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footerReference w:type="default" r:id="rId12"/>
          <w:headerReference w:type="first" r:id="rId13"/>
          <w:footerReference w:type="first" r:id="rId14"/>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r w:rsidRPr="00092C54">
        <w:rPr>
          <w:rFonts w:ascii="Gill Sans MT" w:hAnsi="Gill Sans MT"/>
          <w:sz w:val="22"/>
          <w:szCs w:val="22"/>
        </w:rPr>
        <w:t xml:space="preserve">Tese de Doutoramento na </w:t>
      </w:r>
      <w:r>
        <w:rPr>
          <w:rFonts w:ascii="Gill Sans MT" w:hAnsi="Gill Sans MT"/>
          <w:sz w:val="22"/>
          <w:szCs w:val="22"/>
        </w:rPr>
        <w:t>á</w:t>
      </w:r>
      <w:r w:rsidRPr="00092C54">
        <w:rPr>
          <w:rFonts w:ascii="Gill Sans MT" w:hAnsi="Gill Sans MT"/>
          <w:sz w:val="22"/>
          <w:szCs w:val="22"/>
        </w:rPr>
        <w:t>rea cient</w:t>
      </w:r>
      <w:r>
        <w:rPr>
          <w:rFonts w:ascii="Gill Sans MT" w:hAnsi="Gill Sans MT"/>
          <w:sz w:val="22"/>
          <w:szCs w:val="22"/>
        </w:rPr>
        <w:t>í</w:t>
      </w:r>
      <w:r w:rsidRPr="00092C54">
        <w:rPr>
          <w:rFonts w:ascii="Gill Sans MT" w:hAnsi="Gill Sans MT"/>
          <w:sz w:val="22"/>
          <w:szCs w:val="22"/>
        </w:rPr>
        <w:t>fica de Ci</w:t>
      </w:r>
      <w:r>
        <w:rPr>
          <w:rFonts w:ascii="Gill Sans MT" w:hAnsi="Gill Sans MT"/>
          <w:sz w:val="22"/>
          <w:szCs w:val="22"/>
        </w:rPr>
        <w:t>ê</w:t>
      </w:r>
      <w:r w:rsidRPr="00092C54">
        <w:rPr>
          <w:rFonts w:ascii="Gill Sans MT" w:hAnsi="Gill Sans MT"/>
          <w:sz w:val="22"/>
          <w:szCs w:val="22"/>
        </w:rPr>
        <w:t>ncia da Informac</w:t>
      </w:r>
      <w:r w:rsidRPr="00092C54">
        <w:rPr>
          <w:rFonts w:ascii="Arial" w:hAnsi="Arial" w:cs="Arial"/>
          <w:sz w:val="22"/>
          <w:szCs w:val="22"/>
        </w:rPr>
        <w:t>̧</w:t>
      </w:r>
      <w:r w:rsidRPr="00092C54">
        <w:rPr>
          <w:rFonts w:ascii="Gill Sans MT" w:hAnsi="Gill Sans MT" w:cs="Arial"/>
          <w:sz w:val="22"/>
          <w:szCs w:val="22"/>
        </w:rPr>
        <w:t>ão</w:t>
      </w:r>
      <w:r w:rsidRPr="00092C54">
        <w:rPr>
          <w:rFonts w:ascii="Gill Sans MT" w:hAnsi="Gill Sans MT"/>
          <w:sz w:val="22"/>
          <w:szCs w:val="22"/>
        </w:rPr>
        <w:t xml:space="preserve"> orientada pel</w:t>
      </w:r>
      <w:r>
        <w:rPr>
          <w:rFonts w:ascii="Gill Sans MT" w:hAnsi="Gill Sans MT"/>
          <w:sz w:val="22"/>
          <w:szCs w:val="22"/>
        </w:rPr>
        <w:t>o Professor Doutor Licínio Gomes Roque e pela</w:t>
      </w:r>
      <w:r w:rsidRPr="00092C54">
        <w:rPr>
          <w:rFonts w:ascii="Gill Sans MT" w:hAnsi="Gill Sans MT"/>
          <w:sz w:val="22"/>
          <w:szCs w:val="22"/>
        </w:rPr>
        <w:t xml:space="preserve"> Professora Doutora Maria Manuel Lopes de Figueiredo Costa Marques Borges, apresentada ao Departamento de Filosofia, Comunica</w:t>
      </w:r>
      <w:r>
        <w:rPr>
          <w:rFonts w:ascii="Gill Sans MT" w:hAnsi="Gill Sans MT"/>
          <w:sz w:val="22"/>
          <w:szCs w:val="22"/>
        </w:rPr>
        <w:t>çã</w:t>
      </w:r>
      <w:r w:rsidRPr="00092C54">
        <w:rPr>
          <w:rFonts w:ascii="Gill Sans MT" w:hAnsi="Gill Sans MT"/>
          <w:sz w:val="22"/>
          <w:szCs w:val="22"/>
        </w:rPr>
        <w:t>o e Informac</w:t>
      </w:r>
      <w:r w:rsidRPr="00092C54">
        <w:rPr>
          <w:rFonts w:ascii="Arial" w:hAnsi="Arial" w:cs="Arial"/>
          <w:sz w:val="22"/>
          <w:szCs w:val="22"/>
        </w:rPr>
        <w:t>̧</w:t>
      </w:r>
      <w:r>
        <w:rPr>
          <w:rFonts w:ascii="Gill Sans MT" w:hAnsi="Gill Sans MT"/>
          <w:sz w:val="22"/>
          <w:szCs w:val="22"/>
        </w:rPr>
        <w:t>ão</w:t>
      </w:r>
      <w:r w:rsidRPr="00092C54">
        <w:rPr>
          <w:rFonts w:ascii="Gill Sans MT" w:hAnsi="Gill Sans MT"/>
          <w:sz w:val="22"/>
          <w:szCs w:val="22"/>
        </w:rPr>
        <w:t xml:space="preserve"> da Faculdade de Letras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4" w:name="_Toc494021"/>
      <w:bookmarkStart w:id="315" w:name="_Toc516672"/>
      <w:bookmarkStart w:id="316" w:name="_Toc517086"/>
      <w:bookmarkStart w:id="317" w:name="_Toc518394"/>
      <w:bookmarkStart w:id="318" w:name="_Toc543761"/>
      <w:bookmarkStart w:id="319" w:name="_Toc859972"/>
      <w:bookmarkStart w:id="320" w:name="_Toc876914"/>
      <w:bookmarkStart w:id="321" w:name="_Toc945404"/>
      <w:bookmarkStart w:id="322" w:name="_Toc1200518"/>
      <w:bookmarkStart w:id="323" w:name="_Toc1200572"/>
      <w:bookmarkStart w:id="324" w:name="_Toc1205758"/>
      <w:bookmarkStart w:id="325" w:name="_Toc1675226"/>
      <w:bookmarkStart w:id="326" w:name="_Toc1683577"/>
      <w:bookmarkStart w:id="327" w:name="_Toc1683661"/>
      <w:bookmarkStart w:id="328" w:name="_Toc1684457"/>
      <w:bookmarkStart w:id="329" w:name="_Toc1852723"/>
      <w:bookmarkStart w:id="330" w:name="_Toc6984554"/>
      <w:bookmarkStart w:id="331" w:name="_Toc6984634"/>
      <w:bookmarkStart w:id="332" w:name="_Toc7185855"/>
      <w:bookmarkStart w:id="333" w:name="_Toc7789908"/>
      <w:bookmarkStart w:id="334" w:name="_Toc8194509"/>
      <w:bookmarkStart w:id="335" w:name="_Toc8284740"/>
      <w:bookmarkStart w:id="336" w:name="_Toc8286667"/>
      <w:bookmarkStart w:id="337" w:name="_Toc8287478"/>
      <w:bookmarkStart w:id="338" w:name="_Toc8802911"/>
      <w:bookmarkStart w:id="339" w:name="_Toc9258372"/>
      <w:bookmarkStart w:id="340" w:name="_Toc9265841"/>
      <w:bookmarkStart w:id="341" w:name="_Toc9402388"/>
      <w:bookmarkStart w:id="342" w:name="_Toc9402952"/>
      <w:bookmarkStart w:id="343" w:name="_Toc9403051"/>
      <w:bookmarkStart w:id="344" w:name="_Toc9686323"/>
      <w:bookmarkStart w:id="345" w:name="_Toc9703371"/>
      <w:bookmarkStart w:id="346" w:name="_Toc9703603"/>
      <w:bookmarkStart w:id="347" w:name="_Toc9714569"/>
      <w:bookmarkStart w:id="348" w:name="_Toc9797279"/>
      <w:bookmarkStart w:id="349" w:name="_Toc9805954"/>
      <w:bookmarkStart w:id="350" w:name="_Toc10033810"/>
      <w:bookmarkStart w:id="351" w:name="_Toc13052663"/>
      <w:bookmarkStart w:id="352" w:name="_Toc13053023"/>
      <w:bookmarkStart w:id="353" w:name="_Toc13053112"/>
      <w:bookmarkStart w:id="354" w:name="_Toc13053547"/>
      <w:bookmarkStart w:id="355" w:name="_Toc13054133"/>
      <w:bookmarkStart w:id="356" w:name="_Toc13054486"/>
      <w:bookmarkStart w:id="357" w:name="_Toc13054644"/>
      <w:bookmarkStart w:id="358" w:name="_Toc13055029"/>
      <w:bookmarkStart w:id="359" w:name="_Toc13213118"/>
      <w:bookmarkStart w:id="360" w:name="_Toc13255065"/>
      <w:bookmarkStart w:id="361" w:name="_Toc13424136"/>
      <w:bookmarkStart w:id="362" w:name="_Toc13576763"/>
      <w:bookmarkStart w:id="363" w:name="_Toc13840195"/>
      <w:bookmarkStart w:id="364" w:name="_Toc14033486"/>
      <w:bookmarkStart w:id="365" w:name="_Toc14033572"/>
      <w:bookmarkStart w:id="366" w:name="_Toc14033700"/>
      <w:bookmarkStart w:id="367" w:name="_Toc15211817"/>
      <w:bookmarkStart w:id="368" w:name="_Toc15212214"/>
      <w:bookmarkStart w:id="369" w:name="_Toc15320139"/>
      <w:bookmarkStart w:id="370" w:name="_Toc15989924"/>
      <w:bookmarkStart w:id="371" w:name="_Toc16095287"/>
      <w:bookmarkStart w:id="372" w:name="_Toc16106159"/>
      <w:bookmarkStart w:id="373" w:name="_Toc16264796"/>
      <w:bookmarkStart w:id="374" w:name="_Toc17011101"/>
      <w:bookmarkStart w:id="375" w:name="_Toc17011705"/>
      <w:bookmarkStart w:id="376" w:name="_Toc17011806"/>
      <w:bookmarkStart w:id="377" w:name="_Toc18932882"/>
      <w:bookmarkStart w:id="378" w:name="_Toc18932956"/>
      <w:bookmarkStart w:id="379" w:name="_Toc19125949"/>
      <w:bookmarkStart w:id="380" w:name="_Toc19277891"/>
      <w:bookmarkStart w:id="381" w:name="_Toc19304484"/>
      <w:bookmarkStart w:id="382" w:name="_Toc22038231"/>
      <w:bookmarkStart w:id="383" w:name="_Toc22038280"/>
      <w:bookmarkStart w:id="384" w:name="_Toc22038375"/>
      <w:bookmarkStart w:id="385" w:name="_Toc22328990"/>
      <w:bookmarkStart w:id="386" w:name="_Toc22329035"/>
      <w:bookmarkStart w:id="387" w:name="_Toc22727135"/>
      <w:bookmarkStart w:id="388" w:name="_Toc22823554"/>
      <w:bookmarkStart w:id="389" w:name="_Toc22823668"/>
      <w:bookmarkStart w:id="390" w:name="_Toc22834035"/>
      <w:bookmarkStart w:id="391" w:name="_Toc22923109"/>
      <w:bookmarkStart w:id="392" w:name="_Toc23163587"/>
      <w:bookmarkStart w:id="393" w:name="_Toc23352235"/>
      <w:bookmarkStart w:id="394" w:name="_Toc23407149"/>
      <w:bookmarkStart w:id="395" w:name="_Toc23493997"/>
      <w:bookmarkStart w:id="396" w:name="_Toc23522645"/>
      <w:bookmarkStart w:id="397" w:name="_Toc23542581"/>
      <w:bookmarkStart w:id="398" w:name="_Toc23548294"/>
      <w:bookmarkStart w:id="399" w:name="_Toc23585187"/>
      <w:bookmarkStart w:id="400" w:name="_Toc23737115"/>
      <w:bookmarkStart w:id="401" w:name="_Toc23792308"/>
      <w:bookmarkStart w:id="402" w:name="_Toc23838565"/>
      <w:bookmarkStart w:id="403" w:name="_Toc23852103"/>
      <w:bookmarkStart w:id="404" w:name="_Toc23855830"/>
      <w:bookmarkStart w:id="405" w:name="_Toc23874586"/>
      <w:bookmarkStart w:id="406" w:name="_Toc23931638"/>
      <w:bookmarkStart w:id="407" w:name="_Toc23931682"/>
      <w:bookmarkStart w:id="408" w:name="_Toc23969990"/>
      <w:bookmarkStart w:id="409" w:name="_Toc24019017"/>
      <w:bookmarkStart w:id="410" w:name="_Toc24034597"/>
      <w:bookmarkStart w:id="411" w:name="_Toc24058422"/>
      <w:bookmarkStart w:id="412" w:name="_Toc24110323"/>
      <w:bookmarkStart w:id="413" w:name="_Toc24130702"/>
      <w:bookmarkStart w:id="414" w:name="_Toc24131773"/>
      <w:bookmarkStart w:id="415" w:name="_Toc24135929"/>
      <w:bookmarkStart w:id="416" w:name="_Toc24191997"/>
      <w:bookmarkStart w:id="417" w:name="_Toc24220930"/>
      <w:bookmarkStart w:id="418" w:name="_Toc29116594"/>
      <w:bookmarkStart w:id="419" w:name="_Toc29445238"/>
      <w:bookmarkStart w:id="420" w:name="_Toc29446246"/>
      <w:bookmarkStart w:id="421" w:name="_Toc30400966"/>
      <w:bookmarkStart w:id="422" w:name="_Toc30401229"/>
      <w:bookmarkStart w:id="423" w:name="_Toc30401274"/>
      <w:bookmarkStart w:id="424" w:name="_Toc31701337"/>
      <w:bookmarkStart w:id="425" w:name="_Toc31717030"/>
      <w:bookmarkStart w:id="426" w:name="_Toc31727897"/>
      <w:bookmarkStart w:id="427" w:name="_Toc32217097"/>
      <w:bookmarkStart w:id="428" w:name="_Toc32222678"/>
      <w:bookmarkStart w:id="429" w:name="_Toc32222846"/>
      <w:bookmarkStart w:id="430" w:name="_Toc32222922"/>
      <w:bookmarkStart w:id="431" w:name="_Toc32223404"/>
      <w:bookmarkStart w:id="432" w:name="_Toc32223680"/>
      <w:bookmarkStart w:id="433" w:name="_Toc32230420"/>
      <w:bookmarkStart w:id="434" w:name="_Toc32230608"/>
      <w:bookmarkStart w:id="435" w:name="_Toc32231753"/>
      <w:bookmarkStart w:id="436" w:name="_Toc32245608"/>
      <w:bookmarkStart w:id="437" w:name="_Toc32312307"/>
      <w:bookmarkStart w:id="438" w:name="_Toc32317992"/>
      <w:bookmarkStart w:id="439" w:name="_Toc32319616"/>
      <w:bookmarkStart w:id="440" w:name="_Toc33514467"/>
      <w:bookmarkStart w:id="441" w:name="_Toc33514668"/>
      <w:bookmarkStart w:id="442" w:name="_Toc33514747"/>
      <w:bookmarkStart w:id="443" w:name="_Toc33514826"/>
      <w:bookmarkStart w:id="444" w:name="_Toc33514973"/>
      <w:bookmarkStart w:id="445" w:name="_Toc33515204"/>
      <w:bookmarkStart w:id="446" w:name="_Toc33515429"/>
      <w:bookmarkStart w:id="447" w:name="_Toc33515493"/>
      <w:bookmarkStart w:id="448" w:name="_Toc33515558"/>
      <w:bookmarkStart w:id="449" w:name="_Toc33515623"/>
      <w:bookmarkStart w:id="450" w:name="_Toc33515687"/>
      <w:bookmarkStart w:id="451" w:name="_Toc33517687"/>
      <w:bookmarkStart w:id="452" w:name="_Toc33517908"/>
      <w:bookmarkStart w:id="453" w:name="_Toc33518000"/>
      <w:bookmarkStart w:id="454" w:name="_Toc33518064"/>
      <w:bookmarkStart w:id="455" w:name="_Toc33518128"/>
      <w:bookmarkStart w:id="456" w:name="_Toc39915134"/>
      <w:bookmarkStart w:id="457" w:name="_Toc40005405"/>
      <w:bookmarkStart w:id="458" w:name="_Toc40340903"/>
      <w:bookmarkStart w:id="459" w:name="_Toc40377213"/>
      <w:bookmarkStart w:id="460" w:name="_Toc40381501"/>
      <w:bookmarkStart w:id="461" w:name="_Toc40381570"/>
      <w:bookmarkStart w:id="462" w:name="_Toc40383387"/>
      <w:bookmarkStart w:id="463" w:name="_Toc40947167"/>
      <w:bookmarkStart w:id="464" w:name="_Toc41215328"/>
      <w:bookmarkStart w:id="465" w:name="_Toc41387304"/>
      <w:bookmarkStart w:id="466" w:name="_Toc41415762"/>
      <w:bookmarkStart w:id="467" w:name="_Toc41839743"/>
      <w:bookmarkStart w:id="468" w:name="_Toc41839922"/>
      <w:bookmarkStart w:id="469" w:name="_Toc41840224"/>
      <w:bookmarkStart w:id="470" w:name="_Toc41840319"/>
      <w:bookmarkStart w:id="471" w:name="_Toc41840911"/>
      <w:bookmarkStart w:id="472" w:name="_Toc41840965"/>
      <w:bookmarkStart w:id="473" w:name="_Toc41841373"/>
      <w:bookmarkStart w:id="474" w:name="_Toc41841665"/>
      <w:bookmarkStart w:id="475" w:name="_Toc41842308"/>
      <w:bookmarkStart w:id="476" w:name="_Toc41893395"/>
      <w:bookmarkStart w:id="477" w:name="_Toc41893637"/>
      <w:bookmarkStart w:id="478" w:name="_Toc41893901"/>
      <w:bookmarkStart w:id="479" w:name="_Toc41894128"/>
      <w:bookmarkStart w:id="480" w:name="_Toc41894401"/>
      <w:bookmarkStart w:id="481" w:name="_Toc41897331"/>
      <w:bookmarkStart w:id="482" w:name="_Toc41897390"/>
      <w:bookmarkStart w:id="483" w:name="_Toc41897665"/>
      <w:bookmarkStart w:id="484" w:name="_Toc41897809"/>
      <w:bookmarkStart w:id="485" w:name="_Toc41898584"/>
      <w:r w:rsidRPr="0050469B">
        <w:rPr>
          <w:rFonts w:ascii="Gill Sans" w:hAnsi="Gill Sans" w:cs="Gill Sans"/>
          <w:color w:val="000000" w:themeColor="text1"/>
          <w:sz w:val="40"/>
          <w:szCs w:val="40"/>
        </w:rPr>
        <w:br w:type="page"/>
      </w:r>
    </w:p>
    <w:p w14:paraId="1BE2B39B" w14:textId="516487B2"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6" w:name="_Toc41899843"/>
      <w:bookmarkStart w:id="487" w:name="_Toc41899914"/>
      <w:bookmarkStart w:id="488" w:name="_Toc41899985"/>
      <w:bookmarkStart w:id="489" w:name="_Toc41900226"/>
      <w:bookmarkStart w:id="490" w:name="_Toc41900298"/>
      <w:bookmarkStart w:id="491" w:name="_Toc41900354"/>
      <w:bookmarkStart w:id="492" w:name="_Toc41916656"/>
      <w:bookmarkStart w:id="493" w:name="_Toc41917050"/>
      <w:bookmarkStart w:id="494" w:name="_Toc41917673"/>
      <w:bookmarkStart w:id="495" w:name="_Toc41917790"/>
      <w:bookmarkStart w:id="496" w:name="_Toc41917847"/>
      <w:bookmarkStart w:id="497" w:name="_Toc41917913"/>
      <w:bookmarkStart w:id="498" w:name="_Toc41917970"/>
      <w:bookmarkStart w:id="499" w:name="_Toc41918027"/>
      <w:bookmarkStart w:id="500" w:name="_Toc41918148"/>
      <w:bookmarkStart w:id="501" w:name="_Toc41918334"/>
      <w:bookmarkStart w:id="502" w:name="_Toc41918551"/>
      <w:bookmarkStart w:id="503" w:name="_Toc42423713"/>
      <w:bookmarkStart w:id="504" w:name="_Toc42891396"/>
      <w:bookmarkStart w:id="505" w:name="_Toc43493967"/>
      <w:bookmarkStart w:id="506" w:name="_Toc43494027"/>
      <w:bookmarkStart w:id="507" w:name="_Toc44151457"/>
      <w:bookmarkStart w:id="508" w:name="_Toc44151977"/>
      <w:bookmarkStart w:id="509" w:name="_Toc44159699"/>
      <w:bookmarkStart w:id="510" w:name="_Toc44159768"/>
      <w:bookmarkStart w:id="511" w:name="_Toc44168281"/>
      <w:bookmarkStart w:id="512" w:name="_Toc44174119"/>
      <w:bookmarkStart w:id="513" w:name="_Toc44174188"/>
      <w:bookmarkStart w:id="514" w:name="_Toc44174257"/>
      <w:bookmarkStart w:id="515" w:name="_Toc44177611"/>
      <w:bookmarkStart w:id="516" w:name="_Toc44177972"/>
      <w:bookmarkStart w:id="517" w:name="_Toc44181339"/>
      <w:bookmarkStart w:id="518" w:name="_Toc44268653"/>
      <w:bookmarkStart w:id="519" w:name="_Toc44354773"/>
      <w:bookmarkStart w:id="520" w:name="_Toc44436332"/>
      <w:bookmarkStart w:id="521" w:name="_Toc44604619"/>
      <w:bookmarkStart w:id="522" w:name="_Toc44614687"/>
      <w:bookmarkStart w:id="523" w:name="_Toc44661257"/>
      <w:bookmarkStart w:id="524" w:name="_Toc44662048"/>
      <w:bookmarkStart w:id="525" w:name="_Toc44663497"/>
      <w:bookmarkStart w:id="526" w:name="_Toc44670769"/>
      <w:bookmarkStart w:id="527" w:name="_Toc44695260"/>
      <w:bookmarkStart w:id="528" w:name="_Toc44695856"/>
      <w:bookmarkStart w:id="529" w:name="_Toc44698202"/>
      <w:bookmarkStart w:id="530" w:name="_Toc44698272"/>
      <w:bookmarkStart w:id="531" w:name="_Toc44698680"/>
      <w:bookmarkStart w:id="532" w:name="_Toc44699004"/>
      <w:bookmarkStart w:id="533" w:name="_Toc44756361"/>
      <w:bookmarkStart w:id="534" w:name="_Toc44802229"/>
      <w:bookmarkStart w:id="535" w:name="_Toc44866591"/>
      <w:bookmarkStart w:id="536" w:name="_Toc44866802"/>
      <w:bookmarkStart w:id="537" w:name="_Toc45095808"/>
      <w:bookmarkStart w:id="538" w:name="_Toc45095881"/>
      <w:bookmarkStart w:id="539" w:name="_Toc45096849"/>
      <w:bookmarkStart w:id="540" w:name="_Toc45224240"/>
      <w:bookmarkStart w:id="541" w:name="_Toc45224382"/>
      <w:bookmarkStart w:id="542" w:name="_Toc45224453"/>
      <w:bookmarkStart w:id="543" w:name="_Toc45224922"/>
      <w:bookmarkStart w:id="544" w:name="_Toc45225192"/>
      <w:bookmarkStart w:id="545" w:name="_Toc45225547"/>
      <w:bookmarkStart w:id="546" w:name="_Toc45225945"/>
      <w:bookmarkStart w:id="547" w:name="_Toc45226219"/>
      <w:bookmarkStart w:id="548" w:name="_Toc45226417"/>
      <w:bookmarkStart w:id="549" w:name="_Toc45227488"/>
      <w:bookmarkStart w:id="550" w:name="_Toc45227812"/>
      <w:bookmarkStart w:id="551" w:name="_Toc45270138"/>
      <w:bookmarkStart w:id="552" w:name="_Toc45296279"/>
      <w:bookmarkStart w:id="553" w:name="_Toc45305575"/>
      <w:bookmarkStart w:id="554" w:name="_Toc45351672"/>
      <w:bookmarkStart w:id="555" w:name="_Toc45378089"/>
      <w:bookmarkStart w:id="556" w:name="_Toc45440474"/>
      <w:bookmarkStart w:id="557" w:name="_Toc45441661"/>
      <w:bookmarkStart w:id="558" w:name="_Toc45443756"/>
      <w:bookmarkStart w:id="559" w:name="_Toc45478231"/>
      <w:bookmarkStart w:id="560" w:name="_Toc45570355"/>
      <w:bookmarkStart w:id="561" w:name="_Toc45642329"/>
      <w:bookmarkStart w:id="562" w:name="_Toc45648884"/>
      <w:bookmarkStart w:id="563" w:name="_Toc45648946"/>
      <w:bookmarkStart w:id="564" w:name="_Toc45659027"/>
      <w:bookmarkStart w:id="565" w:name="_Toc45659112"/>
      <w:bookmarkStart w:id="566" w:name="_Toc45659731"/>
      <w:bookmarkStart w:id="567" w:name="_Toc45738975"/>
      <w:bookmarkStart w:id="568" w:name="_Toc45831421"/>
      <w:bookmarkStart w:id="569" w:name="_Toc45897465"/>
      <w:bookmarkStart w:id="570" w:name="_Toc45968828"/>
      <w:bookmarkStart w:id="571" w:name="_Toc46062460"/>
      <w:bookmarkStart w:id="572" w:name="_Toc46076560"/>
      <w:bookmarkStart w:id="573" w:name="_Toc46083635"/>
      <w:bookmarkStart w:id="574" w:name="_Toc46083823"/>
      <w:bookmarkStart w:id="575" w:name="_Toc46084075"/>
      <w:bookmarkStart w:id="576" w:name="_Toc46084154"/>
      <w:bookmarkStart w:id="577" w:name="_Toc46084389"/>
      <w:bookmarkStart w:id="578" w:name="_Toc46137779"/>
      <w:bookmarkStart w:id="579" w:name="_Toc46138013"/>
      <w:bookmarkStart w:id="580" w:name="_Toc46138471"/>
      <w:bookmarkStart w:id="581" w:name="_Toc46162883"/>
      <w:bookmarkStart w:id="582" w:name="_Toc46177331"/>
      <w:bookmarkStart w:id="583" w:name="_Toc46213643"/>
      <w:bookmarkStart w:id="584" w:name="_Toc46261214"/>
      <w:bookmarkStart w:id="585" w:name="_Toc46264369"/>
      <w:bookmarkStart w:id="586" w:name="_Toc46303091"/>
      <w:bookmarkStart w:id="587" w:name="_Toc46303171"/>
      <w:bookmarkStart w:id="588" w:name="_Toc46306716"/>
      <w:bookmarkStart w:id="589" w:name="_Toc46492619"/>
      <w:bookmarkStart w:id="590" w:name="_Toc46494111"/>
      <w:bookmarkStart w:id="591" w:name="_Toc46589182"/>
      <w:bookmarkStart w:id="592" w:name="_Toc46594118"/>
      <w:bookmarkStart w:id="593" w:name="_Toc46658792"/>
      <w:bookmarkStart w:id="594" w:name="_Toc46664046"/>
      <w:bookmarkStart w:id="595" w:name="_Toc46668513"/>
      <w:bookmarkStart w:id="596" w:name="_Toc46679077"/>
      <w:bookmarkStart w:id="597" w:name="_Toc46683932"/>
      <w:bookmarkStart w:id="598" w:name="_Toc46684179"/>
      <w:bookmarkStart w:id="599" w:name="_Toc46775002"/>
      <w:bookmarkStart w:id="600" w:name="_Toc46818710"/>
      <w:bookmarkStart w:id="601" w:name="_Toc46819155"/>
      <w:bookmarkStart w:id="602" w:name="_Toc46819225"/>
      <w:bookmarkStart w:id="603" w:name="_Toc46819721"/>
      <w:bookmarkStart w:id="604" w:name="_Toc46820302"/>
      <w:bookmarkStart w:id="605" w:name="_Toc46835994"/>
      <w:bookmarkStart w:id="606" w:name="_Toc46857717"/>
      <w:bookmarkStart w:id="607" w:name="_Toc46858452"/>
      <w:bookmarkStart w:id="608" w:name="_Toc47048664"/>
      <w:bookmarkStart w:id="609" w:name="_Toc47178343"/>
      <w:bookmarkStart w:id="610" w:name="_Toc47201140"/>
      <w:bookmarkStart w:id="611" w:name="_Toc47212793"/>
      <w:bookmarkStart w:id="612" w:name="_Toc47260351"/>
      <w:bookmarkStart w:id="613" w:name="_Toc47269618"/>
      <w:bookmarkStart w:id="614" w:name="_Toc47335177"/>
      <w:bookmarkStart w:id="615" w:name="_Toc47384609"/>
      <w:r w:rsidRPr="0050469B">
        <w:rPr>
          <w:rFonts w:ascii="Gill Sans" w:hAnsi="Gill Sans" w:cs="Gill Sans"/>
          <w:color w:val="000000" w:themeColor="text1"/>
          <w:sz w:val="40"/>
          <w:szCs w:val="40"/>
          <w:lang w:val="en-US"/>
        </w:rPr>
        <w:lastRenderedPageBreak/>
        <w:t>Agradecimentos</w:t>
      </w:r>
      <w:bookmarkEnd w:id="20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2DA2C2ED"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6" w:name="_Toc494022"/>
      <w:bookmarkStart w:id="617" w:name="_Toc516673"/>
      <w:bookmarkStart w:id="618" w:name="_Toc517087"/>
      <w:bookmarkStart w:id="619" w:name="_Toc518395"/>
      <w:bookmarkStart w:id="620" w:name="_Toc543762"/>
      <w:bookmarkStart w:id="621" w:name="_Toc859973"/>
      <w:bookmarkStart w:id="622" w:name="_Toc876915"/>
      <w:bookmarkStart w:id="623" w:name="_Toc945405"/>
      <w:bookmarkStart w:id="624" w:name="_Toc1200519"/>
      <w:bookmarkStart w:id="625" w:name="_Toc1200573"/>
      <w:bookmarkStart w:id="626" w:name="_Toc1205759"/>
      <w:bookmarkStart w:id="627" w:name="_Toc1675227"/>
      <w:bookmarkStart w:id="628" w:name="_Toc1683578"/>
      <w:bookmarkStart w:id="629" w:name="_Toc1683662"/>
      <w:bookmarkStart w:id="630" w:name="_Toc1684458"/>
      <w:bookmarkStart w:id="631" w:name="_Toc1852724"/>
      <w:bookmarkStart w:id="632" w:name="_Toc6984555"/>
      <w:bookmarkStart w:id="633" w:name="_Toc6984635"/>
      <w:bookmarkStart w:id="634" w:name="_Toc7185856"/>
      <w:bookmarkStart w:id="635" w:name="_Toc7789909"/>
      <w:bookmarkStart w:id="636" w:name="_Toc8194510"/>
      <w:bookmarkStart w:id="637" w:name="_Toc8284741"/>
      <w:bookmarkStart w:id="638" w:name="_Toc8286668"/>
      <w:bookmarkStart w:id="639" w:name="_Toc8287479"/>
      <w:bookmarkStart w:id="640" w:name="_Toc8802912"/>
      <w:bookmarkStart w:id="641" w:name="_Toc9258373"/>
      <w:bookmarkStart w:id="642" w:name="_Toc9265842"/>
      <w:bookmarkStart w:id="643" w:name="_Toc9402389"/>
      <w:bookmarkStart w:id="644" w:name="_Toc9402953"/>
      <w:bookmarkStart w:id="645" w:name="_Toc9403052"/>
      <w:bookmarkStart w:id="646" w:name="_Toc9686324"/>
      <w:bookmarkStart w:id="647" w:name="_Toc9703372"/>
      <w:bookmarkStart w:id="648" w:name="_Toc9703604"/>
      <w:bookmarkStart w:id="649" w:name="_Toc9714570"/>
      <w:bookmarkStart w:id="650" w:name="_Toc9797280"/>
      <w:bookmarkStart w:id="651" w:name="_Toc9805955"/>
      <w:bookmarkStart w:id="652" w:name="_Toc10033811"/>
      <w:bookmarkStart w:id="653" w:name="_Toc13052664"/>
      <w:bookmarkStart w:id="654" w:name="_Toc13053024"/>
      <w:bookmarkStart w:id="655" w:name="_Toc13053113"/>
      <w:bookmarkStart w:id="656" w:name="_Toc13053548"/>
      <w:bookmarkStart w:id="657" w:name="_Toc13054134"/>
      <w:bookmarkStart w:id="658" w:name="_Toc13054487"/>
      <w:bookmarkStart w:id="659" w:name="_Toc13054645"/>
      <w:bookmarkStart w:id="660" w:name="_Toc13055030"/>
      <w:bookmarkStart w:id="661" w:name="_Toc13213119"/>
      <w:bookmarkStart w:id="662" w:name="_Toc13255066"/>
      <w:bookmarkStart w:id="663" w:name="_Toc13424137"/>
      <w:bookmarkStart w:id="664" w:name="_Toc13576764"/>
      <w:bookmarkStart w:id="665" w:name="_Toc13840196"/>
      <w:bookmarkStart w:id="666" w:name="_Toc14033487"/>
      <w:bookmarkStart w:id="667" w:name="_Toc14033573"/>
      <w:bookmarkStart w:id="668" w:name="_Toc14033701"/>
      <w:bookmarkStart w:id="669" w:name="_Toc15211818"/>
      <w:bookmarkStart w:id="670" w:name="_Toc15212215"/>
      <w:bookmarkStart w:id="671" w:name="_Toc15320140"/>
      <w:bookmarkStart w:id="672" w:name="_Toc15989925"/>
      <w:bookmarkStart w:id="673" w:name="_Toc16095288"/>
      <w:bookmarkStart w:id="674" w:name="_Toc16106160"/>
      <w:bookmarkStart w:id="675" w:name="_Toc16264797"/>
      <w:bookmarkStart w:id="676" w:name="_Toc17011102"/>
      <w:bookmarkStart w:id="677" w:name="_Toc17011706"/>
      <w:bookmarkStart w:id="678" w:name="_Toc17011807"/>
      <w:bookmarkStart w:id="679" w:name="_Toc18932883"/>
      <w:bookmarkStart w:id="680" w:name="_Toc18932957"/>
      <w:bookmarkStart w:id="681" w:name="_Toc19125950"/>
      <w:bookmarkStart w:id="682" w:name="_Toc19277892"/>
      <w:bookmarkStart w:id="683" w:name="_Toc19304485"/>
      <w:bookmarkStart w:id="684" w:name="_Toc22038232"/>
      <w:bookmarkStart w:id="685" w:name="_Toc22038281"/>
      <w:bookmarkStart w:id="686" w:name="_Toc22038376"/>
      <w:bookmarkStart w:id="687" w:name="_Toc22328991"/>
      <w:bookmarkStart w:id="688" w:name="_Toc22329036"/>
      <w:bookmarkStart w:id="689" w:name="_Toc22727136"/>
      <w:bookmarkStart w:id="690" w:name="_Toc22823555"/>
      <w:bookmarkStart w:id="691" w:name="_Toc22823669"/>
      <w:bookmarkStart w:id="692" w:name="_Toc22834036"/>
      <w:bookmarkStart w:id="693" w:name="_Toc22923110"/>
      <w:bookmarkStart w:id="694" w:name="_Toc23163588"/>
      <w:bookmarkStart w:id="695" w:name="_Toc23352236"/>
      <w:bookmarkStart w:id="696" w:name="_Toc23407150"/>
      <w:bookmarkStart w:id="697" w:name="_Toc23493998"/>
      <w:bookmarkStart w:id="698" w:name="_Toc23522646"/>
      <w:bookmarkStart w:id="699" w:name="_Toc23542582"/>
      <w:bookmarkStart w:id="700" w:name="_Toc23548295"/>
      <w:bookmarkStart w:id="701" w:name="_Toc23585188"/>
      <w:bookmarkStart w:id="702" w:name="_Toc23737116"/>
      <w:bookmarkStart w:id="703" w:name="_Toc23792309"/>
      <w:bookmarkStart w:id="704" w:name="_Toc23838566"/>
      <w:bookmarkStart w:id="705" w:name="_Toc23852104"/>
      <w:bookmarkStart w:id="706" w:name="_Toc23855831"/>
      <w:bookmarkStart w:id="707" w:name="_Toc23874587"/>
      <w:bookmarkStart w:id="708" w:name="_Toc23931639"/>
      <w:bookmarkStart w:id="709" w:name="_Toc23931683"/>
      <w:bookmarkStart w:id="710" w:name="_Toc23969991"/>
      <w:bookmarkStart w:id="711" w:name="_Toc24019018"/>
      <w:bookmarkStart w:id="712" w:name="_Toc24034598"/>
      <w:bookmarkStart w:id="713" w:name="_Toc24058423"/>
      <w:bookmarkStart w:id="714" w:name="_Toc24110324"/>
      <w:bookmarkStart w:id="715" w:name="_Toc24130703"/>
      <w:bookmarkStart w:id="716" w:name="_Toc24131774"/>
      <w:bookmarkStart w:id="717" w:name="_Toc24135930"/>
      <w:bookmarkStart w:id="718" w:name="_Toc24191998"/>
      <w:bookmarkStart w:id="719" w:name="_Toc24220931"/>
      <w:bookmarkStart w:id="720" w:name="_Toc29116595"/>
      <w:bookmarkStart w:id="721" w:name="_Toc29445239"/>
      <w:bookmarkStart w:id="722" w:name="_Toc29446247"/>
      <w:bookmarkStart w:id="723" w:name="_Toc30400967"/>
      <w:bookmarkStart w:id="724" w:name="_Toc30401230"/>
      <w:bookmarkStart w:id="725" w:name="_Toc30401275"/>
      <w:bookmarkStart w:id="726" w:name="_Toc31701338"/>
      <w:bookmarkStart w:id="727" w:name="_Toc31717031"/>
      <w:bookmarkStart w:id="728" w:name="_Toc31727898"/>
      <w:bookmarkStart w:id="729" w:name="_Toc32217098"/>
      <w:bookmarkStart w:id="730" w:name="_Toc32222679"/>
      <w:bookmarkStart w:id="731" w:name="_Toc32222847"/>
      <w:bookmarkStart w:id="732" w:name="_Toc32222923"/>
      <w:bookmarkStart w:id="733" w:name="_Toc32223405"/>
      <w:bookmarkStart w:id="734" w:name="_Toc32223681"/>
      <w:bookmarkStart w:id="735" w:name="_Toc32230421"/>
      <w:bookmarkStart w:id="736" w:name="_Toc32230609"/>
      <w:bookmarkStart w:id="737" w:name="_Toc32231754"/>
      <w:bookmarkStart w:id="738" w:name="_Toc32245609"/>
      <w:bookmarkStart w:id="739" w:name="_Toc32312308"/>
      <w:bookmarkStart w:id="740" w:name="_Toc32317993"/>
      <w:bookmarkStart w:id="741" w:name="_Toc32319617"/>
      <w:bookmarkStart w:id="742" w:name="_Toc33514468"/>
      <w:bookmarkStart w:id="743" w:name="_Toc33514669"/>
      <w:bookmarkStart w:id="744" w:name="_Toc33514748"/>
      <w:bookmarkStart w:id="745" w:name="_Toc33514827"/>
      <w:bookmarkStart w:id="746" w:name="_Toc33514974"/>
      <w:bookmarkStart w:id="747" w:name="_Toc33515205"/>
      <w:bookmarkStart w:id="748" w:name="_Toc33515430"/>
      <w:bookmarkStart w:id="749" w:name="_Toc33515494"/>
      <w:bookmarkStart w:id="750" w:name="_Toc33515559"/>
      <w:bookmarkStart w:id="751" w:name="_Toc33515624"/>
      <w:bookmarkStart w:id="752" w:name="_Toc33515688"/>
      <w:bookmarkStart w:id="753" w:name="_Toc33517688"/>
      <w:bookmarkStart w:id="754" w:name="_Toc33517909"/>
      <w:bookmarkStart w:id="755" w:name="_Toc33518001"/>
      <w:bookmarkStart w:id="756" w:name="_Toc33518065"/>
      <w:bookmarkStart w:id="757" w:name="_Toc33518129"/>
      <w:bookmarkStart w:id="758" w:name="_Toc39915135"/>
      <w:bookmarkStart w:id="759" w:name="_Toc40005406"/>
      <w:bookmarkStart w:id="760" w:name="_Toc40340904"/>
      <w:bookmarkStart w:id="761" w:name="_Toc40377214"/>
      <w:bookmarkStart w:id="762" w:name="_Toc40381502"/>
      <w:bookmarkStart w:id="763" w:name="_Toc40381571"/>
      <w:bookmarkStart w:id="764" w:name="_Toc40383388"/>
      <w:bookmarkStart w:id="765" w:name="_Toc40947168"/>
      <w:bookmarkStart w:id="766" w:name="_Toc41215329"/>
      <w:bookmarkStart w:id="767" w:name="_Toc41387305"/>
      <w:bookmarkStart w:id="768" w:name="_Toc41415763"/>
      <w:bookmarkStart w:id="769" w:name="_Toc41839744"/>
      <w:bookmarkStart w:id="770" w:name="_Toc41839923"/>
      <w:bookmarkStart w:id="771" w:name="_Toc41840225"/>
      <w:bookmarkStart w:id="772" w:name="_Toc41840320"/>
      <w:bookmarkStart w:id="773" w:name="_Toc41840912"/>
      <w:bookmarkStart w:id="774" w:name="_Toc41840966"/>
      <w:bookmarkStart w:id="775" w:name="_Toc41841374"/>
      <w:bookmarkStart w:id="776" w:name="_Toc41841666"/>
      <w:bookmarkStart w:id="777" w:name="_Toc41842309"/>
      <w:bookmarkStart w:id="778" w:name="_Toc41893396"/>
      <w:bookmarkStart w:id="779" w:name="_Toc41893638"/>
      <w:bookmarkStart w:id="780" w:name="_Toc41893902"/>
      <w:bookmarkStart w:id="781" w:name="_Toc41894129"/>
      <w:bookmarkStart w:id="782" w:name="_Toc41894402"/>
      <w:bookmarkStart w:id="783" w:name="_Toc41897332"/>
      <w:bookmarkStart w:id="784" w:name="_Toc41897391"/>
      <w:bookmarkStart w:id="785" w:name="_Toc41897666"/>
      <w:bookmarkStart w:id="786" w:name="_Toc41897810"/>
      <w:bookmarkStart w:id="787" w:name="_Toc41898585"/>
      <w:bookmarkStart w:id="788" w:name="_Toc41899844"/>
      <w:bookmarkStart w:id="789" w:name="_Toc41899915"/>
      <w:bookmarkStart w:id="790" w:name="_Toc41899986"/>
      <w:bookmarkStart w:id="791" w:name="_Toc41900227"/>
      <w:bookmarkStart w:id="792" w:name="_Toc41900299"/>
      <w:bookmarkStart w:id="793" w:name="_Toc41900355"/>
      <w:bookmarkStart w:id="794" w:name="_Toc41916657"/>
      <w:bookmarkStart w:id="795" w:name="_Toc41917051"/>
      <w:bookmarkStart w:id="796" w:name="_Toc41917674"/>
      <w:bookmarkStart w:id="797" w:name="_Toc41917791"/>
      <w:bookmarkStart w:id="798" w:name="_Toc41917848"/>
      <w:bookmarkStart w:id="799" w:name="_Toc41917914"/>
      <w:bookmarkStart w:id="800" w:name="_Toc41917971"/>
      <w:bookmarkStart w:id="801" w:name="_Toc41918028"/>
      <w:bookmarkStart w:id="802" w:name="_Toc41918149"/>
      <w:bookmarkStart w:id="803" w:name="_Toc41918335"/>
      <w:bookmarkStart w:id="804" w:name="_Toc41918552"/>
      <w:bookmarkStart w:id="805" w:name="_Toc42423714"/>
      <w:bookmarkStart w:id="806" w:name="_Toc42891397"/>
      <w:bookmarkStart w:id="807" w:name="_Toc43493968"/>
      <w:bookmarkStart w:id="808" w:name="_Toc43494028"/>
      <w:bookmarkStart w:id="809" w:name="_Toc44151458"/>
      <w:bookmarkStart w:id="810" w:name="_Toc44151978"/>
      <w:bookmarkStart w:id="811" w:name="_Toc44159700"/>
      <w:bookmarkStart w:id="812" w:name="_Toc44159769"/>
      <w:bookmarkStart w:id="813" w:name="_Toc44168282"/>
      <w:bookmarkStart w:id="814" w:name="_Toc44174120"/>
      <w:bookmarkStart w:id="815" w:name="_Toc44174189"/>
      <w:bookmarkStart w:id="816" w:name="_Toc44174258"/>
      <w:bookmarkStart w:id="817" w:name="_Toc44177612"/>
      <w:bookmarkStart w:id="818" w:name="_Toc44177973"/>
      <w:bookmarkStart w:id="819" w:name="_Toc44181340"/>
      <w:bookmarkStart w:id="820" w:name="_Toc44268654"/>
      <w:bookmarkStart w:id="821" w:name="_Toc44354774"/>
      <w:bookmarkStart w:id="822" w:name="_Toc44436333"/>
      <w:bookmarkStart w:id="823" w:name="_Toc44604620"/>
      <w:bookmarkStart w:id="824" w:name="_Toc44614688"/>
      <w:bookmarkStart w:id="825" w:name="_Toc44661258"/>
      <w:bookmarkStart w:id="826" w:name="_Toc44662049"/>
      <w:bookmarkStart w:id="827" w:name="_Toc44663498"/>
      <w:bookmarkStart w:id="828" w:name="_Toc44670770"/>
      <w:bookmarkStart w:id="829" w:name="_Toc44695261"/>
      <w:bookmarkStart w:id="830" w:name="_Toc44695857"/>
      <w:bookmarkStart w:id="831" w:name="_Toc44698203"/>
      <w:bookmarkStart w:id="832" w:name="_Toc44698273"/>
      <w:bookmarkStart w:id="833" w:name="_Toc44698681"/>
      <w:bookmarkStart w:id="834" w:name="_Toc44699005"/>
      <w:bookmarkStart w:id="835" w:name="_Toc44756362"/>
      <w:bookmarkStart w:id="836" w:name="_Toc44802230"/>
      <w:bookmarkStart w:id="837" w:name="_Toc44866592"/>
      <w:bookmarkStart w:id="838" w:name="_Toc44866803"/>
      <w:bookmarkStart w:id="839" w:name="_Toc45095809"/>
      <w:bookmarkStart w:id="840" w:name="_Toc45095882"/>
      <w:bookmarkStart w:id="841" w:name="_Toc45096850"/>
      <w:bookmarkStart w:id="842" w:name="_Toc45224241"/>
      <w:bookmarkStart w:id="843" w:name="_Toc45224383"/>
      <w:bookmarkStart w:id="844" w:name="_Toc45224454"/>
      <w:bookmarkStart w:id="845" w:name="_Toc45224923"/>
      <w:bookmarkStart w:id="846" w:name="_Toc45225193"/>
      <w:bookmarkStart w:id="847" w:name="_Toc45225548"/>
      <w:bookmarkStart w:id="848" w:name="_Toc45225946"/>
      <w:bookmarkStart w:id="849" w:name="_Toc45226220"/>
      <w:bookmarkStart w:id="850" w:name="_Toc45226418"/>
      <w:bookmarkStart w:id="851" w:name="_Toc45227489"/>
      <w:bookmarkStart w:id="852" w:name="_Toc45227813"/>
      <w:bookmarkStart w:id="853" w:name="_Toc45270139"/>
      <w:bookmarkStart w:id="854" w:name="_Toc45296280"/>
      <w:bookmarkStart w:id="855" w:name="_Toc45305576"/>
      <w:bookmarkStart w:id="856" w:name="_Toc45351673"/>
      <w:bookmarkStart w:id="857" w:name="_Toc45378090"/>
      <w:bookmarkStart w:id="858" w:name="_Toc45440475"/>
      <w:bookmarkStart w:id="859" w:name="_Toc45441662"/>
      <w:bookmarkStart w:id="860" w:name="_Toc45443757"/>
      <w:bookmarkStart w:id="861" w:name="_Toc45478232"/>
      <w:bookmarkStart w:id="862" w:name="_Toc45570356"/>
      <w:bookmarkStart w:id="863" w:name="_Toc45642330"/>
      <w:bookmarkStart w:id="864" w:name="_Toc45648885"/>
      <w:bookmarkStart w:id="865" w:name="_Toc45648947"/>
      <w:bookmarkStart w:id="866" w:name="_Toc45659028"/>
      <w:bookmarkStart w:id="867" w:name="_Toc45659113"/>
      <w:bookmarkStart w:id="868" w:name="_Toc45659732"/>
      <w:bookmarkStart w:id="869" w:name="_Toc45738976"/>
      <w:bookmarkStart w:id="870" w:name="_Toc45831422"/>
      <w:bookmarkStart w:id="871" w:name="_Toc45897466"/>
      <w:bookmarkStart w:id="872" w:name="_Toc45968829"/>
      <w:bookmarkStart w:id="873" w:name="_Toc46062461"/>
      <w:bookmarkStart w:id="874" w:name="_Toc46076561"/>
      <w:bookmarkStart w:id="875" w:name="_Toc46083636"/>
      <w:bookmarkStart w:id="876" w:name="_Toc46083824"/>
      <w:bookmarkStart w:id="877" w:name="_Toc46084076"/>
      <w:bookmarkStart w:id="878" w:name="_Toc46084155"/>
      <w:bookmarkStart w:id="879" w:name="_Toc46084390"/>
      <w:bookmarkStart w:id="880" w:name="_Toc46137780"/>
      <w:bookmarkStart w:id="881" w:name="_Toc46138014"/>
      <w:bookmarkStart w:id="882" w:name="_Toc46138472"/>
      <w:bookmarkStart w:id="883" w:name="_Toc46162884"/>
      <w:bookmarkStart w:id="884" w:name="_Toc46177332"/>
      <w:bookmarkStart w:id="885" w:name="_Toc46213644"/>
      <w:bookmarkStart w:id="886" w:name="_Toc46261215"/>
      <w:bookmarkStart w:id="887" w:name="_Toc46264370"/>
      <w:bookmarkStart w:id="888" w:name="_Toc46303092"/>
      <w:bookmarkStart w:id="889" w:name="_Toc46303172"/>
      <w:bookmarkStart w:id="890" w:name="_Toc46306717"/>
      <w:bookmarkStart w:id="891" w:name="_Toc46492620"/>
      <w:bookmarkStart w:id="892" w:name="_Toc46494112"/>
      <w:bookmarkStart w:id="893" w:name="_Toc46589183"/>
      <w:bookmarkStart w:id="894" w:name="_Toc46594119"/>
      <w:bookmarkStart w:id="895" w:name="_Toc46658793"/>
      <w:bookmarkStart w:id="896" w:name="_Toc46664047"/>
      <w:bookmarkStart w:id="897" w:name="_Toc46668514"/>
      <w:bookmarkStart w:id="898" w:name="_Toc46679078"/>
      <w:bookmarkStart w:id="899" w:name="_Toc46683933"/>
      <w:bookmarkStart w:id="900" w:name="_Toc46684180"/>
      <w:bookmarkStart w:id="901" w:name="_Toc46775003"/>
      <w:bookmarkStart w:id="902" w:name="_Toc46818711"/>
      <w:bookmarkStart w:id="903" w:name="_Toc46819156"/>
      <w:bookmarkStart w:id="904" w:name="_Toc46819226"/>
      <w:bookmarkStart w:id="905" w:name="_Toc46819722"/>
      <w:bookmarkStart w:id="906" w:name="_Toc46820303"/>
      <w:bookmarkStart w:id="907" w:name="_Toc46835995"/>
      <w:bookmarkStart w:id="908" w:name="_Toc46857718"/>
      <w:bookmarkStart w:id="909" w:name="_Toc46858453"/>
      <w:bookmarkStart w:id="910" w:name="_Toc47048665"/>
      <w:bookmarkStart w:id="911" w:name="_Toc47178344"/>
      <w:bookmarkStart w:id="912" w:name="_Toc47201141"/>
      <w:bookmarkStart w:id="913" w:name="_Toc47212794"/>
      <w:bookmarkStart w:id="914" w:name="_Toc47260352"/>
      <w:bookmarkStart w:id="915" w:name="_Toc47269619"/>
      <w:bookmarkStart w:id="916" w:name="_Toc47335178"/>
      <w:bookmarkStart w:id="917" w:name="_Toc47384610"/>
      <w:r w:rsidRPr="0050469B">
        <w:rPr>
          <w:rFonts w:ascii="Gill Sans" w:hAnsi="Gill Sans" w:cs="Gill Sans"/>
          <w:color w:val="000000" w:themeColor="text1"/>
          <w:sz w:val="40"/>
          <w:szCs w:val="40"/>
          <w:lang w:val="pt-BR"/>
        </w:rPr>
        <w:t>Resumo</w:t>
      </w:r>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18" w:name="_Toc45570357"/>
      <w:bookmarkStart w:id="919" w:name="_Toc45642331"/>
      <w:bookmarkStart w:id="920" w:name="_Toc45648886"/>
      <w:bookmarkStart w:id="921" w:name="_Toc45648948"/>
      <w:bookmarkStart w:id="922" w:name="_Toc45659029"/>
      <w:bookmarkStart w:id="923" w:name="_Toc45659114"/>
      <w:bookmarkStart w:id="924" w:name="_Toc45659733"/>
      <w:bookmarkStart w:id="925" w:name="_Toc45738977"/>
      <w:bookmarkStart w:id="926" w:name="_Toc45831423"/>
      <w:bookmarkStart w:id="927" w:name="_Toc45897467"/>
      <w:bookmarkStart w:id="928" w:name="_Toc45968830"/>
      <w:bookmarkStart w:id="929" w:name="_Toc46062462"/>
      <w:bookmarkStart w:id="930" w:name="_Toc46076562"/>
      <w:bookmarkStart w:id="931" w:name="_Toc46083637"/>
      <w:bookmarkStart w:id="932" w:name="_Toc46083825"/>
      <w:bookmarkStart w:id="933" w:name="_Toc46084077"/>
      <w:bookmarkStart w:id="934" w:name="_Toc46084156"/>
      <w:bookmarkStart w:id="935" w:name="_Toc46084391"/>
      <w:bookmarkStart w:id="936" w:name="_Toc46137781"/>
      <w:bookmarkStart w:id="937" w:name="_Toc46138015"/>
      <w:bookmarkStart w:id="938" w:name="_Toc46138473"/>
      <w:bookmarkStart w:id="939" w:name="_Toc46162885"/>
      <w:bookmarkStart w:id="940" w:name="_Toc46177333"/>
      <w:bookmarkStart w:id="941" w:name="_Toc46213645"/>
      <w:bookmarkStart w:id="942" w:name="_Toc46261216"/>
      <w:bookmarkStart w:id="943" w:name="_Toc46264371"/>
      <w:bookmarkStart w:id="944" w:name="_Toc46303093"/>
      <w:bookmarkStart w:id="945" w:name="_Toc46303173"/>
      <w:bookmarkStart w:id="946" w:name="_Toc46306718"/>
      <w:bookmarkStart w:id="947" w:name="_Toc46492621"/>
      <w:bookmarkStart w:id="948" w:name="_Toc46494113"/>
      <w:bookmarkStart w:id="949" w:name="_Toc46589184"/>
      <w:bookmarkStart w:id="950" w:name="_Toc46594120"/>
      <w:bookmarkStart w:id="951" w:name="_Toc46658794"/>
      <w:bookmarkStart w:id="952" w:name="_Toc46664048"/>
      <w:bookmarkStart w:id="953" w:name="_Toc46668515"/>
      <w:bookmarkStart w:id="954" w:name="_Toc46679079"/>
      <w:bookmarkStart w:id="955" w:name="_Toc46683934"/>
      <w:bookmarkStart w:id="956" w:name="_Toc46684181"/>
      <w:bookmarkStart w:id="957" w:name="_Toc46775004"/>
      <w:bookmarkStart w:id="958" w:name="_Toc46818712"/>
      <w:bookmarkStart w:id="959" w:name="_Toc46819157"/>
      <w:bookmarkStart w:id="960" w:name="_Toc46819227"/>
      <w:bookmarkStart w:id="961" w:name="_Toc46819723"/>
      <w:bookmarkStart w:id="962" w:name="_Toc46820304"/>
      <w:bookmarkStart w:id="963" w:name="_Toc46835996"/>
      <w:bookmarkStart w:id="964" w:name="_Toc46857719"/>
      <w:bookmarkStart w:id="965" w:name="_Toc46858454"/>
      <w:bookmarkStart w:id="966" w:name="_Toc47048666"/>
      <w:bookmarkStart w:id="967" w:name="_Toc47178345"/>
      <w:bookmarkStart w:id="968" w:name="_Toc47201142"/>
      <w:bookmarkStart w:id="969" w:name="_Toc47212795"/>
      <w:bookmarkStart w:id="970" w:name="_Toc47260353"/>
      <w:bookmarkStart w:id="971" w:name="_Toc47269620"/>
      <w:bookmarkStart w:id="972" w:name="_Toc47335179"/>
      <w:bookmarkStart w:id="973" w:name="_Toc47384611"/>
      <w:bookmarkStart w:id="974" w:name="_Toc536427986"/>
      <w:bookmarkStart w:id="975" w:name="_Toc536428083"/>
      <w:bookmarkStart w:id="976" w:name="_Toc536452901"/>
      <w:bookmarkStart w:id="977" w:name="_Toc536517257"/>
      <w:bookmarkStart w:id="978" w:name="_Toc536517345"/>
      <w:bookmarkStart w:id="979" w:name="_Toc536517911"/>
      <w:bookmarkStart w:id="980" w:name="_Toc536517963"/>
      <w:bookmarkStart w:id="981" w:name="_Toc536518259"/>
      <w:bookmarkStart w:id="982" w:name="_Toc536766223"/>
      <w:bookmarkStart w:id="983" w:name="_Toc536865992"/>
      <w:bookmarkStart w:id="984" w:name="_Toc84424"/>
      <w:bookmarkStart w:id="985" w:name="_Toc84579"/>
      <w:bookmarkStart w:id="986" w:name="_Toc85975"/>
      <w:bookmarkStart w:id="987" w:name="_Toc254977"/>
      <w:bookmarkStart w:id="988" w:name="_Toc256464"/>
      <w:bookmarkStart w:id="989" w:name="_Toc422902"/>
      <w:bookmarkStart w:id="990" w:name="_Toc438090"/>
      <w:bookmarkStart w:id="991" w:name="_Toc459165"/>
      <w:bookmarkStart w:id="992" w:name="_Toc494024"/>
      <w:bookmarkStart w:id="993" w:name="_Toc516675"/>
      <w:bookmarkStart w:id="994" w:name="_Toc517089"/>
      <w:bookmarkStart w:id="995" w:name="_Toc518397"/>
      <w:bookmarkStart w:id="996" w:name="_Toc543764"/>
      <w:bookmarkStart w:id="997" w:name="_Toc859975"/>
      <w:bookmarkStart w:id="998" w:name="_Toc876917"/>
      <w:bookmarkStart w:id="999" w:name="_Toc945407"/>
      <w:bookmarkStart w:id="1000" w:name="_Toc1200521"/>
      <w:bookmarkStart w:id="1001" w:name="_Toc1200575"/>
      <w:bookmarkStart w:id="1002" w:name="_Toc1205761"/>
      <w:bookmarkStart w:id="1003" w:name="_Toc1675229"/>
      <w:bookmarkStart w:id="1004" w:name="_Toc1683580"/>
      <w:bookmarkStart w:id="1005" w:name="_Toc1683664"/>
      <w:bookmarkStart w:id="1006" w:name="_Toc1684460"/>
      <w:bookmarkStart w:id="1007" w:name="_Toc1852726"/>
      <w:bookmarkStart w:id="1008" w:name="_Toc6984557"/>
      <w:bookmarkStart w:id="1009" w:name="_Toc6984637"/>
      <w:bookmarkStart w:id="1010" w:name="_Toc7185858"/>
      <w:bookmarkStart w:id="1011" w:name="_Toc7789911"/>
      <w:bookmarkStart w:id="1012" w:name="_Toc8194512"/>
      <w:bookmarkStart w:id="1013" w:name="_Toc8284743"/>
      <w:bookmarkStart w:id="1014" w:name="_Toc8286670"/>
      <w:bookmarkStart w:id="1015" w:name="_Toc8287481"/>
      <w:bookmarkStart w:id="1016" w:name="_Toc8802914"/>
      <w:bookmarkStart w:id="1017" w:name="_Toc9258375"/>
      <w:bookmarkStart w:id="1018" w:name="_Toc9265844"/>
      <w:bookmarkStart w:id="1019" w:name="_Toc9402391"/>
      <w:bookmarkStart w:id="1020" w:name="_Toc9402955"/>
      <w:bookmarkStart w:id="1021" w:name="_Toc9403054"/>
      <w:bookmarkStart w:id="1022" w:name="_Toc9686326"/>
      <w:bookmarkStart w:id="1023" w:name="_Toc9703374"/>
      <w:bookmarkStart w:id="1024" w:name="_Toc9703606"/>
      <w:bookmarkStart w:id="1025" w:name="_Toc9714572"/>
      <w:bookmarkStart w:id="1026" w:name="_Toc9797282"/>
      <w:bookmarkStart w:id="1027" w:name="_Toc9805957"/>
      <w:bookmarkStart w:id="1028" w:name="_Toc10033813"/>
      <w:bookmarkStart w:id="1029" w:name="_Toc13052666"/>
      <w:bookmarkStart w:id="1030" w:name="_Toc13053026"/>
      <w:bookmarkStart w:id="1031" w:name="_Toc13053115"/>
      <w:bookmarkStart w:id="1032" w:name="_Toc13053550"/>
      <w:bookmarkStart w:id="1033" w:name="_Toc13054136"/>
      <w:bookmarkStart w:id="1034" w:name="_Toc13054489"/>
      <w:bookmarkStart w:id="1035" w:name="_Toc13054647"/>
      <w:bookmarkStart w:id="1036" w:name="_Toc13055032"/>
      <w:bookmarkStart w:id="1037" w:name="_Toc13213121"/>
      <w:bookmarkStart w:id="1038" w:name="_Toc13255068"/>
      <w:bookmarkStart w:id="1039" w:name="_Toc13424139"/>
      <w:bookmarkStart w:id="1040" w:name="_Toc13576766"/>
      <w:bookmarkStart w:id="1041" w:name="_Toc13840198"/>
      <w:bookmarkStart w:id="1042" w:name="_Toc14033489"/>
      <w:bookmarkStart w:id="1043" w:name="_Toc14033575"/>
      <w:bookmarkStart w:id="1044" w:name="_Toc14033703"/>
      <w:bookmarkStart w:id="1045" w:name="_Toc15211820"/>
      <w:bookmarkStart w:id="1046" w:name="_Toc15212217"/>
      <w:bookmarkStart w:id="1047" w:name="_Toc15320142"/>
      <w:bookmarkStart w:id="1048" w:name="_Toc15989927"/>
      <w:bookmarkStart w:id="1049" w:name="_Toc16095290"/>
      <w:bookmarkStart w:id="1050" w:name="_Toc16106162"/>
      <w:bookmarkStart w:id="1051" w:name="_Toc16264799"/>
      <w:bookmarkStart w:id="1052" w:name="_Toc17011104"/>
      <w:bookmarkStart w:id="1053" w:name="_Toc17011708"/>
      <w:bookmarkStart w:id="1054" w:name="_Toc17011809"/>
      <w:bookmarkStart w:id="1055" w:name="_Toc18932885"/>
      <w:bookmarkStart w:id="1056" w:name="_Toc18932959"/>
      <w:bookmarkStart w:id="1057" w:name="_Toc19125952"/>
      <w:bookmarkStart w:id="1058" w:name="_Toc19277894"/>
      <w:bookmarkStart w:id="1059" w:name="_Toc19304487"/>
      <w:bookmarkStart w:id="1060" w:name="_Toc22038234"/>
      <w:bookmarkStart w:id="1061" w:name="_Toc22038283"/>
      <w:bookmarkStart w:id="1062" w:name="_Toc22038378"/>
      <w:bookmarkStart w:id="1063" w:name="_Toc22328993"/>
      <w:bookmarkStart w:id="1064" w:name="_Toc22329038"/>
      <w:bookmarkStart w:id="1065" w:name="_Toc22727138"/>
      <w:bookmarkStart w:id="1066" w:name="_Toc22823557"/>
      <w:bookmarkStart w:id="1067" w:name="_Toc22823671"/>
      <w:bookmarkStart w:id="1068" w:name="_Toc22834038"/>
      <w:bookmarkStart w:id="1069" w:name="_Toc22923112"/>
      <w:bookmarkStart w:id="1070" w:name="_Toc23163590"/>
      <w:bookmarkStart w:id="1071" w:name="_Toc23352238"/>
      <w:bookmarkStart w:id="1072" w:name="_Toc23407152"/>
      <w:bookmarkStart w:id="1073" w:name="_Toc23494000"/>
      <w:bookmarkStart w:id="1074" w:name="_Toc23522648"/>
      <w:bookmarkStart w:id="1075" w:name="_Toc23542584"/>
      <w:bookmarkStart w:id="1076" w:name="_Toc23548297"/>
      <w:bookmarkStart w:id="1077" w:name="_Toc23585190"/>
      <w:bookmarkStart w:id="1078" w:name="_Toc23737118"/>
      <w:bookmarkStart w:id="1079" w:name="_Toc23792311"/>
      <w:bookmarkStart w:id="1080" w:name="_Toc23838568"/>
      <w:bookmarkStart w:id="1081" w:name="_Toc23852106"/>
      <w:bookmarkStart w:id="1082" w:name="_Toc23855833"/>
      <w:bookmarkStart w:id="1083" w:name="_Toc23874589"/>
      <w:bookmarkStart w:id="1084" w:name="_Toc23931641"/>
      <w:bookmarkStart w:id="1085" w:name="_Toc23931685"/>
      <w:bookmarkStart w:id="1086" w:name="_Toc23969993"/>
      <w:bookmarkStart w:id="1087" w:name="_Toc24019020"/>
      <w:bookmarkStart w:id="1088" w:name="_Toc24034600"/>
      <w:bookmarkStart w:id="1089" w:name="_Toc24058425"/>
      <w:bookmarkStart w:id="1090" w:name="_Toc24110326"/>
      <w:bookmarkStart w:id="1091" w:name="_Toc24130705"/>
      <w:bookmarkStart w:id="1092" w:name="_Toc24131776"/>
      <w:bookmarkStart w:id="1093" w:name="_Toc24135932"/>
      <w:bookmarkStart w:id="1094" w:name="_Toc24192000"/>
      <w:bookmarkStart w:id="1095" w:name="_Toc24220933"/>
      <w:bookmarkStart w:id="1096" w:name="_Toc29116597"/>
      <w:bookmarkStart w:id="1097" w:name="_Toc29445241"/>
      <w:bookmarkStart w:id="1098" w:name="_Toc29446249"/>
      <w:bookmarkStart w:id="1099" w:name="_Toc30400969"/>
      <w:bookmarkStart w:id="1100" w:name="_Toc30401232"/>
      <w:bookmarkStart w:id="1101" w:name="_Toc30401277"/>
      <w:bookmarkStart w:id="1102" w:name="_Toc31701340"/>
      <w:bookmarkStart w:id="1103" w:name="_Toc31717033"/>
      <w:bookmarkStart w:id="1104" w:name="_Toc31727900"/>
      <w:bookmarkStart w:id="1105" w:name="_Toc32217100"/>
      <w:bookmarkStart w:id="1106" w:name="_Toc32222681"/>
      <w:bookmarkStart w:id="1107" w:name="_Toc32222849"/>
      <w:bookmarkStart w:id="1108" w:name="_Toc32222925"/>
      <w:bookmarkStart w:id="1109" w:name="_Toc32223407"/>
      <w:bookmarkStart w:id="1110" w:name="_Toc32223683"/>
      <w:bookmarkStart w:id="1111" w:name="_Toc32230423"/>
      <w:bookmarkStart w:id="1112" w:name="_Toc32230611"/>
      <w:bookmarkStart w:id="1113" w:name="_Toc32231756"/>
      <w:bookmarkStart w:id="1114" w:name="_Toc32245611"/>
      <w:bookmarkStart w:id="1115" w:name="_Toc32312310"/>
      <w:bookmarkStart w:id="1116" w:name="_Toc32317995"/>
      <w:bookmarkStart w:id="1117" w:name="_Toc32319619"/>
      <w:bookmarkStart w:id="1118" w:name="_Toc33514470"/>
      <w:bookmarkStart w:id="1119" w:name="_Toc33514671"/>
      <w:bookmarkStart w:id="1120" w:name="_Toc33514750"/>
      <w:bookmarkStart w:id="1121" w:name="_Toc33514829"/>
      <w:bookmarkStart w:id="1122" w:name="_Toc33514976"/>
      <w:bookmarkStart w:id="1123" w:name="_Toc33515207"/>
      <w:bookmarkStart w:id="1124" w:name="_Toc33515432"/>
      <w:bookmarkStart w:id="1125" w:name="_Toc33515496"/>
      <w:bookmarkStart w:id="1126" w:name="_Toc33515561"/>
      <w:bookmarkStart w:id="1127" w:name="_Toc33515626"/>
      <w:bookmarkStart w:id="1128" w:name="_Toc33515690"/>
      <w:bookmarkStart w:id="1129" w:name="_Toc33517690"/>
      <w:bookmarkStart w:id="1130" w:name="_Toc33517911"/>
      <w:bookmarkStart w:id="1131" w:name="_Toc33518003"/>
      <w:bookmarkStart w:id="1132" w:name="_Toc33518067"/>
      <w:bookmarkStart w:id="1133" w:name="_Toc33518131"/>
      <w:bookmarkStart w:id="1134" w:name="_Toc39915137"/>
      <w:bookmarkStart w:id="1135" w:name="_Toc40005408"/>
      <w:bookmarkStart w:id="1136" w:name="_Toc40340906"/>
      <w:bookmarkStart w:id="1137" w:name="_Toc40377216"/>
      <w:bookmarkStart w:id="1138" w:name="_Toc40381504"/>
      <w:bookmarkStart w:id="1139" w:name="_Toc40381573"/>
      <w:bookmarkStart w:id="1140" w:name="_Toc40383390"/>
      <w:bookmarkStart w:id="1141" w:name="_Toc40947170"/>
      <w:bookmarkStart w:id="1142" w:name="_Toc41215331"/>
      <w:bookmarkStart w:id="1143" w:name="_Toc41387307"/>
      <w:bookmarkStart w:id="1144" w:name="_Toc41415765"/>
      <w:bookmarkStart w:id="1145" w:name="_Toc41839746"/>
      <w:bookmarkStart w:id="1146" w:name="_Toc41839925"/>
      <w:bookmarkStart w:id="1147" w:name="_Toc41840227"/>
      <w:bookmarkStart w:id="1148" w:name="_Toc41840322"/>
      <w:bookmarkStart w:id="1149" w:name="_Toc41840914"/>
      <w:bookmarkStart w:id="1150" w:name="_Toc41840968"/>
      <w:bookmarkStart w:id="1151" w:name="_Toc41841376"/>
      <w:bookmarkStart w:id="1152" w:name="_Toc41841668"/>
      <w:bookmarkStart w:id="1153" w:name="_Toc41842311"/>
      <w:bookmarkStart w:id="1154" w:name="_Toc41893398"/>
      <w:bookmarkStart w:id="1155" w:name="_Toc41893640"/>
      <w:bookmarkStart w:id="1156" w:name="_Toc41893904"/>
      <w:bookmarkStart w:id="1157" w:name="_Toc41894131"/>
      <w:bookmarkStart w:id="1158" w:name="_Toc41894404"/>
      <w:bookmarkStart w:id="1159" w:name="_Toc41897334"/>
      <w:bookmarkStart w:id="1160" w:name="_Toc41897393"/>
      <w:bookmarkStart w:id="1161" w:name="_Toc41897668"/>
      <w:bookmarkStart w:id="1162" w:name="_Toc41897812"/>
      <w:bookmarkStart w:id="1163" w:name="_Toc41898587"/>
      <w:bookmarkStart w:id="1164" w:name="_Toc41899845"/>
      <w:bookmarkStart w:id="1165" w:name="_Toc41899916"/>
      <w:bookmarkStart w:id="1166" w:name="_Toc41899987"/>
      <w:bookmarkStart w:id="1167" w:name="_Toc41900228"/>
      <w:bookmarkStart w:id="1168" w:name="_Toc41900300"/>
      <w:bookmarkStart w:id="1169" w:name="_Toc41900356"/>
      <w:bookmarkStart w:id="1170" w:name="_Toc41916658"/>
      <w:bookmarkStart w:id="1171" w:name="_Toc41917052"/>
      <w:bookmarkStart w:id="1172" w:name="_Toc41917675"/>
      <w:bookmarkStart w:id="1173" w:name="_Toc41917792"/>
      <w:bookmarkStart w:id="1174" w:name="_Toc41917849"/>
      <w:bookmarkStart w:id="1175" w:name="_Toc41917915"/>
      <w:bookmarkStart w:id="1176" w:name="_Toc41917972"/>
      <w:bookmarkStart w:id="1177" w:name="_Toc41918029"/>
      <w:bookmarkStart w:id="1178" w:name="_Toc41918150"/>
      <w:bookmarkStart w:id="1179" w:name="_Toc41918336"/>
      <w:bookmarkStart w:id="1180" w:name="_Toc41918553"/>
      <w:bookmarkStart w:id="1181" w:name="_Toc42423715"/>
      <w:bookmarkStart w:id="1182" w:name="_Toc42891398"/>
      <w:bookmarkStart w:id="1183" w:name="_Toc43493969"/>
      <w:bookmarkStart w:id="1184" w:name="_Toc43494029"/>
      <w:bookmarkStart w:id="1185" w:name="_Toc44151459"/>
      <w:bookmarkStart w:id="1186" w:name="_Toc44151979"/>
      <w:bookmarkStart w:id="1187" w:name="_Toc44159701"/>
      <w:bookmarkStart w:id="1188" w:name="_Toc44159770"/>
      <w:bookmarkStart w:id="1189" w:name="_Toc44168283"/>
      <w:bookmarkStart w:id="1190" w:name="_Toc44174121"/>
      <w:bookmarkStart w:id="1191" w:name="_Toc44174190"/>
      <w:bookmarkStart w:id="1192" w:name="_Toc44174259"/>
      <w:bookmarkStart w:id="1193" w:name="_Toc44177613"/>
      <w:bookmarkStart w:id="1194" w:name="_Toc44177974"/>
      <w:bookmarkStart w:id="1195" w:name="_Toc44181341"/>
      <w:bookmarkStart w:id="1196" w:name="_Toc44268655"/>
      <w:bookmarkStart w:id="1197" w:name="_Toc44354775"/>
      <w:bookmarkStart w:id="1198" w:name="_Toc44436334"/>
      <w:bookmarkStart w:id="1199" w:name="_Toc44604621"/>
      <w:bookmarkStart w:id="1200" w:name="_Toc44614689"/>
      <w:bookmarkStart w:id="1201" w:name="_Toc44661259"/>
      <w:bookmarkStart w:id="1202" w:name="_Toc44662050"/>
      <w:bookmarkStart w:id="1203" w:name="_Toc44663499"/>
      <w:bookmarkStart w:id="1204" w:name="_Toc44670771"/>
      <w:bookmarkStart w:id="1205" w:name="_Toc44695262"/>
      <w:bookmarkStart w:id="1206" w:name="_Toc44695858"/>
      <w:bookmarkStart w:id="1207" w:name="_Toc44698204"/>
      <w:bookmarkStart w:id="1208" w:name="_Toc44698274"/>
      <w:bookmarkStart w:id="1209" w:name="_Toc44698682"/>
      <w:bookmarkStart w:id="1210" w:name="_Toc44699006"/>
      <w:bookmarkStart w:id="1211" w:name="_Toc44756363"/>
      <w:bookmarkStart w:id="1212" w:name="_Toc44802231"/>
      <w:bookmarkStart w:id="1213" w:name="_Toc44866593"/>
      <w:bookmarkStart w:id="1214" w:name="_Toc44866804"/>
      <w:bookmarkStart w:id="1215" w:name="_Toc45095810"/>
      <w:bookmarkStart w:id="1216" w:name="_Toc45095883"/>
      <w:bookmarkStart w:id="1217" w:name="_Toc45096851"/>
      <w:bookmarkStart w:id="1218" w:name="_Toc45224242"/>
      <w:bookmarkStart w:id="1219" w:name="_Toc45224384"/>
      <w:bookmarkStart w:id="1220" w:name="_Toc45224455"/>
      <w:bookmarkStart w:id="1221" w:name="_Toc45224924"/>
      <w:bookmarkStart w:id="1222" w:name="_Toc45225194"/>
      <w:bookmarkStart w:id="1223" w:name="_Toc45225549"/>
      <w:bookmarkStart w:id="1224" w:name="_Toc45225947"/>
      <w:bookmarkStart w:id="1225" w:name="_Toc45226221"/>
      <w:bookmarkStart w:id="1226" w:name="_Toc45226419"/>
      <w:bookmarkStart w:id="1227" w:name="_Toc45227490"/>
      <w:bookmarkStart w:id="1228" w:name="_Toc45227814"/>
      <w:bookmarkStart w:id="1229" w:name="_Toc45270140"/>
      <w:bookmarkStart w:id="1230" w:name="_Toc45296281"/>
      <w:bookmarkStart w:id="1231" w:name="_Toc45305577"/>
      <w:bookmarkStart w:id="1232" w:name="_Toc45351674"/>
      <w:bookmarkStart w:id="1233" w:name="_Toc45378091"/>
      <w:bookmarkStart w:id="1234" w:name="_Toc45440476"/>
      <w:bookmarkStart w:id="1235" w:name="_Toc45441663"/>
      <w:bookmarkStart w:id="1236" w:name="_Toc45443758"/>
      <w:bookmarkStart w:id="1237" w:name="_Toc4547823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3461917A" w14:textId="52B3EB2C" w:rsidR="00BD2BCC"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47384441" w:history="1">
        <w:r w:rsidR="00BD2BCC" w:rsidRPr="00D81836">
          <w:rPr>
            <w:rStyle w:val="Hyperlink"/>
            <w:b/>
            <w:noProof/>
          </w:rPr>
          <w:t>Tabela 1.</w:t>
        </w:r>
        <w:r w:rsidR="00BD2BCC" w:rsidRPr="00D81836">
          <w:rPr>
            <w:rStyle w:val="Hyperlink"/>
            <w:noProof/>
          </w:rPr>
          <w:t xml:space="preserve"> As práticas no contexto da PoC e sua quantidade de nós e links</w:t>
        </w:r>
        <w:r w:rsidR="00BD2BCC">
          <w:rPr>
            <w:noProof/>
            <w:webHidden/>
          </w:rPr>
          <w:tab/>
        </w:r>
        <w:r w:rsidR="00BD2BCC">
          <w:rPr>
            <w:noProof/>
            <w:webHidden/>
          </w:rPr>
          <w:fldChar w:fldCharType="begin"/>
        </w:r>
        <w:r w:rsidR="00BD2BCC">
          <w:rPr>
            <w:noProof/>
            <w:webHidden/>
          </w:rPr>
          <w:instrText xml:space="preserve"> PAGEREF _Toc47384441 \h </w:instrText>
        </w:r>
        <w:r w:rsidR="00BD2BCC">
          <w:rPr>
            <w:noProof/>
            <w:webHidden/>
          </w:rPr>
        </w:r>
        <w:r w:rsidR="00BD2BCC">
          <w:rPr>
            <w:noProof/>
            <w:webHidden/>
          </w:rPr>
          <w:fldChar w:fldCharType="separate"/>
        </w:r>
        <w:r w:rsidR="00BD2BCC">
          <w:rPr>
            <w:noProof/>
            <w:webHidden/>
          </w:rPr>
          <w:t>386</w:t>
        </w:r>
        <w:r w:rsidR="00BD2BCC">
          <w:rPr>
            <w:noProof/>
            <w:webHidden/>
          </w:rPr>
          <w:fldChar w:fldCharType="end"/>
        </w:r>
      </w:hyperlink>
    </w:p>
    <w:p w14:paraId="1E16D575" w14:textId="5DA916A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2" w:history="1">
        <w:r w:rsidR="00BD2BCC" w:rsidRPr="00D81836">
          <w:rPr>
            <w:rStyle w:val="Hyperlink"/>
            <w:b/>
            <w:noProof/>
          </w:rPr>
          <w:t>Tabela 2.</w:t>
        </w:r>
        <w:r w:rsidR="00BD2BCC" w:rsidRPr="00D81836">
          <w:rPr>
            <w:rStyle w:val="Hyperlink"/>
            <w:noProof/>
          </w:rPr>
          <w:t xml:space="preserve"> Cenário 1: removendo manualmente um disco da gaveta na PoC</w:t>
        </w:r>
        <w:r w:rsidR="00BD2BCC">
          <w:rPr>
            <w:noProof/>
            <w:webHidden/>
          </w:rPr>
          <w:tab/>
        </w:r>
        <w:r w:rsidR="00BD2BCC">
          <w:rPr>
            <w:noProof/>
            <w:webHidden/>
          </w:rPr>
          <w:fldChar w:fldCharType="begin"/>
        </w:r>
        <w:r w:rsidR="00BD2BCC">
          <w:rPr>
            <w:noProof/>
            <w:webHidden/>
          </w:rPr>
          <w:instrText xml:space="preserve"> PAGEREF _Toc4738444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6D079EB3" w14:textId="4B4DAF2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3" w:history="1">
        <w:r w:rsidR="00BD2BCC" w:rsidRPr="00D81836">
          <w:rPr>
            <w:rStyle w:val="Hyperlink"/>
            <w:b/>
            <w:noProof/>
          </w:rPr>
          <w:t>Tabela 3.</w:t>
        </w:r>
        <w:r w:rsidR="00BD2BCC" w:rsidRPr="00D81836">
          <w:rPr>
            <w:rStyle w:val="Hyperlink"/>
            <w:noProof/>
          </w:rPr>
          <w:t xml:space="preserve"> Cenário 1: um mínimo impacto durante os testes de resiliência na PoC</w:t>
        </w:r>
        <w:r w:rsidR="00BD2BCC">
          <w:rPr>
            <w:noProof/>
            <w:webHidden/>
          </w:rPr>
          <w:tab/>
        </w:r>
        <w:r w:rsidR="00BD2BCC">
          <w:rPr>
            <w:noProof/>
            <w:webHidden/>
          </w:rPr>
          <w:fldChar w:fldCharType="begin"/>
        </w:r>
        <w:r w:rsidR="00BD2BCC">
          <w:rPr>
            <w:noProof/>
            <w:webHidden/>
          </w:rPr>
          <w:instrText xml:space="preserve"> PAGEREF _Toc47384443 \h </w:instrText>
        </w:r>
        <w:r w:rsidR="00BD2BCC">
          <w:rPr>
            <w:noProof/>
            <w:webHidden/>
          </w:rPr>
        </w:r>
        <w:r w:rsidR="00BD2BCC">
          <w:rPr>
            <w:noProof/>
            <w:webHidden/>
          </w:rPr>
          <w:fldChar w:fldCharType="separate"/>
        </w:r>
        <w:r w:rsidR="00BD2BCC">
          <w:rPr>
            <w:noProof/>
            <w:webHidden/>
          </w:rPr>
          <w:t>431</w:t>
        </w:r>
        <w:r w:rsidR="00BD2BCC">
          <w:rPr>
            <w:noProof/>
            <w:webHidden/>
          </w:rPr>
          <w:fldChar w:fldCharType="end"/>
        </w:r>
      </w:hyperlink>
    </w:p>
    <w:p w14:paraId="586037E1" w14:textId="3EAE6B64"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4" w:history="1">
        <w:r w:rsidR="00BD2BCC" w:rsidRPr="00D81836">
          <w:rPr>
            <w:rStyle w:val="Hyperlink"/>
            <w:b/>
            <w:noProof/>
          </w:rPr>
          <w:t>Tabela 4.</w:t>
        </w:r>
        <w:r w:rsidR="00BD2BCC" w:rsidRPr="00D81836">
          <w:rPr>
            <w:rStyle w:val="Hyperlink"/>
            <w:noProof/>
          </w:rPr>
          <w:t xml:space="preserve"> Cenário 2: uma média de 41 KB de tamanho de bloco de dados</w:t>
        </w:r>
        <w:r w:rsidR="00BD2BCC">
          <w:rPr>
            <w:noProof/>
            <w:webHidden/>
          </w:rPr>
          <w:tab/>
        </w:r>
        <w:r w:rsidR="00BD2BCC">
          <w:rPr>
            <w:noProof/>
            <w:webHidden/>
          </w:rPr>
          <w:fldChar w:fldCharType="begin"/>
        </w:r>
        <w:r w:rsidR="00BD2BCC">
          <w:rPr>
            <w:noProof/>
            <w:webHidden/>
          </w:rPr>
          <w:instrText xml:space="preserve"> PAGEREF _Toc47384444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7E4CA081" w14:textId="56992DD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5" w:history="1">
        <w:r w:rsidR="00BD2BCC" w:rsidRPr="00D81836">
          <w:rPr>
            <w:rStyle w:val="Hyperlink"/>
            <w:b/>
            <w:noProof/>
          </w:rPr>
          <w:t>Tabela 5.</w:t>
        </w:r>
        <w:r w:rsidR="00BD2BCC" w:rsidRPr="00D81836">
          <w:rPr>
            <w:rStyle w:val="Hyperlink"/>
            <w:noProof/>
          </w:rPr>
          <w:t xml:space="preserve"> Cenário 2: os requisitos baseados no uso da média na PoC</w:t>
        </w:r>
        <w:r w:rsidR="00BD2BCC">
          <w:rPr>
            <w:noProof/>
            <w:webHidden/>
          </w:rPr>
          <w:tab/>
        </w:r>
        <w:r w:rsidR="00BD2BCC">
          <w:rPr>
            <w:noProof/>
            <w:webHidden/>
          </w:rPr>
          <w:fldChar w:fldCharType="begin"/>
        </w:r>
        <w:r w:rsidR="00BD2BCC">
          <w:rPr>
            <w:noProof/>
            <w:webHidden/>
          </w:rPr>
          <w:instrText xml:space="preserve"> PAGEREF _Toc47384445 \h </w:instrText>
        </w:r>
        <w:r w:rsidR="00BD2BCC">
          <w:rPr>
            <w:noProof/>
            <w:webHidden/>
          </w:rPr>
        </w:r>
        <w:r w:rsidR="00BD2BCC">
          <w:rPr>
            <w:noProof/>
            <w:webHidden/>
          </w:rPr>
          <w:fldChar w:fldCharType="separate"/>
        </w:r>
        <w:r w:rsidR="00BD2BCC">
          <w:rPr>
            <w:noProof/>
            <w:webHidden/>
          </w:rPr>
          <w:t>437</w:t>
        </w:r>
        <w:r w:rsidR="00BD2BCC">
          <w:rPr>
            <w:noProof/>
            <w:webHidden/>
          </w:rPr>
          <w:fldChar w:fldCharType="end"/>
        </w:r>
      </w:hyperlink>
    </w:p>
    <w:p w14:paraId="5CB67909" w14:textId="1DD522C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6" w:history="1">
        <w:r w:rsidR="00BD2BCC" w:rsidRPr="00D81836">
          <w:rPr>
            <w:rStyle w:val="Hyperlink"/>
            <w:b/>
            <w:noProof/>
          </w:rPr>
          <w:t>Tabela 6.</w:t>
        </w:r>
        <w:r w:rsidR="00BD2BCC" w:rsidRPr="00D81836">
          <w:rPr>
            <w:rStyle w:val="Hyperlink"/>
            <w:noProof/>
          </w:rPr>
          <w:t xml:space="preserve"> Cenário 3: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446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5F4E37FE" w14:textId="553AAA1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7" w:history="1">
        <w:r w:rsidR="00BD2BCC" w:rsidRPr="00D81836">
          <w:rPr>
            <w:rStyle w:val="Hyperlink"/>
            <w:b/>
            <w:noProof/>
          </w:rPr>
          <w:t>Tabela 7.</w:t>
        </w:r>
        <w:r w:rsidR="00BD2BCC" w:rsidRPr="00D81836">
          <w:rPr>
            <w:rStyle w:val="Hyperlink"/>
            <w:noProof/>
          </w:rPr>
          <w:t xml:space="preserve"> Cenário 4: não mais de 40% de utilização dos discos de dados</w:t>
        </w:r>
        <w:r w:rsidR="00BD2BCC">
          <w:rPr>
            <w:noProof/>
            <w:webHidden/>
          </w:rPr>
          <w:tab/>
        </w:r>
        <w:r w:rsidR="00BD2BCC">
          <w:rPr>
            <w:noProof/>
            <w:webHidden/>
          </w:rPr>
          <w:fldChar w:fldCharType="begin"/>
        </w:r>
        <w:r w:rsidR="00BD2BCC">
          <w:rPr>
            <w:noProof/>
            <w:webHidden/>
          </w:rPr>
          <w:instrText xml:space="preserve"> PAGEREF _Toc47384447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6C6F06D" w14:textId="628475C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8" w:history="1">
        <w:r w:rsidR="00BD2BCC" w:rsidRPr="00D81836">
          <w:rPr>
            <w:rStyle w:val="Hyperlink"/>
            <w:b/>
            <w:noProof/>
          </w:rPr>
          <w:t>Tabela 8.</w:t>
        </w:r>
        <w:r w:rsidR="00BD2BCC" w:rsidRPr="00D81836">
          <w:rPr>
            <w:rStyle w:val="Hyperlink"/>
            <w:noProof/>
          </w:rPr>
          <w:t xml:space="preserve"> Cenário 4: o fenômeno do “quase lá” no contexto da PoC</w:t>
        </w:r>
        <w:r w:rsidR="00BD2BCC">
          <w:rPr>
            <w:noProof/>
            <w:webHidden/>
          </w:rPr>
          <w:tab/>
        </w:r>
        <w:r w:rsidR="00BD2BCC">
          <w:rPr>
            <w:noProof/>
            <w:webHidden/>
          </w:rPr>
          <w:fldChar w:fldCharType="begin"/>
        </w:r>
        <w:r w:rsidR="00BD2BCC">
          <w:rPr>
            <w:noProof/>
            <w:webHidden/>
          </w:rPr>
          <w:instrText xml:space="preserve"> PAGEREF _Toc47384448 \h </w:instrText>
        </w:r>
        <w:r w:rsidR="00BD2BCC">
          <w:rPr>
            <w:noProof/>
            <w:webHidden/>
          </w:rPr>
        </w:r>
        <w:r w:rsidR="00BD2BCC">
          <w:rPr>
            <w:noProof/>
            <w:webHidden/>
          </w:rPr>
          <w:fldChar w:fldCharType="separate"/>
        </w:r>
        <w:r w:rsidR="00BD2BCC">
          <w:rPr>
            <w:noProof/>
            <w:webHidden/>
          </w:rPr>
          <w:t>445</w:t>
        </w:r>
        <w:r w:rsidR="00BD2BCC">
          <w:rPr>
            <w:noProof/>
            <w:webHidden/>
          </w:rPr>
          <w:fldChar w:fldCharType="end"/>
        </w:r>
      </w:hyperlink>
    </w:p>
    <w:p w14:paraId="290267AE" w14:textId="5E3954F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9" w:history="1">
        <w:r w:rsidR="00BD2BCC" w:rsidRPr="00D81836">
          <w:rPr>
            <w:rStyle w:val="Hyperlink"/>
            <w:b/>
            <w:noProof/>
          </w:rPr>
          <w:t>Tabela 9.</w:t>
        </w:r>
        <w:r w:rsidR="00BD2BCC" w:rsidRPr="00D81836">
          <w:rPr>
            <w:rStyle w:val="Hyperlink"/>
            <w:noProof/>
          </w:rPr>
          <w:t xml:space="preserve"> Cenário 5: uma simples comparação no contexto da PoC</w:t>
        </w:r>
        <w:r w:rsidR="00BD2BCC">
          <w:rPr>
            <w:noProof/>
            <w:webHidden/>
          </w:rPr>
          <w:tab/>
        </w:r>
        <w:r w:rsidR="00BD2BCC">
          <w:rPr>
            <w:noProof/>
            <w:webHidden/>
          </w:rPr>
          <w:fldChar w:fldCharType="begin"/>
        </w:r>
        <w:r w:rsidR="00BD2BCC">
          <w:rPr>
            <w:noProof/>
            <w:webHidden/>
          </w:rPr>
          <w:instrText xml:space="preserve"> PAGEREF _Toc47384449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3E51AE22" w14:textId="5C504F22"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38" w:name="_Toc45570358"/>
      <w:bookmarkStart w:id="1239" w:name="_Toc45642332"/>
      <w:bookmarkStart w:id="1240" w:name="_Toc45648887"/>
      <w:bookmarkStart w:id="1241" w:name="_Toc45648949"/>
      <w:bookmarkStart w:id="1242" w:name="_Toc45659030"/>
      <w:bookmarkStart w:id="1243" w:name="_Toc45659115"/>
      <w:bookmarkStart w:id="1244" w:name="_Toc45659734"/>
      <w:bookmarkStart w:id="1245" w:name="_Toc45738978"/>
      <w:bookmarkStart w:id="1246" w:name="_Toc45831424"/>
      <w:bookmarkStart w:id="1247" w:name="_Toc45897468"/>
      <w:bookmarkStart w:id="1248" w:name="_Toc45968831"/>
      <w:bookmarkStart w:id="1249" w:name="_Toc46062463"/>
      <w:bookmarkStart w:id="1250" w:name="_Toc46076563"/>
      <w:bookmarkStart w:id="1251" w:name="_Toc46083638"/>
      <w:bookmarkStart w:id="1252" w:name="_Toc46083826"/>
      <w:bookmarkStart w:id="1253" w:name="_Toc46084078"/>
      <w:bookmarkStart w:id="1254" w:name="_Toc46084157"/>
      <w:bookmarkStart w:id="1255" w:name="_Toc46084392"/>
      <w:bookmarkStart w:id="1256" w:name="_Toc46137782"/>
      <w:bookmarkStart w:id="1257" w:name="_Toc46138016"/>
      <w:bookmarkStart w:id="1258" w:name="_Toc46138474"/>
      <w:bookmarkStart w:id="1259" w:name="_Toc46162886"/>
      <w:bookmarkStart w:id="1260" w:name="_Toc46177334"/>
      <w:bookmarkStart w:id="1261" w:name="_Toc46213646"/>
      <w:bookmarkStart w:id="1262" w:name="_Toc46261217"/>
      <w:bookmarkStart w:id="1263" w:name="_Toc46264372"/>
      <w:r>
        <w:rPr>
          <w:rFonts w:ascii="Gill Sans" w:hAnsi="Gill Sans" w:cs="Gill Sans"/>
          <w:color w:val="000000" w:themeColor="text1"/>
          <w:sz w:val="40"/>
          <w:szCs w:val="40"/>
          <w:lang w:val="pt-BR"/>
        </w:rPr>
        <w:br w:type="page"/>
      </w:r>
    </w:p>
    <w:p w14:paraId="252CF7EE" w14:textId="5E5EE0A8"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4" w:name="_Toc46303094"/>
      <w:bookmarkStart w:id="1265" w:name="_Toc46303174"/>
      <w:bookmarkStart w:id="1266" w:name="_Toc46306719"/>
      <w:bookmarkStart w:id="1267" w:name="_Toc46492622"/>
      <w:bookmarkStart w:id="1268" w:name="_Toc46494114"/>
      <w:bookmarkStart w:id="1269" w:name="_Toc46589185"/>
      <w:bookmarkStart w:id="1270" w:name="_Toc46594121"/>
      <w:bookmarkStart w:id="1271" w:name="_Toc46658795"/>
      <w:bookmarkStart w:id="1272" w:name="_Toc46664049"/>
      <w:bookmarkStart w:id="1273" w:name="_Toc46668516"/>
      <w:bookmarkStart w:id="1274" w:name="_Toc46679080"/>
      <w:bookmarkStart w:id="1275" w:name="_Toc46683935"/>
      <w:bookmarkStart w:id="1276" w:name="_Toc46684182"/>
      <w:bookmarkStart w:id="1277" w:name="_Toc46775005"/>
      <w:bookmarkStart w:id="1278" w:name="_Toc46818713"/>
      <w:bookmarkStart w:id="1279" w:name="_Toc46819158"/>
      <w:bookmarkStart w:id="1280" w:name="_Toc46819228"/>
      <w:bookmarkStart w:id="1281" w:name="_Toc46819724"/>
      <w:bookmarkStart w:id="1282" w:name="_Toc46820305"/>
      <w:bookmarkStart w:id="1283" w:name="_Toc46835997"/>
      <w:bookmarkStart w:id="1284" w:name="_Toc46857720"/>
      <w:bookmarkStart w:id="1285" w:name="_Toc46858455"/>
      <w:bookmarkStart w:id="1286" w:name="_Toc47048667"/>
      <w:bookmarkStart w:id="1287" w:name="_Toc47178346"/>
      <w:bookmarkStart w:id="1288" w:name="_Toc47201143"/>
      <w:bookmarkStart w:id="1289" w:name="_Toc47212796"/>
      <w:bookmarkStart w:id="1290" w:name="_Toc47260354"/>
      <w:bookmarkStart w:id="1291" w:name="_Toc47269621"/>
      <w:bookmarkStart w:id="1292" w:name="_Toc47335180"/>
      <w:bookmarkStart w:id="1293" w:name="_Toc47384612"/>
      <w:r w:rsidRPr="0050469B">
        <w:rPr>
          <w:rFonts w:ascii="Gill Sans" w:hAnsi="Gill Sans" w:cs="Gill Sans"/>
          <w:color w:val="000000" w:themeColor="text1"/>
          <w:sz w:val="40"/>
          <w:szCs w:val="40"/>
          <w:lang w:val="pt-BR"/>
        </w:rPr>
        <w:lastRenderedPageBreak/>
        <w:t>Lista de Figuras</w:t>
      </w:r>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02CFAAA" w14:textId="50E956F7" w:rsidR="00BD2BCC"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47384453" w:history="1">
        <w:r w:rsidR="00BD2BCC" w:rsidRPr="00E3182A">
          <w:rPr>
            <w:rStyle w:val="Hyperlink"/>
            <w:b/>
            <w:noProof/>
          </w:rPr>
          <w:t>Figura 1.</w:t>
        </w:r>
        <w:r w:rsidR="00BD2BCC" w:rsidRPr="00E3182A">
          <w:rPr>
            <w:rStyle w:val="Hyperlink"/>
            <w:noProof/>
          </w:rPr>
          <w:t xml:space="preserve"> Perguntas, a PoC, seus resultados e um conhecimento</w:t>
        </w:r>
        <w:r w:rsidR="00BD2BCC">
          <w:rPr>
            <w:noProof/>
            <w:webHidden/>
          </w:rPr>
          <w:tab/>
        </w:r>
        <w:r w:rsidR="00BD2BCC">
          <w:rPr>
            <w:noProof/>
            <w:webHidden/>
          </w:rPr>
          <w:fldChar w:fldCharType="begin"/>
        </w:r>
        <w:r w:rsidR="00BD2BCC">
          <w:rPr>
            <w:noProof/>
            <w:webHidden/>
          </w:rPr>
          <w:instrText xml:space="preserve"> PAGEREF _Toc47384453 \h </w:instrText>
        </w:r>
        <w:r w:rsidR="00BD2BCC">
          <w:rPr>
            <w:noProof/>
            <w:webHidden/>
          </w:rPr>
        </w:r>
        <w:r w:rsidR="00BD2BCC">
          <w:rPr>
            <w:noProof/>
            <w:webHidden/>
          </w:rPr>
          <w:fldChar w:fldCharType="separate"/>
        </w:r>
        <w:r w:rsidR="00BD2BCC">
          <w:rPr>
            <w:noProof/>
            <w:webHidden/>
          </w:rPr>
          <w:t>26</w:t>
        </w:r>
        <w:r w:rsidR="00BD2BCC">
          <w:rPr>
            <w:noProof/>
            <w:webHidden/>
          </w:rPr>
          <w:fldChar w:fldCharType="end"/>
        </w:r>
      </w:hyperlink>
    </w:p>
    <w:p w14:paraId="389941B2" w14:textId="76A1AB0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4" w:history="1">
        <w:r w:rsidR="00BD2BCC" w:rsidRPr="00E3182A">
          <w:rPr>
            <w:rStyle w:val="Hyperlink"/>
            <w:b/>
            <w:noProof/>
          </w:rPr>
          <w:t>Figura 2.</w:t>
        </w:r>
        <w:r w:rsidR="00BD2BCC" w:rsidRPr="00E3182A">
          <w:rPr>
            <w:rStyle w:val="Hyperlink"/>
            <w:noProof/>
          </w:rPr>
          <w:t xml:space="preserve"> O Mundo Original e o Mundo da PoC</w:t>
        </w:r>
        <w:r w:rsidR="00BD2BCC">
          <w:rPr>
            <w:noProof/>
            <w:webHidden/>
          </w:rPr>
          <w:tab/>
        </w:r>
        <w:r w:rsidR="00BD2BCC">
          <w:rPr>
            <w:noProof/>
            <w:webHidden/>
          </w:rPr>
          <w:fldChar w:fldCharType="begin"/>
        </w:r>
        <w:r w:rsidR="00BD2BCC">
          <w:rPr>
            <w:noProof/>
            <w:webHidden/>
          </w:rPr>
          <w:instrText xml:space="preserve"> PAGEREF _Toc47384454 \h </w:instrText>
        </w:r>
        <w:r w:rsidR="00BD2BCC">
          <w:rPr>
            <w:noProof/>
            <w:webHidden/>
          </w:rPr>
        </w:r>
        <w:r w:rsidR="00BD2BCC">
          <w:rPr>
            <w:noProof/>
            <w:webHidden/>
          </w:rPr>
          <w:fldChar w:fldCharType="separate"/>
        </w:r>
        <w:r w:rsidR="00BD2BCC">
          <w:rPr>
            <w:noProof/>
            <w:webHidden/>
          </w:rPr>
          <w:t>34</w:t>
        </w:r>
        <w:r w:rsidR="00BD2BCC">
          <w:rPr>
            <w:noProof/>
            <w:webHidden/>
          </w:rPr>
          <w:fldChar w:fldCharType="end"/>
        </w:r>
      </w:hyperlink>
    </w:p>
    <w:p w14:paraId="6A7A1FC1" w14:textId="340891B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5" w:history="1">
        <w:r w:rsidR="00BD2BCC" w:rsidRPr="00E3182A">
          <w:rPr>
            <w:rStyle w:val="Hyperlink"/>
            <w:b/>
            <w:noProof/>
          </w:rPr>
          <w:t>Figura 3.</w:t>
        </w:r>
        <w:r w:rsidR="00BD2BCC" w:rsidRPr="00E3182A">
          <w:rPr>
            <w:rStyle w:val="Hyperlink"/>
            <w:noProof/>
          </w:rPr>
          <w:t xml:space="preserve"> A PoC, suas práticas, e o conhecimento</w:t>
        </w:r>
        <w:r w:rsidR="00BD2BCC">
          <w:rPr>
            <w:noProof/>
            <w:webHidden/>
          </w:rPr>
          <w:tab/>
        </w:r>
        <w:r w:rsidR="00BD2BCC">
          <w:rPr>
            <w:noProof/>
            <w:webHidden/>
          </w:rPr>
          <w:fldChar w:fldCharType="begin"/>
        </w:r>
        <w:r w:rsidR="00BD2BCC">
          <w:rPr>
            <w:noProof/>
            <w:webHidden/>
          </w:rPr>
          <w:instrText xml:space="preserve"> PAGEREF _Toc47384455 \h </w:instrText>
        </w:r>
        <w:r w:rsidR="00BD2BCC">
          <w:rPr>
            <w:noProof/>
            <w:webHidden/>
          </w:rPr>
        </w:r>
        <w:r w:rsidR="00BD2BCC">
          <w:rPr>
            <w:noProof/>
            <w:webHidden/>
          </w:rPr>
          <w:fldChar w:fldCharType="separate"/>
        </w:r>
        <w:r w:rsidR="00BD2BCC">
          <w:rPr>
            <w:noProof/>
            <w:webHidden/>
          </w:rPr>
          <w:t>39</w:t>
        </w:r>
        <w:r w:rsidR="00BD2BCC">
          <w:rPr>
            <w:noProof/>
            <w:webHidden/>
          </w:rPr>
          <w:fldChar w:fldCharType="end"/>
        </w:r>
      </w:hyperlink>
    </w:p>
    <w:p w14:paraId="6A212400" w14:textId="334C59B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6" w:history="1">
        <w:r w:rsidR="00BD2BCC" w:rsidRPr="00E3182A">
          <w:rPr>
            <w:rStyle w:val="Hyperlink"/>
            <w:b/>
            <w:noProof/>
          </w:rPr>
          <w:t>Figura 4.</w:t>
        </w:r>
        <w:r w:rsidR="00BD2BCC" w:rsidRPr="00E3182A">
          <w:rPr>
            <w:rStyle w:val="Hyperlink"/>
            <w:noProof/>
          </w:rPr>
          <w:t xml:space="preserve"> Um modelo baseado em um diagrama de blocos</w:t>
        </w:r>
        <w:r w:rsidR="00BD2BCC">
          <w:rPr>
            <w:noProof/>
            <w:webHidden/>
          </w:rPr>
          <w:tab/>
        </w:r>
        <w:r w:rsidR="00BD2BCC">
          <w:rPr>
            <w:noProof/>
            <w:webHidden/>
          </w:rPr>
          <w:fldChar w:fldCharType="begin"/>
        </w:r>
        <w:r w:rsidR="00BD2BCC">
          <w:rPr>
            <w:noProof/>
            <w:webHidden/>
          </w:rPr>
          <w:instrText xml:space="preserve"> PAGEREF _Toc47384456 \h </w:instrText>
        </w:r>
        <w:r w:rsidR="00BD2BCC">
          <w:rPr>
            <w:noProof/>
            <w:webHidden/>
          </w:rPr>
        </w:r>
        <w:r w:rsidR="00BD2BCC">
          <w:rPr>
            <w:noProof/>
            <w:webHidden/>
          </w:rPr>
          <w:fldChar w:fldCharType="separate"/>
        </w:r>
        <w:r w:rsidR="00BD2BCC">
          <w:rPr>
            <w:noProof/>
            <w:webHidden/>
          </w:rPr>
          <w:t>40</w:t>
        </w:r>
        <w:r w:rsidR="00BD2BCC">
          <w:rPr>
            <w:noProof/>
            <w:webHidden/>
          </w:rPr>
          <w:fldChar w:fldCharType="end"/>
        </w:r>
      </w:hyperlink>
    </w:p>
    <w:p w14:paraId="146EFBA1" w14:textId="34FB6645"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7" w:history="1">
        <w:r w:rsidR="00BD2BCC" w:rsidRPr="00E3182A">
          <w:rPr>
            <w:rStyle w:val="Hyperlink"/>
            <w:b/>
            <w:noProof/>
          </w:rPr>
          <w:t>Figura 5.</w:t>
        </w:r>
        <w:r w:rsidR="00BD2BCC" w:rsidRPr="00E3182A">
          <w:rPr>
            <w:rStyle w:val="Hyperlink"/>
            <w:noProof/>
          </w:rPr>
          <w:t xml:space="preserve"> Uma PoC – comparação entre tecnologia atual e concorrência</w:t>
        </w:r>
        <w:r w:rsidR="00BD2BCC">
          <w:rPr>
            <w:noProof/>
            <w:webHidden/>
          </w:rPr>
          <w:tab/>
        </w:r>
        <w:r w:rsidR="00BD2BCC">
          <w:rPr>
            <w:noProof/>
            <w:webHidden/>
          </w:rPr>
          <w:fldChar w:fldCharType="begin"/>
        </w:r>
        <w:r w:rsidR="00BD2BCC">
          <w:rPr>
            <w:noProof/>
            <w:webHidden/>
          </w:rPr>
          <w:instrText xml:space="preserve"> PAGEREF _Toc47384457 \h </w:instrText>
        </w:r>
        <w:r w:rsidR="00BD2BCC">
          <w:rPr>
            <w:noProof/>
            <w:webHidden/>
          </w:rPr>
        </w:r>
        <w:r w:rsidR="00BD2BCC">
          <w:rPr>
            <w:noProof/>
            <w:webHidden/>
          </w:rPr>
          <w:fldChar w:fldCharType="separate"/>
        </w:r>
        <w:r w:rsidR="00BD2BCC">
          <w:rPr>
            <w:noProof/>
            <w:webHidden/>
          </w:rPr>
          <w:t>50</w:t>
        </w:r>
        <w:r w:rsidR="00BD2BCC">
          <w:rPr>
            <w:noProof/>
            <w:webHidden/>
          </w:rPr>
          <w:fldChar w:fldCharType="end"/>
        </w:r>
      </w:hyperlink>
    </w:p>
    <w:p w14:paraId="00B80AFC" w14:textId="147CB515"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8" w:history="1">
        <w:r w:rsidR="00BD2BCC" w:rsidRPr="00E3182A">
          <w:rPr>
            <w:rStyle w:val="Hyperlink"/>
            <w:b/>
            <w:noProof/>
          </w:rPr>
          <w:t>Figura 6.</w:t>
        </w:r>
        <w:r w:rsidR="00BD2BCC" w:rsidRPr="00E3182A">
          <w:rPr>
            <w:rStyle w:val="Hyperlink"/>
            <w:noProof/>
          </w:rPr>
          <w:t xml:space="preserve"> Lentes Teóricas no suporte à nossa investigação</w:t>
        </w:r>
        <w:r w:rsidR="00BD2BCC">
          <w:rPr>
            <w:noProof/>
            <w:webHidden/>
          </w:rPr>
          <w:tab/>
        </w:r>
        <w:r w:rsidR="00BD2BCC">
          <w:rPr>
            <w:noProof/>
            <w:webHidden/>
          </w:rPr>
          <w:fldChar w:fldCharType="begin"/>
        </w:r>
        <w:r w:rsidR="00BD2BCC">
          <w:rPr>
            <w:noProof/>
            <w:webHidden/>
          </w:rPr>
          <w:instrText xml:space="preserve"> PAGEREF _Toc47384458 \h </w:instrText>
        </w:r>
        <w:r w:rsidR="00BD2BCC">
          <w:rPr>
            <w:noProof/>
            <w:webHidden/>
          </w:rPr>
        </w:r>
        <w:r w:rsidR="00BD2BCC">
          <w:rPr>
            <w:noProof/>
            <w:webHidden/>
          </w:rPr>
          <w:fldChar w:fldCharType="separate"/>
        </w:r>
        <w:r w:rsidR="00BD2BCC">
          <w:rPr>
            <w:noProof/>
            <w:webHidden/>
          </w:rPr>
          <w:t>68</w:t>
        </w:r>
        <w:r w:rsidR="00BD2BCC">
          <w:rPr>
            <w:noProof/>
            <w:webHidden/>
          </w:rPr>
          <w:fldChar w:fldCharType="end"/>
        </w:r>
      </w:hyperlink>
    </w:p>
    <w:p w14:paraId="2F8A2191" w14:textId="7BE6499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9" w:history="1">
        <w:r w:rsidR="00BD2BCC" w:rsidRPr="00E3182A">
          <w:rPr>
            <w:rStyle w:val="Hyperlink"/>
            <w:b/>
            <w:noProof/>
          </w:rPr>
          <w:t>Figura 7.</w:t>
        </w:r>
        <w:r w:rsidR="00BD2BCC" w:rsidRPr="00E3182A">
          <w:rPr>
            <w:rStyle w:val="Hyperlink"/>
            <w:noProof/>
          </w:rPr>
          <w:t xml:space="preserve"> Questão e subquestões de investigação</w:t>
        </w:r>
        <w:r w:rsidR="00BD2BCC">
          <w:rPr>
            <w:noProof/>
            <w:webHidden/>
          </w:rPr>
          <w:tab/>
        </w:r>
        <w:r w:rsidR="00BD2BCC">
          <w:rPr>
            <w:noProof/>
            <w:webHidden/>
          </w:rPr>
          <w:fldChar w:fldCharType="begin"/>
        </w:r>
        <w:r w:rsidR="00BD2BCC">
          <w:rPr>
            <w:noProof/>
            <w:webHidden/>
          </w:rPr>
          <w:instrText xml:space="preserve"> PAGEREF _Toc47384459 \h </w:instrText>
        </w:r>
        <w:r w:rsidR="00BD2BCC">
          <w:rPr>
            <w:noProof/>
            <w:webHidden/>
          </w:rPr>
        </w:r>
        <w:r w:rsidR="00BD2BCC">
          <w:rPr>
            <w:noProof/>
            <w:webHidden/>
          </w:rPr>
          <w:fldChar w:fldCharType="separate"/>
        </w:r>
        <w:r w:rsidR="00BD2BCC">
          <w:rPr>
            <w:noProof/>
            <w:webHidden/>
          </w:rPr>
          <w:t>74</w:t>
        </w:r>
        <w:r w:rsidR="00BD2BCC">
          <w:rPr>
            <w:noProof/>
            <w:webHidden/>
          </w:rPr>
          <w:fldChar w:fldCharType="end"/>
        </w:r>
      </w:hyperlink>
    </w:p>
    <w:p w14:paraId="61367E1C" w14:textId="4A8A77B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0" w:history="1">
        <w:r w:rsidR="00BD2BCC" w:rsidRPr="00E3182A">
          <w:rPr>
            <w:rStyle w:val="Hyperlink"/>
            <w:b/>
            <w:noProof/>
          </w:rPr>
          <w:t>Figura 8.</w:t>
        </w:r>
        <w:r w:rsidR="00BD2BCC" w:rsidRPr="00E3182A">
          <w:rPr>
            <w:rStyle w:val="Hyperlink"/>
            <w:noProof/>
          </w:rPr>
          <w:t xml:space="preserve"> Questão e subquestões de investigação e as lentes teóricas</w:t>
        </w:r>
        <w:r w:rsidR="00BD2BCC">
          <w:rPr>
            <w:noProof/>
            <w:webHidden/>
          </w:rPr>
          <w:tab/>
        </w:r>
        <w:r w:rsidR="00BD2BCC">
          <w:rPr>
            <w:noProof/>
            <w:webHidden/>
          </w:rPr>
          <w:fldChar w:fldCharType="begin"/>
        </w:r>
        <w:r w:rsidR="00BD2BCC">
          <w:rPr>
            <w:noProof/>
            <w:webHidden/>
          </w:rPr>
          <w:instrText xml:space="preserve"> PAGEREF _Toc47384460 \h </w:instrText>
        </w:r>
        <w:r w:rsidR="00BD2BCC">
          <w:rPr>
            <w:noProof/>
            <w:webHidden/>
          </w:rPr>
        </w:r>
        <w:r w:rsidR="00BD2BCC">
          <w:rPr>
            <w:noProof/>
            <w:webHidden/>
          </w:rPr>
          <w:fldChar w:fldCharType="separate"/>
        </w:r>
        <w:r w:rsidR="00BD2BCC">
          <w:rPr>
            <w:noProof/>
            <w:webHidden/>
          </w:rPr>
          <w:t>75</w:t>
        </w:r>
        <w:r w:rsidR="00BD2BCC">
          <w:rPr>
            <w:noProof/>
            <w:webHidden/>
          </w:rPr>
          <w:fldChar w:fldCharType="end"/>
        </w:r>
      </w:hyperlink>
    </w:p>
    <w:p w14:paraId="0290D3A0" w14:textId="6FD81E1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1" w:history="1">
        <w:r w:rsidR="00BD2BCC" w:rsidRPr="00E3182A">
          <w:rPr>
            <w:rStyle w:val="Hyperlink"/>
            <w:b/>
            <w:noProof/>
          </w:rPr>
          <w:t>Figura 9.</w:t>
        </w:r>
        <w:r w:rsidR="00BD2BCC" w:rsidRPr="00E3182A">
          <w:rPr>
            <w:rStyle w:val="Hyperlink"/>
            <w:noProof/>
          </w:rPr>
          <w:t xml:space="preserve"> O desenrolar de nossa investigação qualitativa</w:t>
        </w:r>
        <w:r w:rsidR="00BD2BCC">
          <w:rPr>
            <w:noProof/>
            <w:webHidden/>
          </w:rPr>
          <w:tab/>
        </w:r>
        <w:r w:rsidR="00BD2BCC">
          <w:rPr>
            <w:noProof/>
            <w:webHidden/>
          </w:rPr>
          <w:fldChar w:fldCharType="begin"/>
        </w:r>
        <w:r w:rsidR="00BD2BCC">
          <w:rPr>
            <w:noProof/>
            <w:webHidden/>
          </w:rPr>
          <w:instrText xml:space="preserve"> PAGEREF _Toc47384461 \h </w:instrText>
        </w:r>
        <w:r w:rsidR="00BD2BCC">
          <w:rPr>
            <w:noProof/>
            <w:webHidden/>
          </w:rPr>
        </w:r>
        <w:r w:rsidR="00BD2BCC">
          <w:rPr>
            <w:noProof/>
            <w:webHidden/>
          </w:rPr>
          <w:fldChar w:fldCharType="separate"/>
        </w:r>
        <w:r w:rsidR="00BD2BCC">
          <w:rPr>
            <w:noProof/>
            <w:webHidden/>
          </w:rPr>
          <w:t>80</w:t>
        </w:r>
        <w:r w:rsidR="00BD2BCC">
          <w:rPr>
            <w:noProof/>
            <w:webHidden/>
          </w:rPr>
          <w:fldChar w:fldCharType="end"/>
        </w:r>
      </w:hyperlink>
    </w:p>
    <w:p w14:paraId="09135C06" w14:textId="18CA5C6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2" w:history="1">
        <w:r w:rsidR="00BD2BCC" w:rsidRPr="00E3182A">
          <w:rPr>
            <w:rStyle w:val="Hyperlink"/>
            <w:b/>
            <w:noProof/>
          </w:rPr>
          <w:t>Figura 10.</w:t>
        </w:r>
        <w:r w:rsidR="00BD2BCC" w:rsidRPr="00E3182A">
          <w:rPr>
            <w:rStyle w:val="Hyperlink"/>
            <w:noProof/>
          </w:rPr>
          <w:t xml:space="preserve"> Um esboço simplificado de nossa metodologia</w:t>
        </w:r>
        <w:r w:rsidR="00BD2BCC">
          <w:rPr>
            <w:noProof/>
            <w:webHidden/>
          </w:rPr>
          <w:tab/>
        </w:r>
        <w:r w:rsidR="00BD2BCC">
          <w:rPr>
            <w:noProof/>
            <w:webHidden/>
          </w:rPr>
          <w:fldChar w:fldCharType="begin"/>
        </w:r>
        <w:r w:rsidR="00BD2BCC">
          <w:rPr>
            <w:noProof/>
            <w:webHidden/>
          </w:rPr>
          <w:instrText xml:space="preserve"> PAGEREF _Toc47384462 \h </w:instrText>
        </w:r>
        <w:r w:rsidR="00BD2BCC">
          <w:rPr>
            <w:noProof/>
            <w:webHidden/>
          </w:rPr>
        </w:r>
        <w:r w:rsidR="00BD2BCC">
          <w:rPr>
            <w:noProof/>
            <w:webHidden/>
          </w:rPr>
          <w:fldChar w:fldCharType="separate"/>
        </w:r>
        <w:r w:rsidR="00BD2BCC">
          <w:rPr>
            <w:noProof/>
            <w:webHidden/>
          </w:rPr>
          <w:t>85</w:t>
        </w:r>
        <w:r w:rsidR="00BD2BCC">
          <w:rPr>
            <w:noProof/>
            <w:webHidden/>
          </w:rPr>
          <w:fldChar w:fldCharType="end"/>
        </w:r>
      </w:hyperlink>
    </w:p>
    <w:p w14:paraId="46BDFCD1" w14:textId="277B66E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3" w:history="1">
        <w:r w:rsidR="00BD2BCC" w:rsidRPr="00E3182A">
          <w:rPr>
            <w:rStyle w:val="Hyperlink"/>
            <w:b/>
            <w:noProof/>
          </w:rPr>
          <w:t>Figura 11.</w:t>
        </w:r>
        <w:r w:rsidR="00BD2BCC" w:rsidRPr="00E3182A">
          <w:rPr>
            <w:rStyle w:val="Hyperlink"/>
            <w:noProof/>
          </w:rPr>
          <w:t xml:space="preserve"> O </w:t>
        </w:r>
        <w:r w:rsidR="00BD2BCC" w:rsidRPr="00E3182A">
          <w:rPr>
            <w:rStyle w:val="Hyperlink"/>
            <w:i/>
            <w:noProof/>
          </w:rPr>
          <w:t>Habitat</w:t>
        </w:r>
        <w:r w:rsidR="00BD2BCC" w:rsidRPr="00E3182A">
          <w:rPr>
            <w:rStyle w:val="Hyperlink"/>
            <w:noProof/>
          </w:rPr>
          <w:t xml:space="preserve"> natural da PoC e as cinco empresas de TIC</w:t>
        </w:r>
        <w:r w:rsidR="00BD2BCC">
          <w:rPr>
            <w:noProof/>
            <w:webHidden/>
          </w:rPr>
          <w:tab/>
        </w:r>
        <w:r w:rsidR="00BD2BCC">
          <w:rPr>
            <w:noProof/>
            <w:webHidden/>
          </w:rPr>
          <w:fldChar w:fldCharType="begin"/>
        </w:r>
        <w:r w:rsidR="00BD2BCC">
          <w:rPr>
            <w:noProof/>
            <w:webHidden/>
          </w:rPr>
          <w:instrText xml:space="preserve"> PAGEREF _Toc47384463 \h </w:instrText>
        </w:r>
        <w:r w:rsidR="00BD2BCC">
          <w:rPr>
            <w:noProof/>
            <w:webHidden/>
          </w:rPr>
        </w:r>
        <w:r w:rsidR="00BD2BCC">
          <w:rPr>
            <w:noProof/>
            <w:webHidden/>
          </w:rPr>
          <w:fldChar w:fldCharType="separate"/>
        </w:r>
        <w:r w:rsidR="00BD2BCC">
          <w:rPr>
            <w:noProof/>
            <w:webHidden/>
          </w:rPr>
          <w:t>86</w:t>
        </w:r>
        <w:r w:rsidR="00BD2BCC">
          <w:rPr>
            <w:noProof/>
            <w:webHidden/>
          </w:rPr>
          <w:fldChar w:fldCharType="end"/>
        </w:r>
      </w:hyperlink>
    </w:p>
    <w:p w14:paraId="0198B5F6" w14:textId="266314D5"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4" w:history="1">
        <w:r w:rsidR="00BD2BCC" w:rsidRPr="00E3182A">
          <w:rPr>
            <w:rStyle w:val="Hyperlink"/>
            <w:b/>
            <w:noProof/>
          </w:rPr>
          <w:t>Figura 12.</w:t>
        </w:r>
        <w:r w:rsidR="00BD2BCC" w:rsidRPr="00E3182A">
          <w:rPr>
            <w:rStyle w:val="Hyperlink"/>
            <w:noProof/>
          </w:rPr>
          <w:t xml:space="preserve"> A amostragem da população no </w:t>
        </w:r>
        <w:r w:rsidR="00BD2BCC" w:rsidRPr="00E3182A">
          <w:rPr>
            <w:rStyle w:val="Hyperlink"/>
            <w:i/>
            <w:noProof/>
          </w:rPr>
          <w:t>habitat</w:t>
        </w:r>
        <w:r w:rsidR="00BD2BCC" w:rsidRPr="00E3182A">
          <w:rPr>
            <w:rStyle w:val="Hyperlink"/>
            <w:noProof/>
          </w:rPr>
          <w:t xml:space="preserve"> natural da PoC</w:t>
        </w:r>
        <w:r w:rsidR="00BD2BCC">
          <w:rPr>
            <w:noProof/>
            <w:webHidden/>
          </w:rPr>
          <w:tab/>
        </w:r>
        <w:r w:rsidR="00BD2BCC">
          <w:rPr>
            <w:noProof/>
            <w:webHidden/>
          </w:rPr>
          <w:fldChar w:fldCharType="begin"/>
        </w:r>
        <w:r w:rsidR="00BD2BCC">
          <w:rPr>
            <w:noProof/>
            <w:webHidden/>
          </w:rPr>
          <w:instrText xml:space="preserve"> PAGEREF _Toc47384464 \h </w:instrText>
        </w:r>
        <w:r w:rsidR="00BD2BCC">
          <w:rPr>
            <w:noProof/>
            <w:webHidden/>
          </w:rPr>
        </w:r>
        <w:r w:rsidR="00BD2BCC">
          <w:rPr>
            <w:noProof/>
            <w:webHidden/>
          </w:rPr>
          <w:fldChar w:fldCharType="separate"/>
        </w:r>
        <w:r w:rsidR="00BD2BCC">
          <w:rPr>
            <w:noProof/>
            <w:webHidden/>
          </w:rPr>
          <w:t>88</w:t>
        </w:r>
        <w:r w:rsidR="00BD2BCC">
          <w:rPr>
            <w:noProof/>
            <w:webHidden/>
          </w:rPr>
          <w:fldChar w:fldCharType="end"/>
        </w:r>
      </w:hyperlink>
    </w:p>
    <w:p w14:paraId="5A8952F7" w14:textId="0C1A84D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5" w:history="1">
        <w:r w:rsidR="00BD2BCC" w:rsidRPr="00E3182A">
          <w:rPr>
            <w:rStyle w:val="Hyperlink"/>
            <w:b/>
            <w:noProof/>
          </w:rPr>
          <w:t>Figura 13.</w:t>
        </w:r>
        <w:r w:rsidR="00BD2BCC" w:rsidRPr="00E3182A">
          <w:rPr>
            <w:rStyle w:val="Hyperlink"/>
            <w:noProof/>
          </w:rPr>
          <w:t xml:space="preserve"> Esboç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465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6140BB33" w14:textId="391118A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6" w:history="1">
        <w:r w:rsidR="00BD2BCC" w:rsidRPr="00E3182A">
          <w:rPr>
            <w:rStyle w:val="Hyperlink"/>
            <w:b/>
            <w:noProof/>
          </w:rPr>
          <w:t>Figura 14.</w:t>
        </w:r>
        <w:r w:rsidR="00BD2BCC" w:rsidRPr="00E3182A">
          <w:rPr>
            <w:rStyle w:val="Hyperlink"/>
            <w:noProof/>
          </w:rPr>
          <w:t xml:space="preserve"> Nossos movimentos contínuos e recorrentes de pesquisa</w:t>
        </w:r>
        <w:r w:rsidR="00BD2BCC">
          <w:rPr>
            <w:noProof/>
            <w:webHidden/>
          </w:rPr>
          <w:tab/>
        </w:r>
        <w:r w:rsidR="00BD2BCC">
          <w:rPr>
            <w:noProof/>
            <w:webHidden/>
          </w:rPr>
          <w:fldChar w:fldCharType="begin"/>
        </w:r>
        <w:r w:rsidR="00BD2BCC">
          <w:rPr>
            <w:noProof/>
            <w:webHidden/>
          </w:rPr>
          <w:instrText xml:space="preserve"> PAGEREF _Toc47384466 \h </w:instrText>
        </w:r>
        <w:r w:rsidR="00BD2BCC">
          <w:rPr>
            <w:noProof/>
            <w:webHidden/>
          </w:rPr>
        </w:r>
        <w:r w:rsidR="00BD2BCC">
          <w:rPr>
            <w:noProof/>
            <w:webHidden/>
          </w:rPr>
          <w:fldChar w:fldCharType="separate"/>
        </w:r>
        <w:r w:rsidR="00BD2BCC">
          <w:rPr>
            <w:noProof/>
            <w:webHidden/>
          </w:rPr>
          <w:t>90</w:t>
        </w:r>
        <w:r w:rsidR="00BD2BCC">
          <w:rPr>
            <w:noProof/>
            <w:webHidden/>
          </w:rPr>
          <w:fldChar w:fldCharType="end"/>
        </w:r>
      </w:hyperlink>
    </w:p>
    <w:p w14:paraId="0B5A874C" w14:textId="3F2B941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7" w:history="1">
        <w:r w:rsidR="00BD2BCC" w:rsidRPr="00E3182A">
          <w:rPr>
            <w:rStyle w:val="Hyperlink"/>
            <w:b/>
            <w:noProof/>
          </w:rPr>
          <w:t>Figura 15.</w:t>
        </w:r>
        <w:r w:rsidR="00BD2BCC" w:rsidRPr="00E3182A">
          <w:rPr>
            <w:rStyle w:val="Hyperlink"/>
            <w:noProof/>
          </w:rPr>
          <w:t xml:space="preserve"> Nossos esboços durante as observações e narrativas</w:t>
        </w:r>
        <w:r w:rsidR="00BD2BCC">
          <w:rPr>
            <w:noProof/>
            <w:webHidden/>
          </w:rPr>
          <w:tab/>
        </w:r>
        <w:r w:rsidR="00BD2BCC">
          <w:rPr>
            <w:noProof/>
            <w:webHidden/>
          </w:rPr>
          <w:fldChar w:fldCharType="begin"/>
        </w:r>
        <w:r w:rsidR="00BD2BCC">
          <w:rPr>
            <w:noProof/>
            <w:webHidden/>
          </w:rPr>
          <w:instrText xml:space="preserve"> PAGEREF _Toc47384467 \h </w:instrText>
        </w:r>
        <w:r w:rsidR="00BD2BCC">
          <w:rPr>
            <w:noProof/>
            <w:webHidden/>
          </w:rPr>
        </w:r>
        <w:r w:rsidR="00BD2BCC">
          <w:rPr>
            <w:noProof/>
            <w:webHidden/>
          </w:rPr>
          <w:fldChar w:fldCharType="separate"/>
        </w:r>
        <w:r w:rsidR="00BD2BCC">
          <w:rPr>
            <w:noProof/>
            <w:webHidden/>
          </w:rPr>
          <w:t>95</w:t>
        </w:r>
        <w:r w:rsidR="00BD2BCC">
          <w:rPr>
            <w:noProof/>
            <w:webHidden/>
          </w:rPr>
          <w:fldChar w:fldCharType="end"/>
        </w:r>
      </w:hyperlink>
    </w:p>
    <w:p w14:paraId="2B051413" w14:textId="4A741096"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8" w:history="1">
        <w:r w:rsidR="00BD2BCC" w:rsidRPr="00E3182A">
          <w:rPr>
            <w:rStyle w:val="Hyperlink"/>
            <w:b/>
            <w:noProof/>
          </w:rPr>
          <w:t>Figura 16.</w:t>
        </w:r>
        <w:r w:rsidR="00BD2BCC" w:rsidRPr="00E3182A">
          <w:rPr>
            <w:rStyle w:val="Hyperlink"/>
            <w:noProof/>
          </w:rPr>
          <w:t xml:space="preserve"> Exemplos das nossas perguntas (P) e suas derivações (Pn)</w:t>
        </w:r>
        <w:r w:rsidR="00BD2BCC">
          <w:rPr>
            <w:noProof/>
            <w:webHidden/>
          </w:rPr>
          <w:tab/>
        </w:r>
        <w:r w:rsidR="00BD2BCC">
          <w:rPr>
            <w:noProof/>
            <w:webHidden/>
          </w:rPr>
          <w:fldChar w:fldCharType="begin"/>
        </w:r>
        <w:r w:rsidR="00BD2BCC">
          <w:rPr>
            <w:noProof/>
            <w:webHidden/>
          </w:rPr>
          <w:instrText xml:space="preserve"> PAGEREF _Toc47384468 \h </w:instrText>
        </w:r>
        <w:r w:rsidR="00BD2BCC">
          <w:rPr>
            <w:noProof/>
            <w:webHidden/>
          </w:rPr>
        </w:r>
        <w:r w:rsidR="00BD2BCC">
          <w:rPr>
            <w:noProof/>
            <w:webHidden/>
          </w:rPr>
          <w:fldChar w:fldCharType="separate"/>
        </w:r>
        <w:r w:rsidR="00BD2BCC">
          <w:rPr>
            <w:noProof/>
            <w:webHidden/>
          </w:rPr>
          <w:t>97</w:t>
        </w:r>
        <w:r w:rsidR="00BD2BCC">
          <w:rPr>
            <w:noProof/>
            <w:webHidden/>
          </w:rPr>
          <w:fldChar w:fldCharType="end"/>
        </w:r>
      </w:hyperlink>
    </w:p>
    <w:p w14:paraId="7CDFEFD8" w14:textId="1E283EC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9" w:history="1">
        <w:r w:rsidR="00BD2BCC" w:rsidRPr="00E3182A">
          <w:rPr>
            <w:rStyle w:val="Hyperlink"/>
            <w:b/>
            <w:noProof/>
          </w:rPr>
          <w:t>Figura 17.</w:t>
        </w:r>
        <w:r w:rsidR="00BD2BCC" w:rsidRPr="00E3182A">
          <w:rPr>
            <w:rStyle w:val="Hyperlink"/>
            <w:noProof/>
          </w:rPr>
          <w:t xml:space="preserve"> Os diálogos (conversas) entre os praticantes da PoC</w:t>
        </w:r>
        <w:r w:rsidR="00BD2BCC">
          <w:rPr>
            <w:noProof/>
            <w:webHidden/>
          </w:rPr>
          <w:tab/>
        </w:r>
        <w:r w:rsidR="00BD2BCC">
          <w:rPr>
            <w:noProof/>
            <w:webHidden/>
          </w:rPr>
          <w:fldChar w:fldCharType="begin"/>
        </w:r>
        <w:r w:rsidR="00BD2BCC">
          <w:rPr>
            <w:noProof/>
            <w:webHidden/>
          </w:rPr>
          <w:instrText xml:space="preserve"> PAGEREF _Toc47384469 \h </w:instrText>
        </w:r>
        <w:r w:rsidR="00BD2BCC">
          <w:rPr>
            <w:noProof/>
            <w:webHidden/>
          </w:rPr>
        </w:r>
        <w:r w:rsidR="00BD2BCC">
          <w:rPr>
            <w:noProof/>
            <w:webHidden/>
          </w:rPr>
          <w:fldChar w:fldCharType="separate"/>
        </w:r>
        <w:r w:rsidR="00BD2BCC">
          <w:rPr>
            <w:noProof/>
            <w:webHidden/>
          </w:rPr>
          <w:t>99</w:t>
        </w:r>
        <w:r w:rsidR="00BD2BCC">
          <w:rPr>
            <w:noProof/>
            <w:webHidden/>
          </w:rPr>
          <w:fldChar w:fldCharType="end"/>
        </w:r>
      </w:hyperlink>
    </w:p>
    <w:p w14:paraId="36013498" w14:textId="47FA571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0" w:history="1">
        <w:r w:rsidR="00BD2BCC" w:rsidRPr="00E3182A">
          <w:rPr>
            <w:rStyle w:val="Hyperlink"/>
            <w:b/>
            <w:noProof/>
          </w:rPr>
          <w:t>Figura 18.</w:t>
        </w:r>
        <w:r w:rsidR="00BD2BCC" w:rsidRPr="00E3182A">
          <w:rPr>
            <w:rStyle w:val="Hyperlink"/>
            <w:noProof/>
          </w:rPr>
          <w:t xml:space="preserve"> O modelo básico de mediação proposto por Vygotsky</w:t>
        </w:r>
        <w:r w:rsidR="00BD2BCC">
          <w:rPr>
            <w:noProof/>
            <w:webHidden/>
          </w:rPr>
          <w:tab/>
        </w:r>
        <w:r w:rsidR="00BD2BCC">
          <w:rPr>
            <w:noProof/>
            <w:webHidden/>
          </w:rPr>
          <w:fldChar w:fldCharType="begin"/>
        </w:r>
        <w:r w:rsidR="00BD2BCC">
          <w:rPr>
            <w:noProof/>
            <w:webHidden/>
          </w:rPr>
          <w:instrText xml:space="preserve"> PAGEREF _Toc47384470 \h </w:instrText>
        </w:r>
        <w:r w:rsidR="00BD2BCC">
          <w:rPr>
            <w:noProof/>
            <w:webHidden/>
          </w:rPr>
        </w:r>
        <w:r w:rsidR="00BD2BCC">
          <w:rPr>
            <w:noProof/>
            <w:webHidden/>
          </w:rPr>
          <w:fldChar w:fldCharType="separate"/>
        </w:r>
        <w:r w:rsidR="00BD2BCC">
          <w:rPr>
            <w:noProof/>
            <w:webHidden/>
          </w:rPr>
          <w:t>101</w:t>
        </w:r>
        <w:r w:rsidR="00BD2BCC">
          <w:rPr>
            <w:noProof/>
            <w:webHidden/>
          </w:rPr>
          <w:fldChar w:fldCharType="end"/>
        </w:r>
      </w:hyperlink>
    </w:p>
    <w:p w14:paraId="674B8043" w14:textId="60EFFFA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1" w:history="1">
        <w:r w:rsidR="00BD2BCC" w:rsidRPr="00E3182A">
          <w:rPr>
            <w:rStyle w:val="Hyperlink"/>
            <w:b/>
            <w:noProof/>
          </w:rPr>
          <w:t>Figura 19.</w:t>
        </w:r>
        <w:r w:rsidR="00BD2BCC" w:rsidRPr="00E3182A">
          <w:rPr>
            <w:rStyle w:val="Hyperlink"/>
            <w:noProof/>
          </w:rPr>
          <w:t xml:space="preserve"> Uma interpretação e compreensão na PoC</w:t>
        </w:r>
        <w:r w:rsidR="00BD2BCC">
          <w:rPr>
            <w:noProof/>
            <w:webHidden/>
          </w:rPr>
          <w:tab/>
        </w:r>
        <w:r w:rsidR="00BD2BCC">
          <w:rPr>
            <w:noProof/>
            <w:webHidden/>
          </w:rPr>
          <w:fldChar w:fldCharType="begin"/>
        </w:r>
        <w:r w:rsidR="00BD2BCC">
          <w:rPr>
            <w:noProof/>
            <w:webHidden/>
          </w:rPr>
          <w:instrText xml:space="preserve"> PAGEREF _Toc47384471 \h </w:instrText>
        </w:r>
        <w:r w:rsidR="00BD2BCC">
          <w:rPr>
            <w:noProof/>
            <w:webHidden/>
          </w:rPr>
        </w:r>
        <w:r w:rsidR="00BD2BCC">
          <w:rPr>
            <w:noProof/>
            <w:webHidden/>
          </w:rPr>
          <w:fldChar w:fldCharType="separate"/>
        </w:r>
        <w:r w:rsidR="00BD2BCC">
          <w:rPr>
            <w:noProof/>
            <w:webHidden/>
          </w:rPr>
          <w:t>104</w:t>
        </w:r>
        <w:r w:rsidR="00BD2BCC">
          <w:rPr>
            <w:noProof/>
            <w:webHidden/>
          </w:rPr>
          <w:fldChar w:fldCharType="end"/>
        </w:r>
      </w:hyperlink>
    </w:p>
    <w:p w14:paraId="56846A66" w14:textId="3F3EAFB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2" w:history="1">
        <w:r w:rsidR="00BD2BCC" w:rsidRPr="00E3182A">
          <w:rPr>
            <w:rStyle w:val="Hyperlink"/>
            <w:b/>
            <w:noProof/>
          </w:rPr>
          <w:t>Figura 20.</w:t>
        </w:r>
        <w:r w:rsidR="00BD2BCC" w:rsidRPr="00E3182A">
          <w:rPr>
            <w:rStyle w:val="Hyperlink"/>
            <w:noProof/>
          </w:rPr>
          <w:t xml:space="preserve"> Framework conceitual da EC</w:t>
        </w:r>
        <w:r w:rsidR="00BD2BCC">
          <w:rPr>
            <w:noProof/>
            <w:webHidden/>
          </w:rPr>
          <w:tab/>
        </w:r>
        <w:r w:rsidR="00BD2BCC">
          <w:rPr>
            <w:noProof/>
            <w:webHidden/>
          </w:rPr>
          <w:fldChar w:fldCharType="begin"/>
        </w:r>
        <w:r w:rsidR="00BD2BCC">
          <w:rPr>
            <w:noProof/>
            <w:webHidden/>
          </w:rPr>
          <w:instrText xml:space="preserve"> PAGEREF _Toc47384472 \h </w:instrText>
        </w:r>
        <w:r w:rsidR="00BD2BCC">
          <w:rPr>
            <w:noProof/>
            <w:webHidden/>
          </w:rPr>
        </w:r>
        <w:r w:rsidR="00BD2BCC">
          <w:rPr>
            <w:noProof/>
            <w:webHidden/>
          </w:rPr>
          <w:fldChar w:fldCharType="separate"/>
        </w:r>
        <w:r w:rsidR="00BD2BCC">
          <w:rPr>
            <w:noProof/>
            <w:webHidden/>
          </w:rPr>
          <w:t>110</w:t>
        </w:r>
        <w:r w:rsidR="00BD2BCC">
          <w:rPr>
            <w:noProof/>
            <w:webHidden/>
          </w:rPr>
          <w:fldChar w:fldCharType="end"/>
        </w:r>
      </w:hyperlink>
    </w:p>
    <w:p w14:paraId="30F29FA6" w14:textId="74DAFDC5"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3" w:history="1">
        <w:r w:rsidR="00BD2BCC" w:rsidRPr="00E3182A">
          <w:rPr>
            <w:rStyle w:val="Hyperlink"/>
            <w:b/>
            <w:noProof/>
          </w:rPr>
          <w:t>Figura 21.</w:t>
        </w:r>
        <w:r w:rsidR="00BD2BCC" w:rsidRPr="00E3182A">
          <w:rPr>
            <w:rStyle w:val="Hyperlink"/>
            <w:noProof/>
          </w:rPr>
          <w:t xml:space="preserve"> Uma estrutura de orientação sob a lente da EC</w:t>
        </w:r>
        <w:r w:rsidR="00BD2BCC">
          <w:rPr>
            <w:noProof/>
            <w:webHidden/>
          </w:rPr>
          <w:tab/>
        </w:r>
        <w:r w:rsidR="00BD2BCC">
          <w:rPr>
            <w:noProof/>
            <w:webHidden/>
          </w:rPr>
          <w:fldChar w:fldCharType="begin"/>
        </w:r>
        <w:r w:rsidR="00BD2BCC">
          <w:rPr>
            <w:noProof/>
            <w:webHidden/>
          </w:rPr>
          <w:instrText xml:space="preserve"> PAGEREF _Toc47384473 \h </w:instrText>
        </w:r>
        <w:r w:rsidR="00BD2BCC">
          <w:rPr>
            <w:noProof/>
            <w:webHidden/>
          </w:rPr>
        </w:r>
        <w:r w:rsidR="00BD2BCC">
          <w:rPr>
            <w:noProof/>
            <w:webHidden/>
          </w:rPr>
          <w:fldChar w:fldCharType="separate"/>
        </w:r>
        <w:r w:rsidR="00BD2BCC">
          <w:rPr>
            <w:noProof/>
            <w:webHidden/>
          </w:rPr>
          <w:t>113</w:t>
        </w:r>
        <w:r w:rsidR="00BD2BCC">
          <w:rPr>
            <w:noProof/>
            <w:webHidden/>
          </w:rPr>
          <w:fldChar w:fldCharType="end"/>
        </w:r>
      </w:hyperlink>
    </w:p>
    <w:p w14:paraId="66E37FEA" w14:textId="6843FF87"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4" w:history="1">
        <w:r w:rsidR="00BD2BCC" w:rsidRPr="00E3182A">
          <w:rPr>
            <w:rStyle w:val="Hyperlink"/>
            <w:b/>
            <w:noProof/>
          </w:rPr>
          <w:t>Figura 22.</w:t>
        </w:r>
        <w:r w:rsidR="00BD2BCC" w:rsidRPr="00E3182A">
          <w:rPr>
            <w:rStyle w:val="Hyperlink"/>
            <w:noProof/>
          </w:rPr>
          <w:t xml:space="preserve"> Atividade, ações e operações</w:t>
        </w:r>
        <w:r w:rsidR="00BD2BCC">
          <w:rPr>
            <w:noProof/>
            <w:webHidden/>
          </w:rPr>
          <w:tab/>
        </w:r>
        <w:r w:rsidR="00BD2BCC">
          <w:rPr>
            <w:noProof/>
            <w:webHidden/>
          </w:rPr>
          <w:fldChar w:fldCharType="begin"/>
        </w:r>
        <w:r w:rsidR="00BD2BCC">
          <w:rPr>
            <w:noProof/>
            <w:webHidden/>
          </w:rPr>
          <w:instrText xml:space="preserve"> PAGEREF _Toc47384474 \h </w:instrText>
        </w:r>
        <w:r w:rsidR="00BD2BCC">
          <w:rPr>
            <w:noProof/>
            <w:webHidden/>
          </w:rPr>
        </w:r>
        <w:r w:rsidR="00BD2BCC">
          <w:rPr>
            <w:noProof/>
            <w:webHidden/>
          </w:rPr>
          <w:fldChar w:fldCharType="separate"/>
        </w:r>
        <w:r w:rsidR="00BD2BCC">
          <w:rPr>
            <w:noProof/>
            <w:webHidden/>
          </w:rPr>
          <w:t>117</w:t>
        </w:r>
        <w:r w:rsidR="00BD2BCC">
          <w:rPr>
            <w:noProof/>
            <w:webHidden/>
          </w:rPr>
          <w:fldChar w:fldCharType="end"/>
        </w:r>
      </w:hyperlink>
    </w:p>
    <w:p w14:paraId="40AF2154" w14:textId="0CE8354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5" w:history="1">
        <w:r w:rsidR="00BD2BCC" w:rsidRPr="00E3182A">
          <w:rPr>
            <w:rStyle w:val="Hyperlink"/>
            <w:b/>
            <w:noProof/>
          </w:rPr>
          <w:t>Figura 23.</w:t>
        </w:r>
        <w:r w:rsidR="00BD2BCC" w:rsidRPr="00E3182A">
          <w:rPr>
            <w:rStyle w:val="Hyperlink"/>
            <w:noProof/>
          </w:rPr>
          <w:t xml:space="preserve"> Estrutura de uma atividade</w:t>
        </w:r>
        <w:r w:rsidR="00BD2BCC">
          <w:rPr>
            <w:noProof/>
            <w:webHidden/>
          </w:rPr>
          <w:tab/>
        </w:r>
        <w:r w:rsidR="00BD2BCC">
          <w:rPr>
            <w:noProof/>
            <w:webHidden/>
          </w:rPr>
          <w:fldChar w:fldCharType="begin"/>
        </w:r>
        <w:r w:rsidR="00BD2BCC">
          <w:rPr>
            <w:noProof/>
            <w:webHidden/>
          </w:rPr>
          <w:instrText xml:space="preserve"> PAGEREF _Toc47384475 \h </w:instrText>
        </w:r>
        <w:r w:rsidR="00BD2BCC">
          <w:rPr>
            <w:noProof/>
            <w:webHidden/>
          </w:rPr>
        </w:r>
        <w:r w:rsidR="00BD2BCC">
          <w:rPr>
            <w:noProof/>
            <w:webHidden/>
          </w:rPr>
          <w:fldChar w:fldCharType="separate"/>
        </w:r>
        <w:r w:rsidR="00BD2BCC">
          <w:rPr>
            <w:noProof/>
            <w:webHidden/>
          </w:rPr>
          <w:t>120</w:t>
        </w:r>
        <w:r w:rsidR="00BD2BCC">
          <w:rPr>
            <w:noProof/>
            <w:webHidden/>
          </w:rPr>
          <w:fldChar w:fldCharType="end"/>
        </w:r>
      </w:hyperlink>
    </w:p>
    <w:p w14:paraId="199E6DE2" w14:textId="13515829"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6" w:history="1">
        <w:r w:rsidR="00BD2BCC" w:rsidRPr="00E3182A">
          <w:rPr>
            <w:rStyle w:val="Hyperlink"/>
            <w:b/>
            <w:noProof/>
          </w:rPr>
          <w:t>Figura 24.</w:t>
        </w:r>
        <w:r w:rsidR="00BD2BCC" w:rsidRPr="00E3182A">
          <w:rPr>
            <w:rStyle w:val="Hyperlink"/>
            <w:noProof/>
          </w:rPr>
          <w:t xml:space="preserve"> O processo de transformação do objeto na TA</w:t>
        </w:r>
        <w:r w:rsidR="00BD2BCC">
          <w:rPr>
            <w:noProof/>
            <w:webHidden/>
          </w:rPr>
          <w:tab/>
        </w:r>
        <w:r w:rsidR="00BD2BCC">
          <w:rPr>
            <w:noProof/>
            <w:webHidden/>
          </w:rPr>
          <w:fldChar w:fldCharType="begin"/>
        </w:r>
        <w:r w:rsidR="00BD2BCC">
          <w:rPr>
            <w:noProof/>
            <w:webHidden/>
          </w:rPr>
          <w:instrText xml:space="preserve"> PAGEREF _Toc47384476 \h </w:instrText>
        </w:r>
        <w:r w:rsidR="00BD2BCC">
          <w:rPr>
            <w:noProof/>
            <w:webHidden/>
          </w:rPr>
        </w:r>
        <w:r w:rsidR="00BD2BCC">
          <w:rPr>
            <w:noProof/>
            <w:webHidden/>
          </w:rPr>
          <w:fldChar w:fldCharType="separate"/>
        </w:r>
        <w:r w:rsidR="00BD2BCC">
          <w:rPr>
            <w:noProof/>
            <w:webHidden/>
          </w:rPr>
          <w:t>121</w:t>
        </w:r>
        <w:r w:rsidR="00BD2BCC">
          <w:rPr>
            <w:noProof/>
            <w:webHidden/>
          </w:rPr>
          <w:fldChar w:fldCharType="end"/>
        </w:r>
      </w:hyperlink>
    </w:p>
    <w:p w14:paraId="6DEA2CD3" w14:textId="7AAAF3C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7" w:history="1">
        <w:r w:rsidR="00BD2BCC" w:rsidRPr="00E3182A">
          <w:rPr>
            <w:rStyle w:val="Hyperlink"/>
            <w:b/>
            <w:noProof/>
          </w:rPr>
          <w:t>Figura 25.</w:t>
        </w:r>
        <w:r w:rsidR="00BD2BCC" w:rsidRPr="00E3182A">
          <w:rPr>
            <w:rStyle w:val="Hyperlink"/>
            <w:noProof/>
          </w:rPr>
          <w:t xml:space="preserve"> Interação de duas atividades – Atividades X e Y</w:t>
        </w:r>
        <w:r w:rsidR="00BD2BCC">
          <w:rPr>
            <w:noProof/>
            <w:webHidden/>
          </w:rPr>
          <w:tab/>
        </w:r>
        <w:r w:rsidR="00BD2BCC">
          <w:rPr>
            <w:noProof/>
            <w:webHidden/>
          </w:rPr>
          <w:fldChar w:fldCharType="begin"/>
        </w:r>
        <w:r w:rsidR="00BD2BCC">
          <w:rPr>
            <w:noProof/>
            <w:webHidden/>
          </w:rPr>
          <w:instrText xml:space="preserve"> PAGEREF _Toc47384477 \h </w:instrText>
        </w:r>
        <w:r w:rsidR="00BD2BCC">
          <w:rPr>
            <w:noProof/>
            <w:webHidden/>
          </w:rPr>
        </w:r>
        <w:r w:rsidR="00BD2BCC">
          <w:rPr>
            <w:noProof/>
            <w:webHidden/>
          </w:rPr>
          <w:fldChar w:fldCharType="separate"/>
        </w:r>
        <w:r w:rsidR="00BD2BCC">
          <w:rPr>
            <w:noProof/>
            <w:webHidden/>
          </w:rPr>
          <w:t>123</w:t>
        </w:r>
        <w:r w:rsidR="00BD2BCC">
          <w:rPr>
            <w:noProof/>
            <w:webHidden/>
          </w:rPr>
          <w:fldChar w:fldCharType="end"/>
        </w:r>
      </w:hyperlink>
    </w:p>
    <w:p w14:paraId="4BC67D8F" w14:textId="3BAA494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8" w:history="1">
        <w:r w:rsidR="00BD2BCC" w:rsidRPr="00E3182A">
          <w:rPr>
            <w:rStyle w:val="Hyperlink"/>
            <w:b/>
            <w:noProof/>
          </w:rPr>
          <w:t>Figura 26.</w:t>
        </w:r>
        <w:r w:rsidR="00BD2BCC" w:rsidRPr="00E3182A">
          <w:rPr>
            <w:rStyle w:val="Hyperlink"/>
            <w:noProof/>
          </w:rPr>
          <w:t xml:space="preserve"> Tradições intelectuais dos estudos baseados em prática</w:t>
        </w:r>
        <w:r w:rsidR="00BD2BCC">
          <w:rPr>
            <w:noProof/>
            <w:webHidden/>
          </w:rPr>
          <w:tab/>
        </w:r>
        <w:r w:rsidR="00BD2BCC">
          <w:rPr>
            <w:noProof/>
            <w:webHidden/>
          </w:rPr>
          <w:fldChar w:fldCharType="begin"/>
        </w:r>
        <w:r w:rsidR="00BD2BCC">
          <w:rPr>
            <w:noProof/>
            <w:webHidden/>
          </w:rPr>
          <w:instrText xml:space="preserve"> PAGEREF _Toc47384478 \h </w:instrText>
        </w:r>
        <w:r w:rsidR="00BD2BCC">
          <w:rPr>
            <w:noProof/>
            <w:webHidden/>
          </w:rPr>
        </w:r>
        <w:r w:rsidR="00BD2BCC">
          <w:rPr>
            <w:noProof/>
            <w:webHidden/>
          </w:rPr>
          <w:fldChar w:fldCharType="separate"/>
        </w:r>
        <w:r w:rsidR="00BD2BCC">
          <w:rPr>
            <w:noProof/>
            <w:webHidden/>
          </w:rPr>
          <w:t>125</w:t>
        </w:r>
        <w:r w:rsidR="00BD2BCC">
          <w:rPr>
            <w:noProof/>
            <w:webHidden/>
          </w:rPr>
          <w:fldChar w:fldCharType="end"/>
        </w:r>
      </w:hyperlink>
    </w:p>
    <w:p w14:paraId="18CBA7CD" w14:textId="5010B20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9" w:history="1">
        <w:r w:rsidR="00BD2BCC" w:rsidRPr="00E3182A">
          <w:rPr>
            <w:rStyle w:val="Hyperlink"/>
            <w:b/>
            <w:noProof/>
          </w:rPr>
          <w:t>Figura 27.</w:t>
        </w:r>
        <w:r w:rsidR="00BD2BCC" w:rsidRPr="00E3182A">
          <w:rPr>
            <w:rStyle w:val="Hyperlink"/>
            <w:noProof/>
          </w:rPr>
          <w:t xml:space="preserve"> A Hermenêutica e seus pensamentos – caricaturas</w:t>
        </w:r>
        <w:r w:rsidR="00BD2BCC">
          <w:rPr>
            <w:noProof/>
            <w:webHidden/>
          </w:rPr>
          <w:tab/>
        </w:r>
        <w:r w:rsidR="00BD2BCC">
          <w:rPr>
            <w:noProof/>
            <w:webHidden/>
          </w:rPr>
          <w:fldChar w:fldCharType="begin"/>
        </w:r>
        <w:r w:rsidR="00BD2BCC">
          <w:rPr>
            <w:noProof/>
            <w:webHidden/>
          </w:rPr>
          <w:instrText xml:space="preserve"> PAGEREF _Toc47384479 \h </w:instrText>
        </w:r>
        <w:r w:rsidR="00BD2BCC">
          <w:rPr>
            <w:noProof/>
            <w:webHidden/>
          </w:rPr>
        </w:r>
        <w:r w:rsidR="00BD2BCC">
          <w:rPr>
            <w:noProof/>
            <w:webHidden/>
          </w:rPr>
          <w:fldChar w:fldCharType="separate"/>
        </w:r>
        <w:r w:rsidR="00BD2BCC">
          <w:rPr>
            <w:noProof/>
            <w:webHidden/>
          </w:rPr>
          <w:t>140</w:t>
        </w:r>
        <w:r w:rsidR="00BD2BCC">
          <w:rPr>
            <w:noProof/>
            <w:webHidden/>
          </w:rPr>
          <w:fldChar w:fldCharType="end"/>
        </w:r>
      </w:hyperlink>
    </w:p>
    <w:p w14:paraId="57F11693" w14:textId="4D5654E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0" w:history="1">
        <w:r w:rsidR="00BD2BCC" w:rsidRPr="00E3182A">
          <w:rPr>
            <w:rStyle w:val="Hyperlink"/>
            <w:b/>
            <w:noProof/>
          </w:rPr>
          <w:t>Figura 28.</w:t>
        </w:r>
        <w:r w:rsidR="00BD2BCC" w:rsidRPr="00E3182A">
          <w:rPr>
            <w:rStyle w:val="Hyperlink"/>
            <w:noProof/>
          </w:rPr>
          <w:t xml:space="preserve"> A relação entre data, informação e conhecimento</w:t>
        </w:r>
        <w:r w:rsidR="00BD2BCC">
          <w:rPr>
            <w:noProof/>
            <w:webHidden/>
          </w:rPr>
          <w:tab/>
        </w:r>
        <w:r w:rsidR="00BD2BCC">
          <w:rPr>
            <w:noProof/>
            <w:webHidden/>
          </w:rPr>
          <w:fldChar w:fldCharType="begin"/>
        </w:r>
        <w:r w:rsidR="00BD2BCC">
          <w:rPr>
            <w:noProof/>
            <w:webHidden/>
          </w:rPr>
          <w:instrText xml:space="preserve"> PAGEREF _Toc47384480 \h </w:instrText>
        </w:r>
        <w:r w:rsidR="00BD2BCC">
          <w:rPr>
            <w:noProof/>
            <w:webHidden/>
          </w:rPr>
        </w:r>
        <w:r w:rsidR="00BD2BCC">
          <w:rPr>
            <w:noProof/>
            <w:webHidden/>
          </w:rPr>
          <w:fldChar w:fldCharType="separate"/>
        </w:r>
        <w:r w:rsidR="00BD2BCC">
          <w:rPr>
            <w:noProof/>
            <w:webHidden/>
          </w:rPr>
          <w:t>159</w:t>
        </w:r>
        <w:r w:rsidR="00BD2BCC">
          <w:rPr>
            <w:noProof/>
            <w:webHidden/>
          </w:rPr>
          <w:fldChar w:fldCharType="end"/>
        </w:r>
      </w:hyperlink>
    </w:p>
    <w:p w14:paraId="56FBDA98" w14:textId="21E0559C"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1" w:history="1">
        <w:r w:rsidR="00BD2BCC" w:rsidRPr="00E3182A">
          <w:rPr>
            <w:rStyle w:val="Hyperlink"/>
            <w:b/>
            <w:noProof/>
          </w:rPr>
          <w:t>Figura 29.</w:t>
        </w:r>
        <w:r w:rsidR="00BD2BCC" w:rsidRPr="00E3182A">
          <w:rPr>
            <w:rStyle w:val="Hyperlink"/>
            <w:noProof/>
          </w:rPr>
          <w:t xml:space="preserve"> A recolha de evidências e os resultados</w:t>
        </w:r>
        <w:r w:rsidR="00BD2BCC">
          <w:rPr>
            <w:noProof/>
            <w:webHidden/>
          </w:rPr>
          <w:tab/>
        </w:r>
        <w:r w:rsidR="00BD2BCC">
          <w:rPr>
            <w:noProof/>
            <w:webHidden/>
          </w:rPr>
          <w:fldChar w:fldCharType="begin"/>
        </w:r>
        <w:r w:rsidR="00BD2BCC">
          <w:rPr>
            <w:noProof/>
            <w:webHidden/>
          </w:rPr>
          <w:instrText xml:space="preserve"> PAGEREF _Toc47384481 \h </w:instrText>
        </w:r>
        <w:r w:rsidR="00BD2BCC">
          <w:rPr>
            <w:noProof/>
            <w:webHidden/>
          </w:rPr>
        </w:r>
        <w:r w:rsidR="00BD2BCC">
          <w:rPr>
            <w:noProof/>
            <w:webHidden/>
          </w:rPr>
          <w:fldChar w:fldCharType="separate"/>
        </w:r>
        <w:r w:rsidR="00BD2BCC">
          <w:rPr>
            <w:noProof/>
            <w:webHidden/>
          </w:rPr>
          <w:t>169</w:t>
        </w:r>
        <w:r w:rsidR="00BD2BCC">
          <w:rPr>
            <w:noProof/>
            <w:webHidden/>
          </w:rPr>
          <w:fldChar w:fldCharType="end"/>
        </w:r>
      </w:hyperlink>
    </w:p>
    <w:p w14:paraId="16FDE737" w14:textId="3CB1B679"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2" w:history="1">
        <w:r w:rsidR="00BD2BCC" w:rsidRPr="00E3182A">
          <w:rPr>
            <w:rStyle w:val="Hyperlink"/>
            <w:b/>
            <w:noProof/>
          </w:rPr>
          <w:t>Figura 30.</w:t>
        </w:r>
        <w:r w:rsidR="00BD2BCC" w:rsidRPr="00E3182A">
          <w:rPr>
            <w:rStyle w:val="Hyperlink"/>
            <w:noProof/>
          </w:rPr>
          <w:t xml:space="preserve"> 110 movimentos</w:t>
        </w:r>
        <w:r w:rsidR="00BD2BCC">
          <w:rPr>
            <w:noProof/>
            <w:webHidden/>
          </w:rPr>
          <w:tab/>
        </w:r>
        <w:r w:rsidR="00BD2BCC">
          <w:rPr>
            <w:noProof/>
            <w:webHidden/>
          </w:rPr>
          <w:fldChar w:fldCharType="begin"/>
        </w:r>
        <w:r w:rsidR="00BD2BCC">
          <w:rPr>
            <w:noProof/>
            <w:webHidden/>
          </w:rPr>
          <w:instrText xml:space="preserve"> PAGEREF _Toc47384482 \h </w:instrText>
        </w:r>
        <w:r w:rsidR="00BD2BCC">
          <w:rPr>
            <w:noProof/>
            <w:webHidden/>
          </w:rPr>
        </w:r>
        <w:r w:rsidR="00BD2BCC">
          <w:rPr>
            <w:noProof/>
            <w:webHidden/>
          </w:rPr>
          <w:fldChar w:fldCharType="separate"/>
        </w:r>
        <w:r w:rsidR="00BD2BCC">
          <w:rPr>
            <w:noProof/>
            <w:webHidden/>
          </w:rPr>
          <w:t>172</w:t>
        </w:r>
        <w:r w:rsidR="00BD2BCC">
          <w:rPr>
            <w:noProof/>
            <w:webHidden/>
          </w:rPr>
          <w:fldChar w:fldCharType="end"/>
        </w:r>
      </w:hyperlink>
    </w:p>
    <w:p w14:paraId="259BF556" w14:textId="30CA301A"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3" w:history="1">
        <w:r w:rsidR="00BD2BCC" w:rsidRPr="00E3182A">
          <w:rPr>
            <w:rStyle w:val="Hyperlink"/>
            <w:b/>
            <w:noProof/>
          </w:rPr>
          <w:t>Figura 31.</w:t>
        </w:r>
        <w:r w:rsidR="00BD2BCC" w:rsidRPr="00E3182A">
          <w:rPr>
            <w:rStyle w:val="Hyperlink"/>
            <w:noProof/>
          </w:rPr>
          <w:t xml:space="preserve"> A recolha de evidências e os 110 códigos</w:t>
        </w:r>
        <w:r w:rsidR="00BD2BCC">
          <w:rPr>
            <w:noProof/>
            <w:webHidden/>
          </w:rPr>
          <w:tab/>
        </w:r>
        <w:r w:rsidR="00BD2BCC">
          <w:rPr>
            <w:noProof/>
            <w:webHidden/>
          </w:rPr>
          <w:fldChar w:fldCharType="begin"/>
        </w:r>
        <w:r w:rsidR="00BD2BCC">
          <w:rPr>
            <w:noProof/>
            <w:webHidden/>
          </w:rPr>
          <w:instrText xml:space="preserve"> PAGEREF _Toc47384483 \h </w:instrText>
        </w:r>
        <w:r w:rsidR="00BD2BCC">
          <w:rPr>
            <w:noProof/>
            <w:webHidden/>
          </w:rPr>
        </w:r>
        <w:r w:rsidR="00BD2BCC">
          <w:rPr>
            <w:noProof/>
            <w:webHidden/>
          </w:rPr>
          <w:fldChar w:fldCharType="separate"/>
        </w:r>
        <w:r w:rsidR="00BD2BCC">
          <w:rPr>
            <w:noProof/>
            <w:webHidden/>
          </w:rPr>
          <w:t>175</w:t>
        </w:r>
        <w:r w:rsidR="00BD2BCC">
          <w:rPr>
            <w:noProof/>
            <w:webHidden/>
          </w:rPr>
          <w:fldChar w:fldCharType="end"/>
        </w:r>
      </w:hyperlink>
    </w:p>
    <w:p w14:paraId="6B1F9B3D" w14:textId="7410301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4" w:history="1">
        <w:r w:rsidR="00BD2BCC" w:rsidRPr="00E3182A">
          <w:rPr>
            <w:rStyle w:val="Hyperlink"/>
            <w:b/>
            <w:bCs/>
            <w:noProof/>
          </w:rPr>
          <w:t>Figura 32.</w:t>
        </w:r>
        <w:r w:rsidR="00BD2BCC" w:rsidRPr="00E3182A">
          <w:rPr>
            <w:rStyle w:val="Hyperlink"/>
            <w:noProof/>
          </w:rPr>
          <w:t xml:space="preserve"> Ajustando os experimentos na PoC</w:t>
        </w:r>
        <w:r w:rsidR="00BD2BCC">
          <w:rPr>
            <w:noProof/>
            <w:webHidden/>
          </w:rPr>
          <w:tab/>
        </w:r>
        <w:r w:rsidR="00BD2BCC">
          <w:rPr>
            <w:noProof/>
            <w:webHidden/>
          </w:rPr>
          <w:fldChar w:fldCharType="begin"/>
        </w:r>
        <w:r w:rsidR="00BD2BCC">
          <w:rPr>
            <w:noProof/>
            <w:webHidden/>
          </w:rPr>
          <w:instrText xml:space="preserve"> PAGEREF _Toc47384484 \h </w:instrText>
        </w:r>
        <w:r w:rsidR="00BD2BCC">
          <w:rPr>
            <w:noProof/>
            <w:webHidden/>
          </w:rPr>
        </w:r>
        <w:r w:rsidR="00BD2BCC">
          <w:rPr>
            <w:noProof/>
            <w:webHidden/>
          </w:rPr>
          <w:fldChar w:fldCharType="separate"/>
        </w:r>
        <w:r w:rsidR="00BD2BCC">
          <w:rPr>
            <w:noProof/>
            <w:webHidden/>
          </w:rPr>
          <w:t>178</w:t>
        </w:r>
        <w:r w:rsidR="00BD2BCC">
          <w:rPr>
            <w:noProof/>
            <w:webHidden/>
          </w:rPr>
          <w:fldChar w:fldCharType="end"/>
        </w:r>
      </w:hyperlink>
    </w:p>
    <w:p w14:paraId="36935970" w14:textId="5D55CFD8"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5" w:history="1">
        <w:r w:rsidR="00BD2BCC" w:rsidRPr="00E3182A">
          <w:rPr>
            <w:rStyle w:val="Hyperlink"/>
            <w:b/>
            <w:noProof/>
          </w:rPr>
          <w:t>Figura 33.</w:t>
        </w:r>
        <w:r w:rsidR="00BD2BCC" w:rsidRPr="00E3182A">
          <w:rPr>
            <w:rStyle w:val="Hyperlink"/>
            <w:noProof/>
          </w:rPr>
          <w:t xml:space="preserve"> Resultados inesperados [ruins] </w:t>
        </w:r>
        <w:r w:rsidR="00BD2BCC" w:rsidRPr="00E3182A">
          <w:rPr>
            <w:rStyle w:val="Hyperlink"/>
            <w:i/>
            <w:noProof/>
          </w:rPr>
          <w:t>versus</w:t>
        </w:r>
        <w:r w:rsidR="00BD2BCC" w:rsidRPr="00E3182A">
          <w:rPr>
            <w:rStyle w:val="Hyperlink"/>
            <w:noProof/>
          </w:rPr>
          <w:t xml:space="preserve"> os requisitos</w:t>
        </w:r>
        <w:r w:rsidR="00BD2BCC">
          <w:rPr>
            <w:noProof/>
            <w:webHidden/>
          </w:rPr>
          <w:tab/>
        </w:r>
        <w:r w:rsidR="00BD2BCC">
          <w:rPr>
            <w:noProof/>
            <w:webHidden/>
          </w:rPr>
          <w:fldChar w:fldCharType="begin"/>
        </w:r>
        <w:r w:rsidR="00BD2BCC">
          <w:rPr>
            <w:noProof/>
            <w:webHidden/>
          </w:rPr>
          <w:instrText xml:space="preserve"> PAGEREF _Toc47384485 \h </w:instrText>
        </w:r>
        <w:r w:rsidR="00BD2BCC">
          <w:rPr>
            <w:noProof/>
            <w:webHidden/>
          </w:rPr>
        </w:r>
        <w:r w:rsidR="00BD2BCC">
          <w:rPr>
            <w:noProof/>
            <w:webHidden/>
          </w:rPr>
          <w:fldChar w:fldCharType="separate"/>
        </w:r>
        <w:r w:rsidR="00BD2BCC">
          <w:rPr>
            <w:noProof/>
            <w:webHidden/>
          </w:rPr>
          <w:t>179</w:t>
        </w:r>
        <w:r w:rsidR="00BD2BCC">
          <w:rPr>
            <w:noProof/>
            <w:webHidden/>
          </w:rPr>
          <w:fldChar w:fldCharType="end"/>
        </w:r>
      </w:hyperlink>
    </w:p>
    <w:p w14:paraId="4DDAF547" w14:textId="6CB26A28"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6" w:history="1">
        <w:r w:rsidR="00BD2BCC" w:rsidRPr="00E3182A">
          <w:rPr>
            <w:rStyle w:val="Hyperlink"/>
            <w:b/>
            <w:bCs/>
            <w:noProof/>
          </w:rPr>
          <w:t>Figura 34.</w:t>
        </w:r>
        <w:r w:rsidR="00BD2BCC" w:rsidRPr="00E3182A">
          <w:rPr>
            <w:rStyle w:val="Hyperlink"/>
            <w:noProof/>
          </w:rPr>
          <w:t xml:space="preserve"> Confrontando os resultados da modelagem e execução</w:t>
        </w:r>
        <w:r w:rsidR="00BD2BCC">
          <w:rPr>
            <w:noProof/>
            <w:webHidden/>
          </w:rPr>
          <w:tab/>
        </w:r>
        <w:r w:rsidR="00BD2BCC">
          <w:rPr>
            <w:noProof/>
            <w:webHidden/>
          </w:rPr>
          <w:fldChar w:fldCharType="begin"/>
        </w:r>
        <w:r w:rsidR="00BD2BCC">
          <w:rPr>
            <w:noProof/>
            <w:webHidden/>
          </w:rPr>
          <w:instrText xml:space="preserve"> PAGEREF _Toc47384486 \h </w:instrText>
        </w:r>
        <w:r w:rsidR="00BD2BCC">
          <w:rPr>
            <w:noProof/>
            <w:webHidden/>
          </w:rPr>
        </w:r>
        <w:r w:rsidR="00BD2BCC">
          <w:rPr>
            <w:noProof/>
            <w:webHidden/>
          </w:rPr>
          <w:fldChar w:fldCharType="separate"/>
        </w:r>
        <w:r w:rsidR="00BD2BCC">
          <w:rPr>
            <w:noProof/>
            <w:webHidden/>
          </w:rPr>
          <w:t>189</w:t>
        </w:r>
        <w:r w:rsidR="00BD2BCC">
          <w:rPr>
            <w:noProof/>
            <w:webHidden/>
          </w:rPr>
          <w:fldChar w:fldCharType="end"/>
        </w:r>
      </w:hyperlink>
    </w:p>
    <w:p w14:paraId="64008B98" w14:textId="79708349"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7" w:history="1">
        <w:r w:rsidR="00BD2BCC" w:rsidRPr="00E3182A">
          <w:rPr>
            <w:rStyle w:val="Hyperlink"/>
            <w:b/>
            <w:bCs/>
            <w:noProof/>
          </w:rPr>
          <w:t>Figura 35.</w:t>
        </w:r>
        <w:r w:rsidR="00BD2BCC" w:rsidRPr="00E3182A">
          <w:rPr>
            <w:rStyle w:val="Hyperlink"/>
            <w:noProof/>
          </w:rPr>
          <w:t xml:space="preserve"> Interpretando os resultados da PoC</w:t>
        </w:r>
        <w:r w:rsidR="00BD2BCC">
          <w:rPr>
            <w:noProof/>
            <w:webHidden/>
          </w:rPr>
          <w:tab/>
        </w:r>
        <w:r w:rsidR="00BD2BCC">
          <w:rPr>
            <w:noProof/>
            <w:webHidden/>
          </w:rPr>
          <w:fldChar w:fldCharType="begin"/>
        </w:r>
        <w:r w:rsidR="00BD2BCC">
          <w:rPr>
            <w:noProof/>
            <w:webHidden/>
          </w:rPr>
          <w:instrText xml:space="preserve"> PAGEREF _Toc47384487 \h </w:instrText>
        </w:r>
        <w:r w:rsidR="00BD2BCC">
          <w:rPr>
            <w:noProof/>
            <w:webHidden/>
          </w:rPr>
        </w:r>
        <w:r w:rsidR="00BD2BCC">
          <w:rPr>
            <w:noProof/>
            <w:webHidden/>
          </w:rPr>
          <w:fldChar w:fldCharType="separate"/>
        </w:r>
        <w:r w:rsidR="00BD2BCC">
          <w:rPr>
            <w:noProof/>
            <w:webHidden/>
          </w:rPr>
          <w:t>201</w:t>
        </w:r>
        <w:r w:rsidR="00BD2BCC">
          <w:rPr>
            <w:noProof/>
            <w:webHidden/>
          </w:rPr>
          <w:fldChar w:fldCharType="end"/>
        </w:r>
      </w:hyperlink>
    </w:p>
    <w:p w14:paraId="03F82827" w14:textId="163614F9"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8" w:history="1">
        <w:r w:rsidR="00BD2BCC" w:rsidRPr="00E3182A">
          <w:rPr>
            <w:rStyle w:val="Hyperlink"/>
            <w:b/>
            <w:bCs/>
            <w:noProof/>
          </w:rPr>
          <w:t>Figura 36.</w:t>
        </w:r>
        <w:r w:rsidR="00BD2BCC" w:rsidRPr="00E3182A">
          <w:rPr>
            <w:rStyle w:val="Hyperlink"/>
            <w:noProof/>
          </w:rPr>
          <w:t xml:space="preserve"> Disponibilizando o ambiente da PoC para testes</w:t>
        </w:r>
        <w:r w:rsidR="00BD2BCC">
          <w:rPr>
            <w:noProof/>
            <w:webHidden/>
          </w:rPr>
          <w:tab/>
        </w:r>
        <w:r w:rsidR="00BD2BCC">
          <w:rPr>
            <w:noProof/>
            <w:webHidden/>
          </w:rPr>
          <w:fldChar w:fldCharType="begin"/>
        </w:r>
        <w:r w:rsidR="00BD2BCC">
          <w:rPr>
            <w:noProof/>
            <w:webHidden/>
          </w:rPr>
          <w:instrText xml:space="preserve"> PAGEREF _Toc47384488 \h </w:instrText>
        </w:r>
        <w:r w:rsidR="00BD2BCC">
          <w:rPr>
            <w:noProof/>
            <w:webHidden/>
          </w:rPr>
        </w:r>
        <w:r w:rsidR="00BD2BCC">
          <w:rPr>
            <w:noProof/>
            <w:webHidden/>
          </w:rPr>
          <w:fldChar w:fldCharType="separate"/>
        </w:r>
        <w:r w:rsidR="00BD2BCC">
          <w:rPr>
            <w:noProof/>
            <w:webHidden/>
          </w:rPr>
          <w:t>207</w:t>
        </w:r>
        <w:r w:rsidR="00BD2BCC">
          <w:rPr>
            <w:noProof/>
            <w:webHidden/>
          </w:rPr>
          <w:fldChar w:fldCharType="end"/>
        </w:r>
      </w:hyperlink>
    </w:p>
    <w:p w14:paraId="62292327" w14:textId="1DBFD95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9" w:history="1">
        <w:r w:rsidR="00BD2BCC" w:rsidRPr="00E3182A">
          <w:rPr>
            <w:rStyle w:val="Hyperlink"/>
            <w:b/>
            <w:bCs/>
            <w:noProof/>
          </w:rPr>
          <w:t>Figura 37.</w:t>
        </w:r>
        <w:r w:rsidR="00BD2BCC" w:rsidRPr="00E3182A">
          <w:rPr>
            <w:rStyle w:val="Hyperlink"/>
            <w:noProof/>
          </w:rPr>
          <w:t xml:space="preserve"> Não compreendendo uma tecnologia utilizada na PoC</w:t>
        </w:r>
        <w:r w:rsidR="00BD2BCC">
          <w:rPr>
            <w:noProof/>
            <w:webHidden/>
          </w:rPr>
          <w:tab/>
        </w:r>
        <w:r w:rsidR="00BD2BCC">
          <w:rPr>
            <w:noProof/>
            <w:webHidden/>
          </w:rPr>
          <w:fldChar w:fldCharType="begin"/>
        </w:r>
        <w:r w:rsidR="00BD2BCC">
          <w:rPr>
            <w:noProof/>
            <w:webHidden/>
          </w:rPr>
          <w:instrText xml:space="preserve"> PAGEREF _Toc47384489 \h </w:instrText>
        </w:r>
        <w:r w:rsidR="00BD2BCC">
          <w:rPr>
            <w:noProof/>
            <w:webHidden/>
          </w:rPr>
        </w:r>
        <w:r w:rsidR="00BD2BCC">
          <w:rPr>
            <w:noProof/>
            <w:webHidden/>
          </w:rPr>
          <w:fldChar w:fldCharType="separate"/>
        </w:r>
        <w:r w:rsidR="00BD2BCC">
          <w:rPr>
            <w:noProof/>
            <w:webHidden/>
          </w:rPr>
          <w:t>208</w:t>
        </w:r>
        <w:r w:rsidR="00BD2BCC">
          <w:rPr>
            <w:noProof/>
            <w:webHidden/>
          </w:rPr>
          <w:fldChar w:fldCharType="end"/>
        </w:r>
      </w:hyperlink>
    </w:p>
    <w:p w14:paraId="5F3677D7" w14:textId="622D453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0" w:history="1">
        <w:r w:rsidR="00BD2BCC" w:rsidRPr="00E3182A">
          <w:rPr>
            <w:rStyle w:val="Hyperlink"/>
            <w:b/>
            <w:bCs/>
            <w:noProof/>
          </w:rPr>
          <w:t>Figura 38.</w:t>
        </w:r>
        <w:r w:rsidR="00BD2BCC" w:rsidRPr="00E3182A">
          <w:rPr>
            <w:rStyle w:val="Hyperlink"/>
            <w:noProof/>
          </w:rPr>
          <w:t xml:space="preserve"> Apresentando os resultados da PoC – fase final</w:t>
        </w:r>
        <w:r w:rsidR="00BD2BCC">
          <w:rPr>
            <w:noProof/>
            <w:webHidden/>
          </w:rPr>
          <w:tab/>
        </w:r>
        <w:r w:rsidR="00BD2BCC">
          <w:rPr>
            <w:noProof/>
            <w:webHidden/>
          </w:rPr>
          <w:fldChar w:fldCharType="begin"/>
        </w:r>
        <w:r w:rsidR="00BD2BCC">
          <w:rPr>
            <w:noProof/>
            <w:webHidden/>
          </w:rPr>
          <w:instrText xml:space="preserve"> PAGEREF _Toc47384490 \h </w:instrText>
        </w:r>
        <w:r w:rsidR="00BD2BCC">
          <w:rPr>
            <w:noProof/>
            <w:webHidden/>
          </w:rPr>
        </w:r>
        <w:r w:rsidR="00BD2BCC">
          <w:rPr>
            <w:noProof/>
            <w:webHidden/>
          </w:rPr>
          <w:fldChar w:fldCharType="separate"/>
        </w:r>
        <w:r w:rsidR="00BD2BCC">
          <w:rPr>
            <w:noProof/>
            <w:webHidden/>
          </w:rPr>
          <w:t>214</w:t>
        </w:r>
        <w:r w:rsidR="00BD2BCC">
          <w:rPr>
            <w:noProof/>
            <w:webHidden/>
          </w:rPr>
          <w:fldChar w:fldCharType="end"/>
        </w:r>
      </w:hyperlink>
    </w:p>
    <w:p w14:paraId="47A069CB" w14:textId="3F2DC5B5"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1" w:history="1">
        <w:r w:rsidR="00BD2BCC" w:rsidRPr="00E3182A">
          <w:rPr>
            <w:rStyle w:val="Hyperlink"/>
            <w:b/>
            <w:bCs/>
            <w:noProof/>
          </w:rPr>
          <w:t>Figura 39.</w:t>
        </w:r>
        <w:r w:rsidR="00BD2BCC" w:rsidRPr="00E3182A">
          <w:rPr>
            <w:rStyle w:val="Hyperlink"/>
            <w:noProof/>
          </w:rPr>
          <w:t xml:space="preserve"> Apresentando os resultados da modelagem da PoC</w:t>
        </w:r>
        <w:r w:rsidR="00BD2BCC">
          <w:rPr>
            <w:noProof/>
            <w:webHidden/>
          </w:rPr>
          <w:tab/>
        </w:r>
        <w:r w:rsidR="00BD2BCC">
          <w:rPr>
            <w:noProof/>
            <w:webHidden/>
          </w:rPr>
          <w:fldChar w:fldCharType="begin"/>
        </w:r>
        <w:r w:rsidR="00BD2BCC">
          <w:rPr>
            <w:noProof/>
            <w:webHidden/>
          </w:rPr>
          <w:instrText xml:space="preserve"> PAGEREF _Toc47384491 \h </w:instrText>
        </w:r>
        <w:r w:rsidR="00BD2BCC">
          <w:rPr>
            <w:noProof/>
            <w:webHidden/>
          </w:rPr>
        </w:r>
        <w:r w:rsidR="00BD2BCC">
          <w:rPr>
            <w:noProof/>
            <w:webHidden/>
          </w:rPr>
          <w:fldChar w:fldCharType="separate"/>
        </w:r>
        <w:r w:rsidR="00BD2BCC">
          <w:rPr>
            <w:noProof/>
            <w:webHidden/>
          </w:rPr>
          <w:t>217</w:t>
        </w:r>
        <w:r w:rsidR="00BD2BCC">
          <w:rPr>
            <w:noProof/>
            <w:webHidden/>
          </w:rPr>
          <w:fldChar w:fldCharType="end"/>
        </w:r>
      </w:hyperlink>
    </w:p>
    <w:p w14:paraId="70075FCB" w14:textId="4A6328AC"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2" w:history="1">
        <w:r w:rsidR="00BD2BCC" w:rsidRPr="00E3182A">
          <w:rPr>
            <w:rStyle w:val="Hyperlink"/>
            <w:b/>
            <w:bCs/>
            <w:noProof/>
          </w:rPr>
          <w:t>Figura 40.</w:t>
        </w:r>
        <w:r w:rsidR="00BD2BCC" w:rsidRPr="00E3182A">
          <w:rPr>
            <w:rStyle w:val="Hyperlink"/>
            <w:noProof/>
          </w:rPr>
          <w:t xml:space="preserve"> Apresentando os experimentos na PoC</w:t>
        </w:r>
        <w:r w:rsidR="00BD2BCC">
          <w:rPr>
            <w:noProof/>
            <w:webHidden/>
          </w:rPr>
          <w:tab/>
        </w:r>
        <w:r w:rsidR="00BD2BCC">
          <w:rPr>
            <w:noProof/>
            <w:webHidden/>
          </w:rPr>
          <w:fldChar w:fldCharType="begin"/>
        </w:r>
        <w:r w:rsidR="00BD2BCC">
          <w:rPr>
            <w:noProof/>
            <w:webHidden/>
          </w:rPr>
          <w:instrText xml:space="preserve"> PAGEREF _Toc47384492 \h </w:instrText>
        </w:r>
        <w:r w:rsidR="00BD2BCC">
          <w:rPr>
            <w:noProof/>
            <w:webHidden/>
          </w:rPr>
        </w:r>
        <w:r w:rsidR="00BD2BCC">
          <w:rPr>
            <w:noProof/>
            <w:webHidden/>
          </w:rPr>
          <w:fldChar w:fldCharType="separate"/>
        </w:r>
        <w:r w:rsidR="00BD2BCC">
          <w:rPr>
            <w:noProof/>
            <w:webHidden/>
          </w:rPr>
          <w:t>218</w:t>
        </w:r>
        <w:r w:rsidR="00BD2BCC">
          <w:rPr>
            <w:noProof/>
            <w:webHidden/>
          </w:rPr>
          <w:fldChar w:fldCharType="end"/>
        </w:r>
      </w:hyperlink>
    </w:p>
    <w:p w14:paraId="65F2E0C9" w14:textId="486D2D8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3" w:history="1">
        <w:r w:rsidR="00BD2BCC" w:rsidRPr="00E3182A">
          <w:rPr>
            <w:rStyle w:val="Hyperlink"/>
            <w:b/>
            <w:bCs/>
            <w:noProof/>
          </w:rPr>
          <w:t>Figura 41.</w:t>
        </w:r>
        <w:r w:rsidR="00BD2BCC" w:rsidRPr="00E3182A">
          <w:rPr>
            <w:rStyle w:val="Hyperlink"/>
            <w:noProof/>
          </w:rPr>
          <w:t xml:space="preserve"> Apresentando os requisitos na PoC</w:t>
        </w:r>
        <w:r w:rsidR="00BD2BCC">
          <w:rPr>
            <w:noProof/>
            <w:webHidden/>
          </w:rPr>
          <w:tab/>
        </w:r>
        <w:r w:rsidR="00BD2BCC">
          <w:rPr>
            <w:noProof/>
            <w:webHidden/>
          </w:rPr>
          <w:fldChar w:fldCharType="begin"/>
        </w:r>
        <w:r w:rsidR="00BD2BCC">
          <w:rPr>
            <w:noProof/>
            <w:webHidden/>
          </w:rPr>
          <w:instrText xml:space="preserve"> PAGEREF _Toc47384493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31A66A8B" w14:textId="7693589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4" w:history="1">
        <w:r w:rsidR="00BD2BCC" w:rsidRPr="00E3182A">
          <w:rPr>
            <w:rStyle w:val="Hyperlink"/>
            <w:b/>
            <w:bCs/>
            <w:noProof/>
          </w:rPr>
          <w:t>Figura 42.</w:t>
        </w:r>
        <w:r w:rsidR="00BD2BCC" w:rsidRPr="00E3182A">
          <w:rPr>
            <w:rStyle w:val="Hyperlink"/>
            <w:noProof/>
          </w:rPr>
          <w:t xml:space="preserve"> Apresentando os resultados da PoC</w:t>
        </w:r>
        <w:r w:rsidR="00BD2BCC">
          <w:rPr>
            <w:noProof/>
            <w:webHidden/>
          </w:rPr>
          <w:tab/>
        </w:r>
        <w:r w:rsidR="00BD2BCC">
          <w:rPr>
            <w:noProof/>
            <w:webHidden/>
          </w:rPr>
          <w:fldChar w:fldCharType="begin"/>
        </w:r>
        <w:r w:rsidR="00BD2BCC">
          <w:rPr>
            <w:noProof/>
            <w:webHidden/>
          </w:rPr>
          <w:instrText xml:space="preserve"> PAGEREF _Toc47384494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58522312" w14:textId="4A040BB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5" w:history="1">
        <w:r w:rsidR="00BD2BCC" w:rsidRPr="00E3182A">
          <w:rPr>
            <w:rStyle w:val="Hyperlink"/>
            <w:b/>
            <w:bCs/>
            <w:noProof/>
          </w:rPr>
          <w:t>Figura 43.</w:t>
        </w:r>
        <w:r w:rsidR="00BD2BCC" w:rsidRPr="00E3182A">
          <w:rPr>
            <w:rStyle w:val="Hyperlink"/>
            <w:noProof/>
          </w:rPr>
          <w:t xml:space="preserve"> Propondo a construção de mini-PoC – execução</w:t>
        </w:r>
        <w:r w:rsidR="00BD2BCC">
          <w:rPr>
            <w:noProof/>
            <w:webHidden/>
          </w:rPr>
          <w:tab/>
        </w:r>
        <w:r w:rsidR="00BD2BCC">
          <w:rPr>
            <w:noProof/>
            <w:webHidden/>
          </w:rPr>
          <w:fldChar w:fldCharType="begin"/>
        </w:r>
        <w:r w:rsidR="00BD2BCC">
          <w:rPr>
            <w:noProof/>
            <w:webHidden/>
          </w:rPr>
          <w:instrText xml:space="preserve"> PAGEREF _Toc47384495 \h </w:instrText>
        </w:r>
        <w:r w:rsidR="00BD2BCC">
          <w:rPr>
            <w:noProof/>
            <w:webHidden/>
          </w:rPr>
        </w:r>
        <w:r w:rsidR="00BD2BCC">
          <w:rPr>
            <w:noProof/>
            <w:webHidden/>
          </w:rPr>
          <w:fldChar w:fldCharType="separate"/>
        </w:r>
        <w:r w:rsidR="00BD2BCC">
          <w:rPr>
            <w:noProof/>
            <w:webHidden/>
          </w:rPr>
          <w:t>220</w:t>
        </w:r>
        <w:r w:rsidR="00BD2BCC">
          <w:rPr>
            <w:noProof/>
            <w:webHidden/>
          </w:rPr>
          <w:fldChar w:fldCharType="end"/>
        </w:r>
      </w:hyperlink>
    </w:p>
    <w:p w14:paraId="62185BCE" w14:textId="46D4736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6" w:history="1">
        <w:r w:rsidR="00BD2BCC" w:rsidRPr="00E3182A">
          <w:rPr>
            <w:rStyle w:val="Hyperlink"/>
            <w:b/>
            <w:bCs/>
            <w:noProof/>
          </w:rPr>
          <w:t>Figura 44.</w:t>
        </w:r>
        <w:r w:rsidR="00BD2BCC" w:rsidRPr="00E3182A">
          <w:rPr>
            <w:rStyle w:val="Hyperlink"/>
            <w:noProof/>
          </w:rPr>
          <w:t xml:space="preserve"> Reavaliando os resultados da PoC</w:t>
        </w:r>
        <w:r w:rsidR="00BD2BCC">
          <w:rPr>
            <w:noProof/>
            <w:webHidden/>
          </w:rPr>
          <w:tab/>
        </w:r>
        <w:r w:rsidR="00BD2BCC">
          <w:rPr>
            <w:noProof/>
            <w:webHidden/>
          </w:rPr>
          <w:fldChar w:fldCharType="begin"/>
        </w:r>
        <w:r w:rsidR="00BD2BCC">
          <w:rPr>
            <w:noProof/>
            <w:webHidden/>
          </w:rPr>
          <w:instrText xml:space="preserve"> PAGEREF _Toc47384496 \h </w:instrText>
        </w:r>
        <w:r w:rsidR="00BD2BCC">
          <w:rPr>
            <w:noProof/>
            <w:webHidden/>
          </w:rPr>
        </w:r>
        <w:r w:rsidR="00BD2BCC">
          <w:rPr>
            <w:noProof/>
            <w:webHidden/>
          </w:rPr>
          <w:fldChar w:fldCharType="separate"/>
        </w:r>
        <w:r w:rsidR="00BD2BCC">
          <w:rPr>
            <w:noProof/>
            <w:webHidden/>
          </w:rPr>
          <w:t>222</w:t>
        </w:r>
        <w:r w:rsidR="00BD2BCC">
          <w:rPr>
            <w:noProof/>
            <w:webHidden/>
          </w:rPr>
          <w:fldChar w:fldCharType="end"/>
        </w:r>
      </w:hyperlink>
    </w:p>
    <w:p w14:paraId="5B86C7C0" w14:textId="55F0A5AC"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7" w:history="1">
        <w:r w:rsidR="00BD2BCC" w:rsidRPr="00E3182A">
          <w:rPr>
            <w:rStyle w:val="Hyperlink"/>
            <w:b/>
            <w:bCs/>
            <w:noProof/>
          </w:rPr>
          <w:t>Figura 45.</w:t>
        </w:r>
        <w:r w:rsidR="00BD2BCC" w:rsidRPr="00E3182A">
          <w:rPr>
            <w:rStyle w:val="Hyperlink"/>
            <w:noProof/>
          </w:rPr>
          <w:t xml:space="preserve"> Reavaliando os artefatos na PoC</w:t>
        </w:r>
        <w:r w:rsidR="00BD2BCC">
          <w:rPr>
            <w:noProof/>
            <w:webHidden/>
          </w:rPr>
          <w:tab/>
        </w:r>
        <w:r w:rsidR="00BD2BCC">
          <w:rPr>
            <w:noProof/>
            <w:webHidden/>
          </w:rPr>
          <w:fldChar w:fldCharType="begin"/>
        </w:r>
        <w:r w:rsidR="00BD2BCC">
          <w:rPr>
            <w:noProof/>
            <w:webHidden/>
          </w:rPr>
          <w:instrText xml:space="preserve"> PAGEREF _Toc47384497 \h </w:instrText>
        </w:r>
        <w:r w:rsidR="00BD2BCC">
          <w:rPr>
            <w:noProof/>
            <w:webHidden/>
          </w:rPr>
        </w:r>
        <w:r w:rsidR="00BD2BCC">
          <w:rPr>
            <w:noProof/>
            <w:webHidden/>
          </w:rPr>
          <w:fldChar w:fldCharType="separate"/>
        </w:r>
        <w:r w:rsidR="00BD2BCC">
          <w:rPr>
            <w:noProof/>
            <w:webHidden/>
          </w:rPr>
          <w:t>223</w:t>
        </w:r>
        <w:r w:rsidR="00BD2BCC">
          <w:rPr>
            <w:noProof/>
            <w:webHidden/>
          </w:rPr>
          <w:fldChar w:fldCharType="end"/>
        </w:r>
      </w:hyperlink>
    </w:p>
    <w:p w14:paraId="5CA9E964" w14:textId="2F4C035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8" w:history="1">
        <w:r w:rsidR="00BD2BCC" w:rsidRPr="00E3182A">
          <w:rPr>
            <w:rStyle w:val="Hyperlink"/>
            <w:b/>
            <w:bCs/>
            <w:noProof/>
          </w:rPr>
          <w:t>Figura 46.</w:t>
        </w:r>
        <w:r w:rsidR="00BD2BCC" w:rsidRPr="00E3182A">
          <w:rPr>
            <w:rStyle w:val="Hyperlink"/>
            <w:noProof/>
          </w:rPr>
          <w:t xml:space="preserve"> Refletindo a respeito dos resultados da PoC</w:t>
        </w:r>
        <w:r w:rsidR="00BD2BCC">
          <w:rPr>
            <w:noProof/>
            <w:webHidden/>
          </w:rPr>
          <w:tab/>
        </w:r>
        <w:r w:rsidR="00BD2BCC">
          <w:rPr>
            <w:noProof/>
            <w:webHidden/>
          </w:rPr>
          <w:fldChar w:fldCharType="begin"/>
        </w:r>
        <w:r w:rsidR="00BD2BCC">
          <w:rPr>
            <w:noProof/>
            <w:webHidden/>
          </w:rPr>
          <w:instrText xml:space="preserve"> PAGEREF _Toc47384498 \h </w:instrText>
        </w:r>
        <w:r w:rsidR="00BD2BCC">
          <w:rPr>
            <w:noProof/>
            <w:webHidden/>
          </w:rPr>
        </w:r>
        <w:r w:rsidR="00BD2BCC">
          <w:rPr>
            <w:noProof/>
            <w:webHidden/>
          </w:rPr>
          <w:fldChar w:fldCharType="separate"/>
        </w:r>
        <w:r w:rsidR="00BD2BCC">
          <w:rPr>
            <w:noProof/>
            <w:webHidden/>
          </w:rPr>
          <w:t>227</w:t>
        </w:r>
        <w:r w:rsidR="00BD2BCC">
          <w:rPr>
            <w:noProof/>
            <w:webHidden/>
          </w:rPr>
          <w:fldChar w:fldCharType="end"/>
        </w:r>
      </w:hyperlink>
    </w:p>
    <w:p w14:paraId="7D6B7698" w14:textId="0C299E2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9" w:history="1">
        <w:r w:rsidR="00BD2BCC" w:rsidRPr="00E3182A">
          <w:rPr>
            <w:rStyle w:val="Hyperlink"/>
            <w:b/>
            <w:bCs/>
            <w:noProof/>
          </w:rPr>
          <w:t>Figura 47.</w:t>
        </w:r>
        <w:r w:rsidR="00BD2BCC" w:rsidRPr="00E3182A">
          <w:rPr>
            <w:rStyle w:val="Hyperlink"/>
            <w:noProof/>
          </w:rPr>
          <w:t xml:space="preserve"> Uma reflexão dos resultados (comparação com outras PoC)</w:t>
        </w:r>
        <w:r w:rsidR="00BD2BCC">
          <w:rPr>
            <w:noProof/>
            <w:webHidden/>
          </w:rPr>
          <w:tab/>
        </w:r>
        <w:r w:rsidR="00BD2BCC">
          <w:rPr>
            <w:noProof/>
            <w:webHidden/>
          </w:rPr>
          <w:fldChar w:fldCharType="begin"/>
        </w:r>
        <w:r w:rsidR="00BD2BCC">
          <w:rPr>
            <w:noProof/>
            <w:webHidden/>
          </w:rPr>
          <w:instrText xml:space="preserve"> PAGEREF _Toc47384499 \h </w:instrText>
        </w:r>
        <w:r w:rsidR="00BD2BCC">
          <w:rPr>
            <w:noProof/>
            <w:webHidden/>
          </w:rPr>
        </w:r>
        <w:r w:rsidR="00BD2BCC">
          <w:rPr>
            <w:noProof/>
            <w:webHidden/>
          </w:rPr>
          <w:fldChar w:fldCharType="separate"/>
        </w:r>
        <w:r w:rsidR="00BD2BCC">
          <w:rPr>
            <w:noProof/>
            <w:webHidden/>
          </w:rPr>
          <w:t>228</w:t>
        </w:r>
        <w:r w:rsidR="00BD2BCC">
          <w:rPr>
            <w:noProof/>
            <w:webHidden/>
          </w:rPr>
          <w:fldChar w:fldCharType="end"/>
        </w:r>
      </w:hyperlink>
    </w:p>
    <w:p w14:paraId="1EB19A2F" w14:textId="095CA54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0" w:history="1">
        <w:r w:rsidR="00BD2BCC" w:rsidRPr="00E3182A">
          <w:rPr>
            <w:rStyle w:val="Hyperlink"/>
            <w:b/>
            <w:bCs/>
            <w:noProof/>
          </w:rPr>
          <w:t>Figura 48.</w:t>
        </w:r>
        <w:r w:rsidR="00BD2BCC" w:rsidRPr="00E3182A">
          <w:rPr>
            <w:rStyle w:val="Hyperlink"/>
            <w:noProof/>
          </w:rPr>
          <w:t xml:space="preserve"> Pesquisando como utilizar um novo artefato na PoC</w:t>
        </w:r>
        <w:r w:rsidR="00BD2BCC">
          <w:rPr>
            <w:noProof/>
            <w:webHidden/>
          </w:rPr>
          <w:tab/>
        </w:r>
        <w:r w:rsidR="00BD2BCC">
          <w:rPr>
            <w:noProof/>
            <w:webHidden/>
          </w:rPr>
          <w:fldChar w:fldCharType="begin"/>
        </w:r>
        <w:r w:rsidR="00BD2BCC">
          <w:rPr>
            <w:noProof/>
            <w:webHidden/>
          </w:rPr>
          <w:instrText xml:space="preserve"> PAGEREF _Toc47384500 \h </w:instrText>
        </w:r>
        <w:r w:rsidR="00BD2BCC">
          <w:rPr>
            <w:noProof/>
            <w:webHidden/>
          </w:rPr>
        </w:r>
        <w:r w:rsidR="00BD2BCC">
          <w:rPr>
            <w:noProof/>
            <w:webHidden/>
          </w:rPr>
          <w:fldChar w:fldCharType="separate"/>
        </w:r>
        <w:r w:rsidR="00BD2BCC">
          <w:rPr>
            <w:noProof/>
            <w:webHidden/>
          </w:rPr>
          <w:t>230</w:t>
        </w:r>
        <w:r w:rsidR="00BD2BCC">
          <w:rPr>
            <w:noProof/>
            <w:webHidden/>
          </w:rPr>
          <w:fldChar w:fldCharType="end"/>
        </w:r>
      </w:hyperlink>
    </w:p>
    <w:p w14:paraId="1E74C562" w14:textId="003A027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1" w:history="1">
        <w:r w:rsidR="00BD2BCC" w:rsidRPr="00E3182A">
          <w:rPr>
            <w:rStyle w:val="Hyperlink"/>
            <w:b/>
            <w:bCs/>
            <w:noProof/>
          </w:rPr>
          <w:t>Figura 49.</w:t>
        </w:r>
        <w:r w:rsidR="00BD2BCC" w:rsidRPr="00E3182A">
          <w:rPr>
            <w:rStyle w:val="Hyperlink"/>
            <w:noProof/>
          </w:rPr>
          <w:t xml:space="preserve"> Pesquisando novos artefatos para serem utilizados na PoC</w:t>
        </w:r>
        <w:r w:rsidR="00BD2BCC">
          <w:rPr>
            <w:noProof/>
            <w:webHidden/>
          </w:rPr>
          <w:tab/>
        </w:r>
        <w:r w:rsidR="00BD2BCC">
          <w:rPr>
            <w:noProof/>
            <w:webHidden/>
          </w:rPr>
          <w:fldChar w:fldCharType="begin"/>
        </w:r>
        <w:r w:rsidR="00BD2BCC">
          <w:rPr>
            <w:noProof/>
            <w:webHidden/>
          </w:rPr>
          <w:instrText xml:space="preserve"> PAGEREF _Toc47384501 \h </w:instrText>
        </w:r>
        <w:r w:rsidR="00BD2BCC">
          <w:rPr>
            <w:noProof/>
            <w:webHidden/>
          </w:rPr>
        </w:r>
        <w:r w:rsidR="00BD2BCC">
          <w:rPr>
            <w:noProof/>
            <w:webHidden/>
          </w:rPr>
          <w:fldChar w:fldCharType="separate"/>
        </w:r>
        <w:r w:rsidR="00BD2BCC">
          <w:rPr>
            <w:noProof/>
            <w:webHidden/>
          </w:rPr>
          <w:t>231</w:t>
        </w:r>
        <w:r w:rsidR="00BD2BCC">
          <w:rPr>
            <w:noProof/>
            <w:webHidden/>
          </w:rPr>
          <w:fldChar w:fldCharType="end"/>
        </w:r>
      </w:hyperlink>
    </w:p>
    <w:p w14:paraId="00C4FEF2" w14:textId="25393E4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2" w:history="1">
        <w:r w:rsidR="00BD2BCC" w:rsidRPr="00E3182A">
          <w:rPr>
            <w:rStyle w:val="Hyperlink"/>
            <w:b/>
            <w:bCs/>
            <w:noProof/>
          </w:rPr>
          <w:t>Figura 50.</w:t>
        </w:r>
        <w:r w:rsidR="00BD2BCC" w:rsidRPr="00E3182A">
          <w:rPr>
            <w:rStyle w:val="Hyperlink"/>
            <w:noProof/>
          </w:rPr>
          <w:t xml:space="preserve"> A PoC como um exercício exploratório – sem requisitos</w:t>
        </w:r>
        <w:r w:rsidR="00BD2BCC">
          <w:rPr>
            <w:noProof/>
            <w:webHidden/>
          </w:rPr>
          <w:tab/>
        </w:r>
        <w:r w:rsidR="00BD2BCC">
          <w:rPr>
            <w:noProof/>
            <w:webHidden/>
          </w:rPr>
          <w:fldChar w:fldCharType="begin"/>
        </w:r>
        <w:r w:rsidR="00BD2BCC">
          <w:rPr>
            <w:noProof/>
            <w:webHidden/>
          </w:rPr>
          <w:instrText xml:space="preserve"> PAGEREF _Toc47384502 \h </w:instrText>
        </w:r>
        <w:r w:rsidR="00BD2BCC">
          <w:rPr>
            <w:noProof/>
            <w:webHidden/>
          </w:rPr>
        </w:r>
        <w:r w:rsidR="00BD2BCC">
          <w:rPr>
            <w:noProof/>
            <w:webHidden/>
          </w:rPr>
          <w:fldChar w:fldCharType="separate"/>
        </w:r>
        <w:r w:rsidR="00BD2BCC">
          <w:rPr>
            <w:noProof/>
            <w:webHidden/>
          </w:rPr>
          <w:t>235</w:t>
        </w:r>
        <w:r w:rsidR="00BD2BCC">
          <w:rPr>
            <w:noProof/>
            <w:webHidden/>
          </w:rPr>
          <w:fldChar w:fldCharType="end"/>
        </w:r>
      </w:hyperlink>
    </w:p>
    <w:p w14:paraId="20754230" w14:textId="01A4082C"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3" w:history="1">
        <w:r w:rsidR="00BD2BCC" w:rsidRPr="00E3182A">
          <w:rPr>
            <w:rStyle w:val="Hyperlink"/>
            <w:b/>
            <w:noProof/>
          </w:rPr>
          <w:t>Figura 51.</w:t>
        </w:r>
        <w:r w:rsidR="00BD2BCC" w:rsidRPr="00E3182A">
          <w:rPr>
            <w:rStyle w:val="Hyperlink"/>
            <w:noProof/>
          </w:rPr>
          <w:t xml:space="preserve"> A recolha de evidências e as 22 competências</w:t>
        </w:r>
        <w:r w:rsidR="00BD2BCC">
          <w:rPr>
            <w:noProof/>
            <w:webHidden/>
          </w:rPr>
          <w:tab/>
        </w:r>
        <w:r w:rsidR="00BD2BCC">
          <w:rPr>
            <w:noProof/>
            <w:webHidden/>
          </w:rPr>
          <w:fldChar w:fldCharType="begin"/>
        </w:r>
        <w:r w:rsidR="00BD2BCC">
          <w:rPr>
            <w:noProof/>
            <w:webHidden/>
          </w:rPr>
          <w:instrText xml:space="preserve"> PAGEREF _Toc47384503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4D78EEB9" w14:textId="2731216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4" w:history="1">
        <w:r w:rsidR="00BD2BCC" w:rsidRPr="00E3182A">
          <w:rPr>
            <w:rStyle w:val="Hyperlink"/>
            <w:b/>
            <w:noProof/>
          </w:rPr>
          <w:t>Figura 52.</w:t>
        </w:r>
        <w:r w:rsidR="00BD2BCC" w:rsidRPr="00E3182A">
          <w:rPr>
            <w:rStyle w:val="Hyperlink"/>
            <w:noProof/>
          </w:rPr>
          <w:t xml:space="preserve"> Modelo de apresentação das competências</w:t>
        </w:r>
        <w:r w:rsidR="00BD2BCC">
          <w:rPr>
            <w:noProof/>
            <w:webHidden/>
          </w:rPr>
          <w:tab/>
        </w:r>
        <w:r w:rsidR="00BD2BCC">
          <w:rPr>
            <w:noProof/>
            <w:webHidden/>
          </w:rPr>
          <w:fldChar w:fldCharType="begin"/>
        </w:r>
        <w:r w:rsidR="00BD2BCC">
          <w:rPr>
            <w:noProof/>
            <w:webHidden/>
          </w:rPr>
          <w:instrText xml:space="preserve"> PAGEREF _Toc47384504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336B18E5" w14:textId="1A060A1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5" w:history="1">
        <w:r w:rsidR="00BD2BCC" w:rsidRPr="00E3182A">
          <w:rPr>
            <w:rStyle w:val="Hyperlink"/>
            <w:b/>
            <w:noProof/>
          </w:rPr>
          <w:t>Figura 53.</w:t>
        </w:r>
        <w:r w:rsidR="00BD2BCC" w:rsidRPr="00E3182A">
          <w:rPr>
            <w:rStyle w:val="Hyperlink"/>
            <w:noProof/>
          </w:rPr>
          <w:t xml:space="preserve"> Modelo de apresentação das competências – Um exemplo</w:t>
        </w:r>
        <w:r w:rsidR="00BD2BCC">
          <w:rPr>
            <w:noProof/>
            <w:webHidden/>
          </w:rPr>
          <w:tab/>
        </w:r>
        <w:r w:rsidR="00BD2BCC">
          <w:rPr>
            <w:noProof/>
            <w:webHidden/>
          </w:rPr>
          <w:fldChar w:fldCharType="begin"/>
        </w:r>
        <w:r w:rsidR="00BD2BCC">
          <w:rPr>
            <w:noProof/>
            <w:webHidden/>
          </w:rPr>
          <w:instrText xml:space="preserve"> PAGEREF _Toc47384505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2EA6D7B8" w14:textId="715E581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6" w:history="1">
        <w:r w:rsidR="00BD2BCC" w:rsidRPr="00E3182A">
          <w:rPr>
            <w:rStyle w:val="Hyperlink"/>
            <w:b/>
            <w:noProof/>
          </w:rPr>
          <w:t>Figura 54.</w:t>
        </w:r>
        <w:r w:rsidR="00BD2BCC" w:rsidRPr="00E3182A">
          <w:rPr>
            <w:rStyle w:val="Hyperlink"/>
            <w:noProof/>
          </w:rPr>
          <w:t xml:space="preserve"> 22 competências</w:t>
        </w:r>
        <w:r w:rsidR="00BD2BCC">
          <w:rPr>
            <w:noProof/>
            <w:webHidden/>
          </w:rPr>
          <w:tab/>
        </w:r>
        <w:r w:rsidR="00BD2BCC">
          <w:rPr>
            <w:noProof/>
            <w:webHidden/>
          </w:rPr>
          <w:fldChar w:fldCharType="begin"/>
        </w:r>
        <w:r w:rsidR="00BD2BCC">
          <w:rPr>
            <w:noProof/>
            <w:webHidden/>
          </w:rPr>
          <w:instrText xml:space="preserve"> PAGEREF _Toc47384506 \h </w:instrText>
        </w:r>
        <w:r w:rsidR="00BD2BCC">
          <w:rPr>
            <w:noProof/>
            <w:webHidden/>
          </w:rPr>
        </w:r>
        <w:r w:rsidR="00BD2BCC">
          <w:rPr>
            <w:noProof/>
            <w:webHidden/>
          </w:rPr>
          <w:fldChar w:fldCharType="separate"/>
        </w:r>
        <w:r w:rsidR="00BD2BCC">
          <w:rPr>
            <w:noProof/>
            <w:webHidden/>
          </w:rPr>
          <w:t>238</w:t>
        </w:r>
        <w:r w:rsidR="00BD2BCC">
          <w:rPr>
            <w:noProof/>
            <w:webHidden/>
          </w:rPr>
          <w:fldChar w:fldCharType="end"/>
        </w:r>
      </w:hyperlink>
    </w:p>
    <w:p w14:paraId="51AE6F1B" w14:textId="1E57E42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7" w:history="1">
        <w:r w:rsidR="00BD2BCC" w:rsidRPr="00E3182A">
          <w:rPr>
            <w:rStyle w:val="Hyperlink"/>
            <w:b/>
            <w:noProof/>
          </w:rPr>
          <w:t>Figura 55.</w:t>
        </w:r>
        <w:r w:rsidR="00BD2BCC" w:rsidRPr="00E3182A">
          <w:rPr>
            <w:rStyle w:val="Hyperlink"/>
            <w:noProof/>
          </w:rPr>
          <w:t xml:space="preserve"> Modelo de apresentação dos desenhos – Um exemplo</w:t>
        </w:r>
        <w:r w:rsidR="00BD2BCC">
          <w:rPr>
            <w:noProof/>
            <w:webHidden/>
          </w:rPr>
          <w:tab/>
        </w:r>
        <w:r w:rsidR="00BD2BCC">
          <w:rPr>
            <w:noProof/>
            <w:webHidden/>
          </w:rPr>
          <w:fldChar w:fldCharType="begin"/>
        </w:r>
        <w:r w:rsidR="00BD2BCC">
          <w:rPr>
            <w:noProof/>
            <w:webHidden/>
          </w:rPr>
          <w:instrText xml:space="preserve"> PAGEREF _Toc47384507 \h </w:instrText>
        </w:r>
        <w:r w:rsidR="00BD2BCC">
          <w:rPr>
            <w:noProof/>
            <w:webHidden/>
          </w:rPr>
        </w:r>
        <w:r w:rsidR="00BD2BCC">
          <w:rPr>
            <w:noProof/>
            <w:webHidden/>
          </w:rPr>
          <w:fldChar w:fldCharType="separate"/>
        </w:r>
        <w:r w:rsidR="00BD2BCC">
          <w:rPr>
            <w:noProof/>
            <w:webHidden/>
          </w:rPr>
          <w:t>240</w:t>
        </w:r>
        <w:r w:rsidR="00BD2BCC">
          <w:rPr>
            <w:noProof/>
            <w:webHidden/>
          </w:rPr>
          <w:fldChar w:fldCharType="end"/>
        </w:r>
      </w:hyperlink>
    </w:p>
    <w:p w14:paraId="2BE940AB" w14:textId="6ECCC047"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8" w:history="1">
        <w:r w:rsidR="00BD2BCC" w:rsidRPr="00E3182A">
          <w:rPr>
            <w:rStyle w:val="Hyperlink"/>
            <w:b/>
            <w:noProof/>
          </w:rPr>
          <w:t>Figura 56.</w:t>
        </w:r>
        <w:r w:rsidR="00BD2BCC" w:rsidRPr="00E3182A">
          <w:rPr>
            <w:rStyle w:val="Hyperlink"/>
            <w:noProof/>
          </w:rPr>
          <w:t xml:space="preserve"> Competência C01 e seus movimentos no contexto da PoC</w:t>
        </w:r>
        <w:r w:rsidR="00BD2BCC">
          <w:rPr>
            <w:noProof/>
            <w:webHidden/>
          </w:rPr>
          <w:tab/>
        </w:r>
        <w:r w:rsidR="00BD2BCC">
          <w:rPr>
            <w:noProof/>
            <w:webHidden/>
          </w:rPr>
          <w:fldChar w:fldCharType="begin"/>
        </w:r>
        <w:r w:rsidR="00BD2BCC">
          <w:rPr>
            <w:noProof/>
            <w:webHidden/>
          </w:rPr>
          <w:instrText xml:space="preserve"> PAGEREF _Toc47384508 \h </w:instrText>
        </w:r>
        <w:r w:rsidR="00BD2BCC">
          <w:rPr>
            <w:noProof/>
            <w:webHidden/>
          </w:rPr>
        </w:r>
        <w:r w:rsidR="00BD2BCC">
          <w:rPr>
            <w:noProof/>
            <w:webHidden/>
          </w:rPr>
          <w:fldChar w:fldCharType="separate"/>
        </w:r>
        <w:r w:rsidR="00BD2BCC">
          <w:rPr>
            <w:noProof/>
            <w:webHidden/>
          </w:rPr>
          <w:t>242</w:t>
        </w:r>
        <w:r w:rsidR="00BD2BCC">
          <w:rPr>
            <w:noProof/>
            <w:webHidden/>
          </w:rPr>
          <w:fldChar w:fldCharType="end"/>
        </w:r>
      </w:hyperlink>
    </w:p>
    <w:p w14:paraId="2E629C24" w14:textId="3EB8B1B7"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9" w:history="1">
        <w:r w:rsidR="00BD2BCC" w:rsidRPr="00E3182A">
          <w:rPr>
            <w:rStyle w:val="Hyperlink"/>
            <w:b/>
            <w:noProof/>
          </w:rPr>
          <w:t>Figura 57.</w:t>
        </w:r>
        <w:r w:rsidR="00BD2BCC" w:rsidRPr="00E3182A">
          <w:rPr>
            <w:rStyle w:val="Hyperlink"/>
            <w:noProof/>
          </w:rPr>
          <w:t xml:space="preserve"> Competência C02 – contexto atual e outros</w:t>
        </w:r>
        <w:r w:rsidR="00BD2BCC">
          <w:rPr>
            <w:noProof/>
            <w:webHidden/>
          </w:rPr>
          <w:tab/>
        </w:r>
        <w:r w:rsidR="00BD2BCC">
          <w:rPr>
            <w:noProof/>
            <w:webHidden/>
          </w:rPr>
          <w:fldChar w:fldCharType="begin"/>
        </w:r>
        <w:r w:rsidR="00BD2BCC">
          <w:rPr>
            <w:noProof/>
            <w:webHidden/>
          </w:rPr>
          <w:instrText xml:space="preserve"> PAGEREF _Toc47384509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180CD783" w14:textId="536B4C9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0" w:history="1">
        <w:r w:rsidR="00BD2BCC" w:rsidRPr="00E3182A">
          <w:rPr>
            <w:rStyle w:val="Hyperlink"/>
            <w:b/>
            <w:noProof/>
          </w:rPr>
          <w:t>Figura 58.</w:t>
        </w:r>
        <w:r w:rsidR="00BD2BCC" w:rsidRPr="00E3182A">
          <w:rPr>
            <w:rStyle w:val="Hyperlink"/>
            <w:noProof/>
          </w:rPr>
          <w:t xml:space="preserve"> Competência C02 e seus movimentos no contexto da PoC</w:t>
        </w:r>
        <w:r w:rsidR="00BD2BCC">
          <w:rPr>
            <w:noProof/>
            <w:webHidden/>
          </w:rPr>
          <w:tab/>
        </w:r>
        <w:r w:rsidR="00BD2BCC">
          <w:rPr>
            <w:noProof/>
            <w:webHidden/>
          </w:rPr>
          <w:fldChar w:fldCharType="begin"/>
        </w:r>
        <w:r w:rsidR="00BD2BCC">
          <w:rPr>
            <w:noProof/>
            <w:webHidden/>
          </w:rPr>
          <w:instrText xml:space="preserve"> PAGEREF _Toc47384510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3FB48C8A" w14:textId="53D40FB7"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1" w:history="1">
        <w:r w:rsidR="00BD2BCC" w:rsidRPr="00E3182A">
          <w:rPr>
            <w:rStyle w:val="Hyperlink"/>
            <w:b/>
            <w:noProof/>
          </w:rPr>
          <w:t>Figura 59.</w:t>
        </w:r>
        <w:r w:rsidR="00BD2BCC" w:rsidRPr="00E3182A">
          <w:rPr>
            <w:rStyle w:val="Hyperlink"/>
            <w:noProof/>
          </w:rPr>
          <w:t xml:space="preserve"> Competência C03 – Combinações – contexto atual e outros</w:t>
        </w:r>
        <w:r w:rsidR="00BD2BCC">
          <w:rPr>
            <w:noProof/>
            <w:webHidden/>
          </w:rPr>
          <w:tab/>
        </w:r>
        <w:r w:rsidR="00BD2BCC">
          <w:rPr>
            <w:noProof/>
            <w:webHidden/>
          </w:rPr>
          <w:fldChar w:fldCharType="begin"/>
        </w:r>
        <w:r w:rsidR="00BD2BCC">
          <w:rPr>
            <w:noProof/>
            <w:webHidden/>
          </w:rPr>
          <w:instrText xml:space="preserve"> PAGEREF _Toc47384511 \h </w:instrText>
        </w:r>
        <w:r w:rsidR="00BD2BCC">
          <w:rPr>
            <w:noProof/>
            <w:webHidden/>
          </w:rPr>
        </w:r>
        <w:r w:rsidR="00BD2BCC">
          <w:rPr>
            <w:noProof/>
            <w:webHidden/>
          </w:rPr>
          <w:fldChar w:fldCharType="separate"/>
        </w:r>
        <w:r w:rsidR="00BD2BCC">
          <w:rPr>
            <w:noProof/>
            <w:webHidden/>
          </w:rPr>
          <w:t>246</w:t>
        </w:r>
        <w:r w:rsidR="00BD2BCC">
          <w:rPr>
            <w:noProof/>
            <w:webHidden/>
          </w:rPr>
          <w:fldChar w:fldCharType="end"/>
        </w:r>
      </w:hyperlink>
    </w:p>
    <w:p w14:paraId="0C805CB5" w14:textId="34C7740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2" w:history="1">
        <w:r w:rsidR="00BD2BCC" w:rsidRPr="00E3182A">
          <w:rPr>
            <w:rStyle w:val="Hyperlink"/>
            <w:b/>
            <w:noProof/>
          </w:rPr>
          <w:t>Figura 60.</w:t>
        </w:r>
        <w:r w:rsidR="00BD2BCC" w:rsidRPr="00E3182A">
          <w:rPr>
            <w:rStyle w:val="Hyperlink"/>
            <w:noProof/>
          </w:rPr>
          <w:t xml:space="preserve"> Competência C03 – Experimentos e Combinações</w:t>
        </w:r>
        <w:r w:rsidR="00BD2BCC">
          <w:rPr>
            <w:noProof/>
            <w:webHidden/>
          </w:rPr>
          <w:tab/>
        </w:r>
        <w:r w:rsidR="00BD2BCC">
          <w:rPr>
            <w:noProof/>
            <w:webHidden/>
          </w:rPr>
          <w:fldChar w:fldCharType="begin"/>
        </w:r>
        <w:r w:rsidR="00BD2BCC">
          <w:rPr>
            <w:noProof/>
            <w:webHidden/>
          </w:rPr>
          <w:instrText xml:space="preserve"> PAGEREF _Toc47384512 \h </w:instrText>
        </w:r>
        <w:r w:rsidR="00BD2BCC">
          <w:rPr>
            <w:noProof/>
            <w:webHidden/>
          </w:rPr>
        </w:r>
        <w:r w:rsidR="00BD2BCC">
          <w:rPr>
            <w:noProof/>
            <w:webHidden/>
          </w:rPr>
          <w:fldChar w:fldCharType="separate"/>
        </w:r>
        <w:r w:rsidR="00BD2BCC">
          <w:rPr>
            <w:noProof/>
            <w:webHidden/>
          </w:rPr>
          <w:t>247</w:t>
        </w:r>
        <w:r w:rsidR="00BD2BCC">
          <w:rPr>
            <w:noProof/>
            <w:webHidden/>
          </w:rPr>
          <w:fldChar w:fldCharType="end"/>
        </w:r>
      </w:hyperlink>
    </w:p>
    <w:p w14:paraId="337145AD" w14:textId="6E522128"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3" w:history="1">
        <w:r w:rsidR="00BD2BCC" w:rsidRPr="00E3182A">
          <w:rPr>
            <w:rStyle w:val="Hyperlink"/>
            <w:b/>
            <w:noProof/>
          </w:rPr>
          <w:t>Figura 61.</w:t>
        </w:r>
        <w:r w:rsidR="00BD2BCC" w:rsidRPr="00E3182A">
          <w:rPr>
            <w:rStyle w:val="Hyperlink"/>
            <w:noProof/>
          </w:rPr>
          <w:t xml:space="preserve"> Competência C03 – Uma rede de combinações</w:t>
        </w:r>
        <w:r w:rsidR="00BD2BCC">
          <w:rPr>
            <w:noProof/>
            <w:webHidden/>
          </w:rPr>
          <w:tab/>
        </w:r>
        <w:r w:rsidR="00BD2BCC">
          <w:rPr>
            <w:noProof/>
            <w:webHidden/>
          </w:rPr>
          <w:fldChar w:fldCharType="begin"/>
        </w:r>
        <w:r w:rsidR="00BD2BCC">
          <w:rPr>
            <w:noProof/>
            <w:webHidden/>
          </w:rPr>
          <w:instrText xml:space="preserve"> PAGEREF _Toc47384513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1B8AC0FC" w14:textId="7B3CA57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4" w:history="1">
        <w:r w:rsidR="00BD2BCC" w:rsidRPr="00E3182A">
          <w:rPr>
            <w:rStyle w:val="Hyperlink"/>
            <w:b/>
            <w:noProof/>
          </w:rPr>
          <w:t>Figura 62.</w:t>
        </w:r>
        <w:r w:rsidR="00BD2BCC" w:rsidRPr="00E3182A">
          <w:rPr>
            <w:rStyle w:val="Hyperlink"/>
            <w:noProof/>
          </w:rPr>
          <w:t xml:space="preserve"> Competência C03 e seus movimentos no contexto da PoC</w:t>
        </w:r>
        <w:r w:rsidR="00BD2BCC">
          <w:rPr>
            <w:noProof/>
            <w:webHidden/>
          </w:rPr>
          <w:tab/>
        </w:r>
        <w:r w:rsidR="00BD2BCC">
          <w:rPr>
            <w:noProof/>
            <w:webHidden/>
          </w:rPr>
          <w:fldChar w:fldCharType="begin"/>
        </w:r>
        <w:r w:rsidR="00BD2BCC">
          <w:rPr>
            <w:noProof/>
            <w:webHidden/>
          </w:rPr>
          <w:instrText xml:space="preserve"> PAGEREF _Toc47384514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351A53CC" w14:textId="232AEE2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5" w:history="1">
        <w:r w:rsidR="00BD2BCC" w:rsidRPr="00E3182A">
          <w:rPr>
            <w:rStyle w:val="Hyperlink"/>
            <w:b/>
            <w:noProof/>
          </w:rPr>
          <w:t>Figura 63.</w:t>
        </w:r>
        <w:r w:rsidR="00BD2BCC" w:rsidRPr="00E3182A">
          <w:rPr>
            <w:rStyle w:val="Hyperlink"/>
            <w:noProof/>
          </w:rPr>
          <w:t xml:space="preserve"> Competência C04 – Desenvolvendo mini-PoC</w:t>
        </w:r>
        <w:r w:rsidR="00BD2BCC">
          <w:rPr>
            <w:noProof/>
            <w:webHidden/>
          </w:rPr>
          <w:tab/>
        </w:r>
        <w:r w:rsidR="00BD2BCC">
          <w:rPr>
            <w:noProof/>
            <w:webHidden/>
          </w:rPr>
          <w:fldChar w:fldCharType="begin"/>
        </w:r>
        <w:r w:rsidR="00BD2BCC">
          <w:rPr>
            <w:noProof/>
            <w:webHidden/>
          </w:rPr>
          <w:instrText xml:space="preserve"> PAGEREF _Toc47384515 \h </w:instrText>
        </w:r>
        <w:r w:rsidR="00BD2BCC">
          <w:rPr>
            <w:noProof/>
            <w:webHidden/>
          </w:rPr>
        </w:r>
        <w:r w:rsidR="00BD2BCC">
          <w:rPr>
            <w:noProof/>
            <w:webHidden/>
          </w:rPr>
          <w:fldChar w:fldCharType="separate"/>
        </w:r>
        <w:r w:rsidR="00BD2BCC">
          <w:rPr>
            <w:noProof/>
            <w:webHidden/>
          </w:rPr>
          <w:t>249</w:t>
        </w:r>
        <w:r w:rsidR="00BD2BCC">
          <w:rPr>
            <w:noProof/>
            <w:webHidden/>
          </w:rPr>
          <w:fldChar w:fldCharType="end"/>
        </w:r>
      </w:hyperlink>
    </w:p>
    <w:p w14:paraId="4E0D8131" w14:textId="16D9C2D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6" w:history="1">
        <w:r w:rsidR="00BD2BCC" w:rsidRPr="00E3182A">
          <w:rPr>
            <w:rStyle w:val="Hyperlink"/>
            <w:b/>
            <w:noProof/>
          </w:rPr>
          <w:t>Figura 64.</w:t>
        </w:r>
        <w:r w:rsidR="00BD2BCC" w:rsidRPr="00E3182A">
          <w:rPr>
            <w:rStyle w:val="Hyperlink"/>
            <w:noProof/>
          </w:rPr>
          <w:t xml:space="preserve"> Competência C04 – Um exemplo de Mini-PoC</w:t>
        </w:r>
        <w:r w:rsidR="00BD2BCC">
          <w:rPr>
            <w:noProof/>
            <w:webHidden/>
          </w:rPr>
          <w:tab/>
        </w:r>
        <w:r w:rsidR="00BD2BCC">
          <w:rPr>
            <w:noProof/>
            <w:webHidden/>
          </w:rPr>
          <w:fldChar w:fldCharType="begin"/>
        </w:r>
        <w:r w:rsidR="00BD2BCC">
          <w:rPr>
            <w:noProof/>
            <w:webHidden/>
          </w:rPr>
          <w:instrText xml:space="preserve"> PAGEREF _Toc47384516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77220499" w14:textId="4E3A546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7" w:history="1">
        <w:r w:rsidR="00BD2BCC" w:rsidRPr="00E3182A">
          <w:rPr>
            <w:rStyle w:val="Hyperlink"/>
            <w:b/>
            <w:noProof/>
          </w:rPr>
          <w:t>Figura 65.</w:t>
        </w:r>
        <w:r w:rsidR="00BD2BCC" w:rsidRPr="00E3182A">
          <w:rPr>
            <w:rStyle w:val="Hyperlink"/>
            <w:noProof/>
          </w:rPr>
          <w:t xml:space="preserve"> Competência C04 e seus movimentos no contexto da PoC</w:t>
        </w:r>
        <w:r w:rsidR="00BD2BCC">
          <w:rPr>
            <w:noProof/>
            <w:webHidden/>
          </w:rPr>
          <w:tab/>
        </w:r>
        <w:r w:rsidR="00BD2BCC">
          <w:rPr>
            <w:noProof/>
            <w:webHidden/>
          </w:rPr>
          <w:fldChar w:fldCharType="begin"/>
        </w:r>
        <w:r w:rsidR="00BD2BCC">
          <w:rPr>
            <w:noProof/>
            <w:webHidden/>
          </w:rPr>
          <w:instrText xml:space="preserve"> PAGEREF _Toc47384517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6F174C94" w14:textId="3B848C54"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8" w:history="1">
        <w:r w:rsidR="00BD2BCC" w:rsidRPr="00E3182A">
          <w:rPr>
            <w:rStyle w:val="Hyperlink"/>
            <w:b/>
            <w:noProof/>
          </w:rPr>
          <w:t>Figura 66.</w:t>
        </w:r>
        <w:r w:rsidR="00BD2BCC" w:rsidRPr="00E3182A">
          <w:rPr>
            <w:rStyle w:val="Hyperlink"/>
            <w:noProof/>
          </w:rPr>
          <w:t xml:space="preserve"> Competência C05 – Lidando com a falta de informações (PoC)</w:t>
        </w:r>
        <w:r w:rsidR="00BD2BCC">
          <w:rPr>
            <w:noProof/>
            <w:webHidden/>
          </w:rPr>
          <w:tab/>
        </w:r>
        <w:r w:rsidR="00BD2BCC">
          <w:rPr>
            <w:noProof/>
            <w:webHidden/>
          </w:rPr>
          <w:fldChar w:fldCharType="begin"/>
        </w:r>
        <w:r w:rsidR="00BD2BCC">
          <w:rPr>
            <w:noProof/>
            <w:webHidden/>
          </w:rPr>
          <w:instrText xml:space="preserve"> PAGEREF _Toc47384518 \h </w:instrText>
        </w:r>
        <w:r w:rsidR="00BD2BCC">
          <w:rPr>
            <w:noProof/>
            <w:webHidden/>
          </w:rPr>
        </w:r>
        <w:r w:rsidR="00BD2BCC">
          <w:rPr>
            <w:noProof/>
            <w:webHidden/>
          </w:rPr>
          <w:fldChar w:fldCharType="separate"/>
        </w:r>
        <w:r w:rsidR="00BD2BCC">
          <w:rPr>
            <w:noProof/>
            <w:webHidden/>
          </w:rPr>
          <w:t>251</w:t>
        </w:r>
        <w:r w:rsidR="00BD2BCC">
          <w:rPr>
            <w:noProof/>
            <w:webHidden/>
          </w:rPr>
          <w:fldChar w:fldCharType="end"/>
        </w:r>
      </w:hyperlink>
    </w:p>
    <w:p w14:paraId="6BE1B24A" w14:textId="75F5E008"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9" w:history="1">
        <w:r w:rsidR="00BD2BCC" w:rsidRPr="00E3182A">
          <w:rPr>
            <w:rStyle w:val="Hyperlink"/>
            <w:b/>
            <w:noProof/>
          </w:rPr>
          <w:t>Figura 67.</w:t>
        </w:r>
        <w:r w:rsidR="00BD2BCC" w:rsidRPr="00E3182A">
          <w:rPr>
            <w:rStyle w:val="Hyperlink"/>
            <w:noProof/>
          </w:rPr>
          <w:t xml:space="preserve"> Competência C05 e seus movimentos no contexto da PoC</w:t>
        </w:r>
        <w:r w:rsidR="00BD2BCC">
          <w:rPr>
            <w:noProof/>
            <w:webHidden/>
          </w:rPr>
          <w:tab/>
        </w:r>
        <w:r w:rsidR="00BD2BCC">
          <w:rPr>
            <w:noProof/>
            <w:webHidden/>
          </w:rPr>
          <w:fldChar w:fldCharType="begin"/>
        </w:r>
        <w:r w:rsidR="00BD2BCC">
          <w:rPr>
            <w:noProof/>
            <w:webHidden/>
          </w:rPr>
          <w:instrText xml:space="preserve"> PAGEREF _Toc47384519 \h </w:instrText>
        </w:r>
        <w:r w:rsidR="00BD2BCC">
          <w:rPr>
            <w:noProof/>
            <w:webHidden/>
          </w:rPr>
        </w:r>
        <w:r w:rsidR="00BD2BCC">
          <w:rPr>
            <w:noProof/>
            <w:webHidden/>
          </w:rPr>
          <w:fldChar w:fldCharType="separate"/>
        </w:r>
        <w:r w:rsidR="00BD2BCC">
          <w:rPr>
            <w:noProof/>
            <w:webHidden/>
          </w:rPr>
          <w:t>252</w:t>
        </w:r>
        <w:r w:rsidR="00BD2BCC">
          <w:rPr>
            <w:noProof/>
            <w:webHidden/>
          </w:rPr>
          <w:fldChar w:fldCharType="end"/>
        </w:r>
      </w:hyperlink>
    </w:p>
    <w:p w14:paraId="4C81A9B5" w14:textId="1EEFB66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0" w:history="1">
        <w:r w:rsidR="00BD2BCC" w:rsidRPr="00E3182A">
          <w:rPr>
            <w:rStyle w:val="Hyperlink"/>
            <w:b/>
            <w:noProof/>
          </w:rPr>
          <w:t>Figura 68.</w:t>
        </w:r>
        <w:r w:rsidR="00BD2BCC" w:rsidRPr="00E3182A">
          <w:rPr>
            <w:rStyle w:val="Hyperlink"/>
            <w:noProof/>
          </w:rPr>
          <w:t xml:space="preserve"> Competência C06 – Um exemplo de duas descrições</w:t>
        </w:r>
        <w:r w:rsidR="00BD2BCC">
          <w:rPr>
            <w:noProof/>
            <w:webHidden/>
          </w:rPr>
          <w:tab/>
        </w:r>
        <w:r w:rsidR="00BD2BCC">
          <w:rPr>
            <w:noProof/>
            <w:webHidden/>
          </w:rPr>
          <w:fldChar w:fldCharType="begin"/>
        </w:r>
        <w:r w:rsidR="00BD2BCC">
          <w:rPr>
            <w:noProof/>
            <w:webHidden/>
          </w:rPr>
          <w:instrText xml:space="preserve"> PAGEREF _Toc47384520 \h </w:instrText>
        </w:r>
        <w:r w:rsidR="00BD2BCC">
          <w:rPr>
            <w:noProof/>
            <w:webHidden/>
          </w:rPr>
        </w:r>
        <w:r w:rsidR="00BD2BCC">
          <w:rPr>
            <w:noProof/>
            <w:webHidden/>
          </w:rPr>
          <w:fldChar w:fldCharType="separate"/>
        </w:r>
        <w:r w:rsidR="00BD2BCC">
          <w:rPr>
            <w:noProof/>
            <w:webHidden/>
          </w:rPr>
          <w:t>254</w:t>
        </w:r>
        <w:r w:rsidR="00BD2BCC">
          <w:rPr>
            <w:noProof/>
            <w:webHidden/>
          </w:rPr>
          <w:fldChar w:fldCharType="end"/>
        </w:r>
      </w:hyperlink>
    </w:p>
    <w:p w14:paraId="25586317" w14:textId="7282414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1" w:history="1">
        <w:r w:rsidR="00BD2BCC" w:rsidRPr="00E3182A">
          <w:rPr>
            <w:rStyle w:val="Hyperlink"/>
            <w:b/>
            <w:noProof/>
          </w:rPr>
          <w:t>Figura 69.</w:t>
        </w:r>
        <w:r w:rsidR="00BD2BCC" w:rsidRPr="00E3182A">
          <w:rPr>
            <w:rStyle w:val="Hyperlink"/>
            <w:noProof/>
          </w:rPr>
          <w:t xml:space="preserve"> Competência C06 e seus movimentos no contexto da PoC</w:t>
        </w:r>
        <w:r w:rsidR="00BD2BCC">
          <w:rPr>
            <w:noProof/>
            <w:webHidden/>
          </w:rPr>
          <w:tab/>
        </w:r>
        <w:r w:rsidR="00BD2BCC">
          <w:rPr>
            <w:noProof/>
            <w:webHidden/>
          </w:rPr>
          <w:fldChar w:fldCharType="begin"/>
        </w:r>
        <w:r w:rsidR="00BD2BCC">
          <w:rPr>
            <w:noProof/>
            <w:webHidden/>
          </w:rPr>
          <w:instrText xml:space="preserve"> PAGEREF _Toc47384521 \h </w:instrText>
        </w:r>
        <w:r w:rsidR="00BD2BCC">
          <w:rPr>
            <w:noProof/>
            <w:webHidden/>
          </w:rPr>
        </w:r>
        <w:r w:rsidR="00BD2BCC">
          <w:rPr>
            <w:noProof/>
            <w:webHidden/>
          </w:rPr>
          <w:fldChar w:fldCharType="separate"/>
        </w:r>
        <w:r w:rsidR="00BD2BCC">
          <w:rPr>
            <w:noProof/>
            <w:webHidden/>
          </w:rPr>
          <w:t>256</w:t>
        </w:r>
        <w:r w:rsidR="00BD2BCC">
          <w:rPr>
            <w:noProof/>
            <w:webHidden/>
          </w:rPr>
          <w:fldChar w:fldCharType="end"/>
        </w:r>
      </w:hyperlink>
    </w:p>
    <w:p w14:paraId="4ADE3721" w14:textId="4E6D70FC"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2" w:history="1">
        <w:r w:rsidR="00BD2BCC" w:rsidRPr="00E3182A">
          <w:rPr>
            <w:rStyle w:val="Hyperlink"/>
            <w:b/>
            <w:noProof/>
          </w:rPr>
          <w:t>Figura 70.</w:t>
        </w:r>
        <w:r w:rsidR="00BD2BCC" w:rsidRPr="00E3182A">
          <w:rPr>
            <w:rStyle w:val="Hyperlink"/>
            <w:noProof/>
          </w:rPr>
          <w:t xml:space="preserve"> Competência C07 e seus movimentos no contexto da PoC</w:t>
        </w:r>
        <w:r w:rsidR="00BD2BCC">
          <w:rPr>
            <w:noProof/>
            <w:webHidden/>
          </w:rPr>
          <w:tab/>
        </w:r>
        <w:r w:rsidR="00BD2BCC">
          <w:rPr>
            <w:noProof/>
            <w:webHidden/>
          </w:rPr>
          <w:fldChar w:fldCharType="begin"/>
        </w:r>
        <w:r w:rsidR="00BD2BCC">
          <w:rPr>
            <w:noProof/>
            <w:webHidden/>
          </w:rPr>
          <w:instrText xml:space="preserve"> PAGEREF _Toc47384522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49F5DBA8" w14:textId="6B40054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3" w:history="1">
        <w:r w:rsidR="00BD2BCC" w:rsidRPr="00E3182A">
          <w:rPr>
            <w:rStyle w:val="Hyperlink"/>
            <w:b/>
            <w:noProof/>
          </w:rPr>
          <w:t>Figura 71.</w:t>
        </w:r>
        <w:r w:rsidR="00BD2BCC" w:rsidRPr="00E3182A">
          <w:rPr>
            <w:rStyle w:val="Hyperlink"/>
            <w:noProof/>
          </w:rPr>
          <w:t xml:space="preserve"> Competência C07 – Diferentes combinações (praticante da PoC)</w:t>
        </w:r>
        <w:r w:rsidR="00BD2BCC">
          <w:rPr>
            <w:noProof/>
            <w:webHidden/>
          </w:rPr>
          <w:tab/>
        </w:r>
        <w:r w:rsidR="00BD2BCC">
          <w:rPr>
            <w:noProof/>
            <w:webHidden/>
          </w:rPr>
          <w:fldChar w:fldCharType="begin"/>
        </w:r>
        <w:r w:rsidR="00BD2BCC">
          <w:rPr>
            <w:noProof/>
            <w:webHidden/>
          </w:rPr>
          <w:instrText xml:space="preserve"> PAGEREF _Toc47384523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77F8A0BB" w14:textId="5D623DA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4" w:history="1">
        <w:r w:rsidR="00BD2BCC" w:rsidRPr="00E3182A">
          <w:rPr>
            <w:rStyle w:val="Hyperlink"/>
            <w:b/>
            <w:noProof/>
          </w:rPr>
          <w:t>Figura 72.</w:t>
        </w:r>
        <w:r w:rsidR="00BD2BCC" w:rsidRPr="00E3182A">
          <w:rPr>
            <w:rStyle w:val="Hyperlink"/>
            <w:noProof/>
          </w:rPr>
          <w:t xml:space="preserve"> Competência C07 – Confrontando as diferentes visões (PoC)</w:t>
        </w:r>
        <w:r w:rsidR="00BD2BCC">
          <w:rPr>
            <w:noProof/>
            <w:webHidden/>
          </w:rPr>
          <w:tab/>
        </w:r>
        <w:r w:rsidR="00BD2BCC">
          <w:rPr>
            <w:noProof/>
            <w:webHidden/>
          </w:rPr>
          <w:fldChar w:fldCharType="begin"/>
        </w:r>
        <w:r w:rsidR="00BD2BCC">
          <w:rPr>
            <w:noProof/>
            <w:webHidden/>
          </w:rPr>
          <w:instrText xml:space="preserve"> PAGEREF _Toc47384524 \h </w:instrText>
        </w:r>
        <w:r w:rsidR="00BD2BCC">
          <w:rPr>
            <w:noProof/>
            <w:webHidden/>
          </w:rPr>
        </w:r>
        <w:r w:rsidR="00BD2BCC">
          <w:rPr>
            <w:noProof/>
            <w:webHidden/>
          </w:rPr>
          <w:fldChar w:fldCharType="separate"/>
        </w:r>
        <w:r w:rsidR="00BD2BCC">
          <w:rPr>
            <w:noProof/>
            <w:webHidden/>
          </w:rPr>
          <w:t>258</w:t>
        </w:r>
        <w:r w:rsidR="00BD2BCC">
          <w:rPr>
            <w:noProof/>
            <w:webHidden/>
          </w:rPr>
          <w:fldChar w:fldCharType="end"/>
        </w:r>
      </w:hyperlink>
    </w:p>
    <w:p w14:paraId="183B2AEF" w14:textId="481CF8C7"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5" w:history="1">
        <w:r w:rsidR="00BD2BCC" w:rsidRPr="00E3182A">
          <w:rPr>
            <w:rStyle w:val="Hyperlink"/>
            <w:b/>
            <w:noProof/>
          </w:rPr>
          <w:t>Figura 73.</w:t>
        </w:r>
        <w:r w:rsidR="00BD2BCC" w:rsidRPr="00E3182A">
          <w:rPr>
            <w:rStyle w:val="Hyperlink"/>
            <w:noProof/>
          </w:rPr>
          <w:t xml:space="preserve"> Competência C07 – Uma mutação e a mudança de contexto</w:t>
        </w:r>
        <w:r w:rsidR="00BD2BCC">
          <w:rPr>
            <w:noProof/>
            <w:webHidden/>
          </w:rPr>
          <w:tab/>
        </w:r>
        <w:r w:rsidR="00BD2BCC">
          <w:rPr>
            <w:noProof/>
            <w:webHidden/>
          </w:rPr>
          <w:fldChar w:fldCharType="begin"/>
        </w:r>
        <w:r w:rsidR="00BD2BCC">
          <w:rPr>
            <w:noProof/>
            <w:webHidden/>
          </w:rPr>
          <w:instrText xml:space="preserve"> PAGEREF _Toc47384525 \h </w:instrText>
        </w:r>
        <w:r w:rsidR="00BD2BCC">
          <w:rPr>
            <w:noProof/>
            <w:webHidden/>
          </w:rPr>
        </w:r>
        <w:r w:rsidR="00BD2BCC">
          <w:rPr>
            <w:noProof/>
            <w:webHidden/>
          </w:rPr>
          <w:fldChar w:fldCharType="separate"/>
        </w:r>
        <w:r w:rsidR="00BD2BCC">
          <w:rPr>
            <w:noProof/>
            <w:webHidden/>
          </w:rPr>
          <w:t>259</w:t>
        </w:r>
        <w:r w:rsidR="00BD2BCC">
          <w:rPr>
            <w:noProof/>
            <w:webHidden/>
          </w:rPr>
          <w:fldChar w:fldCharType="end"/>
        </w:r>
      </w:hyperlink>
    </w:p>
    <w:p w14:paraId="30EAD630" w14:textId="3941BC35"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6" w:history="1">
        <w:r w:rsidR="00BD2BCC" w:rsidRPr="00E3182A">
          <w:rPr>
            <w:rStyle w:val="Hyperlink"/>
            <w:b/>
            <w:noProof/>
          </w:rPr>
          <w:t>Figura 74.</w:t>
        </w:r>
        <w:r w:rsidR="00BD2BCC" w:rsidRPr="00E3182A">
          <w:rPr>
            <w:rStyle w:val="Hyperlink"/>
            <w:noProof/>
          </w:rPr>
          <w:t xml:space="preserve"> Competência C08 – Dialogando com os praticantes da PoC</w:t>
        </w:r>
        <w:r w:rsidR="00BD2BCC">
          <w:rPr>
            <w:noProof/>
            <w:webHidden/>
          </w:rPr>
          <w:tab/>
        </w:r>
        <w:r w:rsidR="00BD2BCC">
          <w:rPr>
            <w:noProof/>
            <w:webHidden/>
          </w:rPr>
          <w:fldChar w:fldCharType="begin"/>
        </w:r>
        <w:r w:rsidR="00BD2BCC">
          <w:rPr>
            <w:noProof/>
            <w:webHidden/>
          </w:rPr>
          <w:instrText xml:space="preserve"> PAGEREF _Toc47384526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3C27AE3A" w14:textId="0E4362A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7" w:history="1">
        <w:r w:rsidR="00BD2BCC" w:rsidRPr="00E3182A">
          <w:rPr>
            <w:rStyle w:val="Hyperlink"/>
            <w:b/>
            <w:noProof/>
          </w:rPr>
          <w:t>Figura 75.</w:t>
        </w:r>
        <w:r w:rsidR="00BD2BCC" w:rsidRPr="00E3182A">
          <w:rPr>
            <w:rStyle w:val="Hyperlink"/>
            <w:noProof/>
          </w:rPr>
          <w:t xml:space="preserve"> Competência C08 – Um exemplo de três diálogos na PoC</w:t>
        </w:r>
        <w:r w:rsidR="00BD2BCC">
          <w:rPr>
            <w:noProof/>
            <w:webHidden/>
          </w:rPr>
          <w:tab/>
        </w:r>
        <w:r w:rsidR="00BD2BCC">
          <w:rPr>
            <w:noProof/>
            <w:webHidden/>
          </w:rPr>
          <w:fldChar w:fldCharType="begin"/>
        </w:r>
        <w:r w:rsidR="00BD2BCC">
          <w:rPr>
            <w:noProof/>
            <w:webHidden/>
          </w:rPr>
          <w:instrText xml:space="preserve"> PAGEREF _Toc47384527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5953C926" w14:textId="1BAAD1A9"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8" w:history="1">
        <w:r w:rsidR="00BD2BCC" w:rsidRPr="00E3182A">
          <w:rPr>
            <w:rStyle w:val="Hyperlink"/>
            <w:b/>
            <w:noProof/>
          </w:rPr>
          <w:t>Figura 76.</w:t>
        </w:r>
        <w:r w:rsidR="00BD2BCC" w:rsidRPr="00E3182A">
          <w:rPr>
            <w:rStyle w:val="Hyperlink"/>
            <w:noProof/>
          </w:rPr>
          <w:t xml:space="preserve"> Competência C08 e seus movimentos no contexto da PoC</w:t>
        </w:r>
        <w:r w:rsidR="00BD2BCC">
          <w:rPr>
            <w:noProof/>
            <w:webHidden/>
          </w:rPr>
          <w:tab/>
        </w:r>
        <w:r w:rsidR="00BD2BCC">
          <w:rPr>
            <w:noProof/>
            <w:webHidden/>
          </w:rPr>
          <w:fldChar w:fldCharType="begin"/>
        </w:r>
        <w:r w:rsidR="00BD2BCC">
          <w:rPr>
            <w:noProof/>
            <w:webHidden/>
          </w:rPr>
          <w:instrText xml:space="preserve"> PAGEREF _Toc47384528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7E58AE16" w14:textId="28BDFAC4"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9" w:history="1">
        <w:r w:rsidR="00BD2BCC" w:rsidRPr="00E3182A">
          <w:rPr>
            <w:rStyle w:val="Hyperlink"/>
            <w:b/>
            <w:noProof/>
          </w:rPr>
          <w:t>Figura 77.</w:t>
        </w:r>
        <w:r w:rsidR="00BD2BCC" w:rsidRPr="00E3182A">
          <w:rPr>
            <w:rStyle w:val="Hyperlink"/>
            <w:noProof/>
          </w:rPr>
          <w:t xml:space="preserve"> Competência C09 – Documentação</w:t>
        </w:r>
        <w:r w:rsidR="00BD2BCC">
          <w:rPr>
            <w:noProof/>
            <w:webHidden/>
          </w:rPr>
          <w:tab/>
        </w:r>
        <w:r w:rsidR="00BD2BCC">
          <w:rPr>
            <w:noProof/>
            <w:webHidden/>
          </w:rPr>
          <w:fldChar w:fldCharType="begin"/>
        </w:r>
        <w:r w:rsidR="00BD2BCC">
          <w:rPr>
            <w:noProof/>
            <w:webHidden/>
          </w:rPr>
          <w:instrText xml:space="preserve"> PAGEREF _Toc47384529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2B1B88CA" w14:textId="0624ADC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0" w:history="1">
        <w:r w:rsidR="00BD2BCC" w:rsidRPr="00E3182A">
          <w:rPr>
            <w:rStyle w:val="Hyperlink"/>
            <w:b/>
            <w:noProof/>
          </w:rPr>
          <w:t>Figura 78.</w:t>
        </w:r>
        <w:r w:rsidR="00BD2BCC" w:rsidRPr="00E3182A">
          <w:rPr>
            <w:rStyle w:val="Hyperlink"/>
            <w:noProof/>
          </w:rPr>
          <w:t xml:space="preserve"> Competência C09 – Exemplos de documentação</w:t>
        </w:r>
        <w:r w:rsidR="00BD2BCC">
          <w:rPr>
            <w:noProof/>
            <w:webHidden/>
          </w:rPr>
          <w:tab/>
        </w:r>
        <w:r w:rsidR="00BD2BCC">
          <w:rPr>
            <w:noProof/>
            <w:webHidden/>
          </w:rPr>
          <w:fldChar w:fldCharType="begin"/>
        </w:r>
        <w:r w:rsidR="00BD2BCC">
          <w:rPr>
            <w:noProof/>
            <w:webHidden/>
          </w:rPr>
          <w:instrText xml:space="preserve"> PAGEREF _Toc47384530 \h </w:instrText>
        </w:r>
        <w:r w:rsidR="00BD2BCC">
          <w:rPr>
            <w:noProof/>
            <w:webHidden/>
          </w:rPr>
        </w:r>
        <w:r w:rsidR="00BD2BCC">
          <w:rPr>
            <w:noProof/>
            <w:webHidden/>
          </w:rPr>
          <w:fldChar w:fldCharType="separate"/>
        </w:r>
        <w:r w:rsidR="00BD2BCC">
          <w:rPr>
            <w:noProof/>
            <w:webHidden/>
          </w:rPr>
          <w:t>265</w:t>
        </w:r>
        <w:r w:rsidR="00BD2BCC">
          <w:rPr>
            <w:noProof/>
            <w:webHidden/>
          </w:rPr>
          <w:fldChar w:fldCharType="end"/>
        </w:r>
      </w:hyperlink>
    </w:p>
    <w:p w14:paraId="5A5B7E87" w14:textId="4FF6D7C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1" w:history="1">
        <w:r w:rsidR="00BD2BCC" w:rsidRPr="00E3182A">
          <w:rPr>
            <w:rStyle w:val="Hyperlink"/>
            <w:b/>
            <w:noProof/>
          </w:rPr>
          <w:t>Figura 79.</w:t>
        </w:r>
        <w:r w:rsidR="00BD2BCC" w:rsidRPr="00E3182A">
          <w:rPr>
            <w:rStyle w:val="Hyperlink"/>
            <w:noProof/>
          </w:rPr>
          <w:t xml:space="preserve"> Um exemplo de um gráfico de desempenho</w:t>
        </w:r>
        <w:r w:rsidR="00BD2BCC">
          <w:rPr>
            <w:noProof/>
            <w:webHidden/>
          </w:rPr>
          <w:tab/>
        </w:r>
        <w:r w:rsidR="00BD2BCC">
          <w:rPr>
            <w:noProof/>
            <w:webHidden/>
          </w:rPr>
          <w:fldChar w:fldCharType="begin"/>
        </w:r>
        <w:r w:rsidR="00BD2BCC">
          <w:rPr>
            <w:noProof/>
            <w:webHidden/>
          </w:rPr>
          <w:instrText xml:space="preserve"> PAGEREF _Toc47384531 \h </w:instrText>
        </w:r>
        <w:r w:rsidR="00BD2BCC">
          <w:rPr>
            <w:noProof/>
            <w:webHidden/>
          </w:rPr>
        </w:r>
        <w:r w:rsidR="00BD2BCC">
          <w:rPr>
            <w:noProof/>
            <w:webHidden/>
          </w:rPr>
          <w:fldChar w:fldCharType="separate"/>
        </w:r>
        <w:r w:rsidR="00BD2BCC">
          <w:rPr>
            <w:noProof/>
            <w:webHidden/>
          </w:rPr>
          <w:t>266</w:t>
        </w:r>
        <w:r w:rsidR="00BD2BCC">
          <w:rPr>
            <w:noProof/>
            <w:webHidden/>
          </w:rPr>
          <w:fldChar w:fldCharType="end"/>
        </w:r>
      </w:hyperlink>
    </w:p>
    <w:p w14:paraId="0311F662" w14:textId="6488C8F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2" w:history="1">
        <w:r w:rsidR="00BD2BCC" w:rsidRPr="00E3182A">
          <w:rPr>
            <w:rStyle w:val="Hyperlink"/>
            <w:b/>
            <w:noProof/>
          </w:rPr>
          <w:t>Figura 80.</w:t>
        </w:r>
        <w:r w:rsidR="00BD2BCC" w:rsidRPr="00E3182A">
          <w:rPr>
            <w:rStyle w:val="Hyperlink"/>
            <w:noProof/>
          </w:rPr>
          <w:t xml:space="preserve"> Competência C09 e seus movimentos no contexto da PoC</w:t>
        </w:r>
        <w:r w:rsidR="00BD2BCC">
          <w:rPr>
            <w:noProof/>
            <w:webHidden/>
          </w:rPr>
          <w:tab/>
        </w:r>
        <w:r w:rsidR="00BD2BCC">
          <w:rPr>
            <w:noProof/>
            <w:webHidden/>
          </w:rPr>
          <w:fldChar w:fldCharType="begin"/>
        </w:r>
        <w:r w:rsidR="00BD2BCC">
          <w:rPr>
            <w:noProof/>
            <w:webHidden/>
          </w:rPr>
          <w:instrText xml:space="preserve"> PAGEREF _Toc47384532 \h </w:instrText>
        </w:r>
        <w:r w:rsidR="00BD2BCC">
          <w:rPr>
            <w:noProof/>
            <w:webHidden/>
          </w:rPr>
        </w:r>
        <w:r w:rsidR="00BD2BCC">
          <w:rPr>
            <w:noProof/>
            <w:webHidden/>
          </w:rPr>
          <w:fldChar w:fldCharType="separate"/>
        </w:r>
        <w:r w:rsidR="00BD2BCC">
          <w:rPr>
            <w:noProof/>
            <w:webHidden/>
          </w:rPr>
          <w:t>268</w:t>
        </w:r>
        <w:r w:rsidR="00BD2BCC">
          <w:rPr>
            <w:noProof/>
            <w:webHidden/>
          </w:rPr>
          <w:fldChar w:fldCharType="end"/>
        </w:r>
      </w:hyperlink>
    </w:p>
    <w:p w14:paraId="6325D24F" w14:textId="30CCD39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3" w:history="1">
        <w:r w:rsidR="00BD2BCC" w:rsidRPr="00E3182A">
          <w:rPr>
            <w:rStyle w:val="Hyperlink"/>
            <w:b/>
            <w:noProof/>
          </w:rPr>
          <w:t>Figura 81.</w:t>
        </w:r>
        <w:r w:rsidR="00BD2BCC" w:rsidRPr="00E3182A">
          <w:rPr>
            <w:rStyle w:val="Hyperlink"/>
            <w:noProof/>
          </w:rPr>
          <w:t xml:space="preserve"> Competência C10 – Um exemplo da execução da PoC</w:t>
        </w:r>
        <w:r w:rsidR="00BD2BCC">
          <w:rPr>
            <w:noProof/>
            <w:webHidden/>
          </w:rPr>
          <w:tab/>
        </w:r>
        <w:r w:rsidR="00BD2BCC">
          <w:rPr>
            <w:noProof/>
            <w:webHidden/>
          </w:rPr>
          <w:fldChar w:fldCharType="begin"/>
        </w:r>
        <w:r w:rsidR="00BD2BCC">
          <w:rPr>
            <w:noProof/>
            <w:webHidden/>
          </w:rPr>
          <w:instrText xml:space="preserve"> PAGEREF _Toc47384533 \h </w:instrText>
        </w:r>
        <w:r w:rsidR="00BD2BCC">
          <w:rPr>
            <w:noProof/>
            <w:webHidden/>
          </w:rPr>
        </w:r>
        <w:r w:rsidR="00BD2BCC">
          <w:rPr>
            <w:noProof/>
            <w:webHidden/>
          </w:rPr>
          <w:fldChar w:fldCharType="separate"/>
        </w:r>
        <w:r w:rsidR="00BD2BCC">
          <w:rPr>
            <w:noProof/>
            <w:webHidden/>
          </w:rPr>
          <w:t>269</w:t>
        </w:r>
        <w:r w:rsidR="00BD2BCC">
          <w:rPr>
            <w:noProof/>
            <w:webHidden/>
          </w:rPr>
          <w:fldChar w:fldCharType="end"/>
        </w:r>
      </w:hyperlink>
    </w:p>
    <w:p w14:paraId="3D021032" w14:textId="546A1C9A"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4" w:history="1">
        <w:r w:rsidR="00BD2BCC" w:rsidRPr="00E3182A">
          <w:rPr>
            <w:rStyle w:val="Hyperlink"/>
            <w:b/>
            <w:noProof/>
          </w:rPr>
          <w:t>Figura 82.</w:t>
        </w:r>
        <w:r w:rsidR="00BD2BCC" w:rsidRPr="00E3182A">
          <w:rPr>
            <w:rStyle w:val="Hyperlink"/>
            <w:noProof/>
          </w:rPr>
          <w:t xml:space="preserve"> Competência C10 e seus movimentos no contexto da PoC</w:t>
        </w:r>
        <w:r w:rsidR="00BD2BCC">
          <w:rPr>
            <w:noProof/>
            <w:webHidden/>
          </w:rPr>
          <w:tab/>
        </w:r>
        <w:r w:rsidR="00BD2BCC">
          <w:rPr>
            <w:noProof/>
            <w:webHidden/>
          </w:rPr>
          <w:fldChar w:fldCharType="begin"/>
        </w:r>
        <w:r w:rsidR="00BD2BCC">
          <w:rPr>
            <w:noProof/>
            <w:webHidden/>
          </w:rPr>
          <w:instrText xml:space="preserve"> PAGEREF _Toc47384534 \h </w:instrText>
        </w:r>
        <w:r w:rsidR="00BD2BCC">
          <w:rPr>
            <w:noProof/>
            <w:webHidden/>
          </w:rPr>
        </w:r>
        <w:r w:rsidR="00BD2BCC">
          <w:rPr>
            <w:noProof/>
            <w:webHidden/>
          </w:rPr>
          <w:fldChar w:fldCharType="separate"/>
        </w:r>
        <w:r w:rsidR="00BD2BCC">
          <w:rPr>
            <w:noProof/>
            <w:webHidden/>
          </w:rPr>
          <w:t>270</w:t>
        </w:r>
        <w:r w:rsidR="00BD2BCC">
          <w:rPr>
            <w:noProof/>
            <w:webHidden/>
          </w:rPr>
          <w:fldChar w:fldCharType="end"/>
        </w:r>
      </w:hyperlink>
    </w:p>
    <w:p w14:paraId="1334236F" w14:textId="0B2BFAC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5" w:history="1">
        <w:r w:rsidR="00BD2BCC" w:rsidRPr="00E3182A">
          <w:rPr>
            <w:rStyle w:val="Hyperlink"/>
            <w:b/>
            <w:noProof/>
          </w:rPr>
          <w:t>Figura 83.</w:t>
        </w:r>
        <w:r w:rsidR="00BD2BCC" w:rsidRPr="00E3182A">
          <w:rPr>
            <w:rStyle w:val="Hyperlink"/>
            <w:noProof/>
          </w:rPr>
          <w:t xml:space="preserve"> Competência C11 – Um exemplo</w:t>
        </w:r>
        <w:r w:rsidR="00BD2BCC">
          <w:rPr>
            <w:noProof/>
            <w:webHidden/>
          </w:rPr>
          <w:tab/>
        </w:r>
        <w:r w:rsidR="00BD2BCC">
          <w:rPr>
            <w:noProof/>
            <w:webHidden/>
          </w:rPr>
          <w:fldChar w:fldCharType="begin"/>
        </w:r>
        <w:r w:rsidR="00BD2BCC">
          <w:rPr>
            <w:noProof/>
            <w:webHidden/>
          </w:rPr>
          <w:instrText xml:space="preserve"> PAGEREF _Toc47384535 \h </w:instrText>
        </w:r>
        <w:r w:rsidR="00BD2BCC">
          <w:rPr>
            <w:noProof/>
            <w:webHidden/>
          </w:rPr>
        </w:r>
        <w:r w:rsidR="00BD2BCC">
          <w:rPr>
            <w:noProof/>
            <w:webHidden/>
          </w:rPr>
          <w:fldChar w:fldCharType="separate"/>
        </w:r>
        <w:r w:rsidR="00BD2BCC">
          <w:rPr>
            <w:noProof/>
            <w:webHidden/>
          </w:rPr>
          <w:t>271</w:t>
        </w:r>
        <w:r w:rsidR="00BD2BCC">
          <w:rPr>
            <w:noProof/>
            <w:webHidden/>
          </w:rPr>
          <w:fldChar w:fldCharType="end"/>
        </w:r>
      </w:hyperlink>
    </w:p>
    <w:p w14:paraId="524027EC" w14:textId="15A7054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6" w:history="1">
        <w:r w:rsidR="00BD2BCC" w:rsidRPr="00E3182A">
          <w:rPr>
            <w:rStyle w:val="Hyperlink"/>
            <w:b/>
            <w:noProof/>
          </w:rPr>
          <w:t>Figura 84.</w:t>
        </w:r>
        <w:r w:rsidR="00BD2BCC" w:rsidRPr="00E3182A">
          <w:rPr>
            <w:rStyle w:val="Hyperlink"/>
            <w:noProof/>
          </w:rPr>
          <w:t xml:space="preserve"> Competência C11 e seus movimentos no contexto da PoC</w:t>
        </w:r>
        <w:r w:rsidR="00BD2BCC">
          <w:rPr>
            <w:noProof/>
            <w:webHidden/>
          </w:rPr>
          <w:tab/>
        </w:r>
        <w:r w:rsidR="00BD2BCC">
          <w:rPr>
            <w:noProof/>
            <w:webHidden/>
          </w:rPr>
          <w:fldChar w:fldCharType="begin"/>
        </w:r>
        <w:r w:rsidR="00BD2BCC">
          <w:rPr>
            <w:noProof/>
            <w:webHidden/>
          </w:rPr>
          <w:instrText xml:space="preserve"> PAGEREF _Toc47384536 \h </w:instrText>
        </w:r>
        <w:r w:rsidR="00BD2BCC">
          <w:rPr>
            <w:noProof/>
            <w:webHidden/>
          </w:rPr>
        </w:r>
        <w:r w:rsidR="00BD2BCC">
          <w:rPr>
            <w:noProof/>
            <w:webHidden/>
          </w:rPr>
          <w:fldChar w:fldCharType="separate"/>
        </w:r>
        <w:r w:rsidR="00BD2BCC">
          <w:rPr>
            <w:noProof/>
            <w:webHidden/>
          </w:rPr>
          <w:t>272</w:t>
        </w:r>
        <w:r w:rsidR="00BD2BCC">
          <w:rPr>
            <w:noProof/>
            <w:webHidden/>
          </w:rPr>
          <w:fldChar w:fldCharType="end"/>
        </w:r>
      </w:hyperlink>
    </w:p>
    <w:p w14:paraId="02487755" w14:textId="3B280416"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7" w:history="1">
        <w:r w:rsidR="00BD2BCC" w:rsidRPr="00E3182A">
          <w:rPr>
            <w:rStyle w:val="Hyperlink"/>
            <w:b/>
            <w:noProof/>
          </w:rPr>
          <w:t>Figura 85.</w:t>
        </w:r>
        <w:r w:rsidR="00BD2BCC" w:rsidRPr="00E3182A">
          <w:rPr>
            <w:rStyle w:val="Hyperlink"/>
            <w:noProof/>
          </w:rPr>
          <w:t xml:space="preserve"> Competência C12 – Improvisando na PoC</w:t>
        </w:r>
        <w:r w:rsidR="00BD2BCC">
          <w:rPr>
            <w:noProof/>
            <w:webHidden/>
          </w:rPr>
          <w:tab/>
        </w:r>
        <w:r w:rsidR="00BD2BCC">
          <w:rPr>
            <w:noProof/>
            <w:webHidden/>
          </w:rPr>
          <w:fldChar w:fldCharType="begin"/>
        </w:r>
        <w:r w:rsidR="00BD2BCC">
          <w:rPr>
            <w:noProof/>
            <w:webHidden/>
          </w:rPr>
          <w:instrText xml:space="preserve"> PAGEREF _Toc47384537 \h </w:instrText>
        </w:r>
        <w:r w:rsidR="00BD2BCC">
          <w:rPr>
            <w:noProof/>
            <w:webHidden/>
          </w:rPr>
        </w:r>
        <w:r w:rsidR="00BD2BCC">
          <w:rPr>
            <w:noProof/>
            <w:webHidden/>
          </w:rPr>
          <w:fldChar w:fldCharType="separate"/>
        </w:r>
        <w:r w:rsidR="00BD2BCC">
          <w:rPr>
            <w:noProof/>
            <w:webHidden/>
          </w:rPr>
          <w:t>273</w:t>
        </w:r>
        <w:r w:rsidR="00BD2BCC">
          <w:rPr>
            <w:noProof/>
            <w:webHidden/>
          </w:rPr>
          <w:fldChar w:fldCharType="end"/>
        </w:r>
      </w:hyperlink>
    </w:p>
    <w:p w14:paraId="3116AF41" w14:textId="020F4ED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8" w:history="1">
        <w:r w:rsidR="00BD2BCC" w:rsidRPr="00E3182A">
          <w:rPr>
            <w:rStyle w:val="Hyperlink"/>
            <w:b/>
            <w:noProof/>
          </w:rPr>
          <w:t>Figura 86.</w:t>
        </w:r>
        <w:r w:rsidR="00BD2BCC" w:rsidRPr="00E3182A">
          <w:rPr>
            <w:rStyle w:val="Hyperlink"/>
            <w:noProof/>
          </w:rPr>
          <w:t xml:space="preserve"> Competência C12 e seus movimentos no contexto da PoC</w:t>
        </w:r>
        <w:r w:rsidR="00BD2BCC">
          <w:rPr>
            <w:noProof/>
            <w:webHidden/>
          </w:rPr>
          <w:tab/>
        </w:r>
        <w:r w:rsidR="00BD2BCC">
          <w:rPr>
            <w:noProof/>
            <w:webHidden/>
          </w:rPr>
          <w:fldChar w:fldCharType="begin"/>
        </w:r>
        <w:r w:rsidR="00BD2BCC">
          <w:rPr>
            <w:noProof/>
            <w:webHidden/>
          </w:rPr>
          <w:instrText xml:space="preserve"> PAGEREF _Toc47384538 \h </w:instrText>
        </w:r>
        <w:r w:rsidR="00BD2BCC">
          <w:rPr>
            <w:noProof/>
            <w:webHidden/>
          </w:rPr>
        </w:r>
        <w:r w:rsidR="00BD2BCC">
          <w:rPr>
            <w:noProof/>
            <w:webHidden/>
          </w:rPr>
          <w:fldChar w:fldCharType="separate"/>
        </w:r>
        <w:r w:rsidR="00BD2BCC">
          <w:rPr>
            <w:noProof/>
            <w:webHidden/>
          </w:rPr>
          <w:t>274</w:t>
        </w:r>
        <w:r w:rsidR="00BD2BCC">
          <w:rPr>
            <w:noProof/>
            <w:webHidden/>
          </w:rPr>
          <w:fldChar w:fldCharType="end"/>
        </w:r>
      </w:hyperlink>
    </w:p>
    <w:p w14:paraId="4E4E0D02" w14:textId="1B8E5878"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9" w:history="1">
        <w:r w:rsidR="00BD2BCC" w:rsidRPr="00E3182A">
          <w:rPr>
            <w:rStyle w:val="Hyperlink"/>
            <w:b/>
            <w:noProof/>
          </w:rPr>
          <w:t>Figura 87.</w:t>
        </w:r>
        <w:r w:rsidR="00BD2BCC" w:rsidRPr="00E3182A">
          <w:rPr>
            <w:rStyle w:val="Hyperlink"/>
            <w:noProof/>
          </w:rPr>
          <w:t xml:space="preserve"> Competência C13 – Diferentes visões dos praticantes</w:t>
        </w:r>
        <w:r w:rsidR="00BD2BCC">
          <w:rPr>
            <w:noProof/>
            <w:webHidden/>
          </w:rPr>
          <w:tab/>
        </w:r>
        <w:r w:rsidR="00BD2BCC">
          <w:rPr>
            <w:noProof/>
            <w:webHidden/>
          </w:rPr>
          <w:fldChar w:fldCharType="begin"/>
        </w:r>
        <w:r w:rsidR="00BD2BCC">
          <w:rPr>
            <w:noProof/>
            <w:webHidden/>
          </w:rPr>
          <w:instrText xml:space="preserve"> PAGEREF _Toc47384539 \h </w:instrText>
        </w:r>
        <w:r w:rsidR="00BD2BCC">
          <w:rPr>
            <w:noProof/>
            <w:webHidden/>
          </w:rPr>
        </w:r>
        <w:r w:rsidR="00BD2BCC">
          <w:rPr>
            <w:noProof/>
            <w:webHidden/>
          </w:rPr>
          <w:fldChar w:fldCharType="separate"/>
        </w:r>
        <w:r w:rsidR="00BD2BCC">
          <w:rPr>
            <w:noProof/>
            <w:webHidden/>
          </w:rPr>
          <w:t>275</w:t>
        </w:r>
        <w:r w:rsidR="00BD2BCC">
          <w:rPr>
            <w:noProof/>
            <w:webHidden/>
          </w:rPr>
          <w:fldChar w:fldCharType="end"/>
        </w:r>
      </w:hyperlink>
    </w:p>
    <w:p w14:paraId="2355DFA5" w14:textId="49614426"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0" w:history="1">
        <w:r w:rsidR="00BD2BCC" w:rsidRPr="00E3182A">
          <w:rPr>
            <w:rStyle w:val="Hyperlink"/>
            <w:b/>
            <w:noProof/>
          </w:rPr>
          <w:t>Figura 88.</w:t>
        </w:r>
        <w:r w:rsidR="00BD2BCC" w:rsidRPr="00E3182A">
          <w:rPr>
            <w:rStyle w:val="Hyperlink"/>
            <w:noProof/>
          </w:rPr>
          <w:t xml:space="preserve"> Competência C13 e seus movimentos no contexto da PoC</w:t>
        </w:r>
        <w:r w:rsidR="00BD2BCC">
          <w:rPr>
            <w:noProof/>
            <w:webHidden/>
          </w:rPr>
          <w:tab/>
        </w:r>
        <w:r w:rsidR="00BD2BCC">
          <w:rPr>
            <w:noProof/>
            <w:webHidden/>
          </w:rPr>
          <w:fldChar w:fldCharType="begin"/>
        </w:r>
        <w:r w:rsidR="00BD2BCC">
          <w:rPr>
            <w:noProof/>
            <w:webHidden/>
          </w:rPr>
          <w:instrText xml:space="preserve"> PAGEREF _Toc47384540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30716F38" w14:textId="02B3A36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1" w:history="1">
        <w:r w:rsidR="00BD2BCC" w:rsidRPr="00E3182A">
          <w:rPr>
            <w:rStyle w:val="Hyperlink"/>
            <w:b/>
            <w:noProof/>
          </w:rPr>
          <w:t>Figura 89.</w:t>
        </w:r>
        <w:r w:rsidR="00BD2BCC" w:rsidRPr="00E3182A">
          <w:rPr>
            <w:rStyle w:val="Hyperlink"/>
            <w:noProof/>
          </w:rPr>
          <w:t xml:space="preserve"> Competência C14 – Adaptando na PoC</w:t>
        </w:r>
        <w:r w:rsidR="00BD2BCC">
          <w:rPr>
            <w:noProof/>
            <w:webHidden/>
          </w:rPr>
          <w:tab/>
        </w:r>
        <w:r w:rsidR="00BD2BCC">
          <w:rPr>
            <w:noProof/>
            <w:webHidden/>
          </w:rPr>
          <w:fldChar w:fldCharType="begin"/>
        </w:r>
        <w:r w:rsidR="00BD2BCC">
          <w:rPr>
            <w:noProof/>
            <w:webHidden/>
          </w:rPr>
          <w:instrText xml:space="preserve"> PAGEREF _Toc47384541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0AC48C9E" w14:textId="2361387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2" w:history="1">
        <w:r w:rsidR="00BD2BCC" w:rsidRPr="00E3182A">
          <w:rPr>
            <w:rStyle w:val="Hyperlink"/>
            <w:b/>
            <w:noProof/>
          </w:rPr>
          <w:t>Figura 90.</w:t>
        </w:r>
        <w:r w:rsidR="00BD2BCC" w:rsidRPr="00E3182A">
          <w:rPr>
            <w:rStyle w:val="Hyperlink"/>
            <w:noProof/>
          </w:rPr>
          <w:t xml:space="preserve"> Competência C14 – Exemplos</w:t>
        </w:r>
        <w:r w:rsidR="00BD2BCC">
          <w:rPr>
            <w:noProof/>
            <w:webHidden/>
          </w:rPr>
          <w:tab/>
        </w:r>
        <w:r w:rsidR="00BD2BCC">
          <w:rPr>
            <w:noProof/>
            <w:webHidden/>
          </w:rPr>
          <w:fldChar w:fldCharType="begin"/>
        </w:r>
        <w:r w:rsidR="00BD2BCC">
          <w:rPr>
            <w:noProof/>
            <w:webHidden/>
          </w:rPr>
          <w:instrText xml:space="preserve"> PAGEREF _Toc47384542 \h </w:instrText>
        </w:r>
        <w:r w:rsidR="00BD2BCC">
          <w:rPr>
            <w:noProof/>
            <w:webHidden/>
          </w:rPr>
        </w:r>
        <w:r w:rsidR="00BD2BCC">
          <w:rPr>
            <w:noProof/>
            <w:webHidden/>
          </w:rPr>
          <w:fldChar w:fldCharType="separate"/>
        </w:r>
        <w:r w:rsidR="00BD2BCC">
          <w:rPr>
            <w:noProof/>
            <w:webHidden/>
          </w:rPr>
          <w:t>279</w:t>
        </w:r>
        <w:r w:rsidR="00BD2BCC">
          <w:rPr>
            <w:noProof/>
            <w:webHidden/>
          </w:rPr>
          <w:fldChar w:fldCharType="end"/>
        </w:r>
      </w:hyperlink>
    </w:p>
    <w:p w14:paraId="315331A3" w14:textId="7F55F7C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3" w:history="1">
        <w:r w:rsidR="00BD2BCC" w:rsidRPr="00E3182A">
          <w:rPr>
            <w:rStyle w:val="Hyperlink"/>
            <w:b/>
            <w:noProof/>
          </w:rPr>
          <w:t>Figura 91.</w:t>
        </w:r>
        <w:r w:rsidR="00BD2BCC" w:rsidRPr="00E3182A">
          <w:rPr>
            <w:rStyle w:val="Hyperlink"/>
            <w:noProof/>
          </w:rPr>
          <w:t xml:space="preserve"> Competência C14 e seus movimentos no contexto da PoC</w:t>
        </w:r>
        <w:r w:rsidR="00BD2BCC">
          <w:rPr>
            <w:noProof/>
            <w:webHidden/>
          </w:rPr>
          <w:tab/>
        </w:r>
        <w:r w:rsidR="00BD2BCC">
          <w:rPr>
            <w:noProof/>
            <w:webHidden/>
          </w:rPr>
          <w:fldChar w:fldCharType="begin"/>
        </w:r>
        <w:r w:rsidR="00BD2BCC">
          <w:rPr>
            <w:noProof/>
            <w:webHidden/>
          </w:rPr>
          <w:instrText xml:space="preserve"> PAGEREF _Toc47384543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5FA40272" w14:textId="7D3487A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4" w:history="1">
        <w:r w:rsidR="00BD2BCC" w:rsidRPr="00E3182A">
          <w:rPr>
            <w:rStyle w:val="Hyperlink"/>
            <w:b/>
            <w:noProof/>
          </w:rPr>
          <w:t>Figura 92.</w:t>
        </w:r>
        <w:r w:rsidR="00BD2BCC" w:rsidRPr="00E3182A">
          <w:rPr>
            <w:rStyle w:val="Hyperlink"/>
            <w:noProof/>
          </w:rPr>
          <w:t xml:space="preserve"> Competência C15 – O mundo original e o mundo da PoC</w:t>
        </w:r>
        <w:r w:rsidR="00BD2BCC">
          <w:rPr>
            <w:noProof/>
            <w:webHidden/>
          </w:rPr>
          <w:tab/>
        </w:r>
        <w:r w:rsidR="00BD2BCC">
          <w:rPr>
            <w:noProof/>
            <w:webHidden/>
          </w:rPr>
          <w:fldChar w:fldCharType="begin"/>
        </w:r>
        <w:r w:rsidR="00BD2BCC">
          <w:rPr>
            <w:noProof/>
            <w:webHidden/>
          </w:rPr>
          <w:instrText xml:space="preserve"> PAGEREF _Toc47384544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31FEAD27" w14:textId="3A009E07"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5" w:history="1">
        <w:r w:rsidR="00BD2BCC" w:rsidRPr="00E3182A">
          <w:rPr>
            <w:rStyle w:val="Hyperlink"/>
            <w:b/>
            <w:noProof/>
          </w:rPr>
          <w:t>Figura 93.</w:t>
        </w:r>
        <w:r w:rsidR="00BD2BCC" w:rsidRPr="00E3182A">
          <w:rPr>
            <w:rStyle w:val="Hyperlink"/>
            <w:noProof/>
          </w:rPr>
          <w:t xml:space="preserve"> Competência C15 e seus movimentos no contexto da PoC</w:t>
        </w:r>
        <w:r w:rsidR="00BD2BCC">
          <w:rPr>
            <w:noProof/>
            <w:webHidden/>
          </w:rPr>
          <w:tab/>
        </w:r>
        <w:r w:rsidR="00BD2BCC">
          <w:rPr>
            <w:noProof/>
            <w:webHidden/>
          </w:rPr>
          <w:fldChar w:fldCharType="begin"/>
        </w:r>
        <w:r w:rsidR="00BD2BCC">
          <w:rPr>
            <w:noProof/>
            <w:webHidden/>
          </w:rPr>
          <w:instrText xml:space="preserve"> PAGEREF _Toc47384545 \h </w:instrText>
        </w:r>
        <w:r w:rsidR="00BD2BCC">
          <w:rPr>
            <w:noProof/>
            <w:webHidden/>
          </w:rPr>
        </w:r>
        <w:r w:rsidR="00BD2BCC">
          <w:rPr>
            <w:noProof/>
            <w:webHidden/>
          </w:rPr>
          <w:fldChar w:fldCharType="separate"/>
        </w:r>
        <w:r w:rsidR="00BD2BCC">
          <w:rPr>
            <w:noProof/>
            <w:webHidden/>
          </w:rPr>
          <w:t>284</w:t>
        </w:r>
        <w:r w:rsidR="00BD2BCC">
          <w:rPr>
            <w:noProof/>
            <w:webHidden/>
          </w:rPr>
          <w:fldChar w:fldCharType="end"/>
        </w:r>
      </w:hyperlink>
    </w:p>
    <w:p w14:paraId="12456D90" w14:textId="6DA1CA3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6" w:history="1">
        <w:r w:rsidR="00BD2BCC" w:rsidRPr="00E3182A">
          <w:rPr>
            <w:rStyle w:val="Hyperlink"/>
            <w:b/>
            <w:noProof/>
          </w:rPr>
          <w:t>Figura 94.</w:t>
        </w:r>
        <w:r w:rsidR="00BD2BCC" w:rsidRPr="00E3182A">
          <w:rPr>
            <w:rStyle w:val="Hyperlink"/>
            <w:noProof/>
          </w:rPr>
          <w:t xml:space="preserve"> Competência C16 – Um exemplo – o desejo de um cliente (PoC)</w:t>
        </w:r>
        <w:r w:rsidR="00BD2BCC">
          <w:rPr>
            <w:noProof/>
            <w:webHidden/>
          </w:rPr>
          <w:tab/>
        </w:r>
        <w:r w:rsidR="00BD2BCC">
          <w:rPr>
            <w:noProof/>
            <w:webHidden/>
          </w:rPr>
          <w:fldChar w:fldCharType="begin"/>
        </w:r>
        <w:r w:rsidR="00BD2BCC">
          <w:rPr>
            <w:noProof/>
            <w:webHidden/>
          </w:rPr>
          <w:instrText xml:space="preserve"> PAGEREF _Toc47384546 \h </w:instrText>
        </w:r>
        <w:r w:rsidR="00BD2BCC">
          <w:rPr>
            <w:noProof/>
            <w:webHidden/>
          </w:rPr>
        </w:r>
        <w:r w:rsidR="00BD2BCC">
          <w:rPr>
            <w:noProof/>
            <w:webHidden/>
          </w:rPr>
          <w:fldChar w:fldCharType="separate"/>
        </w:r>
        <w:r w:rsidR="00BD2BCC">
          <w:rPr>
            <w:noProof/>
            <w:webHidden/>
          </w:rPr>
          <w:t>285</w:t>
        </w:r>
        <w:r w:rsidR="00BD2BCC">
          <w:rPr>
            <w:noProof/>
            <w:webHidden/>
          </w:rPr>
          <w:fldChar w:fldCharType="end"/>
        </w:r>
      </w:hyperlink>
    </w:p>
    <w:p w14:paraId="0C88F03A" w14:textId="4A74ACF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7" w:history="1">
        <w:r w:rsidR="00BD2BCC" w:rsidRPr="00E3182A">
          <w:rPr>
            <w:rStyle w:val="Hyperlink"/>
            <w:b/>
            <w:noProof/>
          </w:rPr>
          <w:t>Figura 95.</w:t>
        </w:r>
        <w:r w:rsidR="00BD2BCC" w:rsidRPr="00E3182A">
          <w:rPr>
            <w:rStyle w:val="Hyperlink"/>
            <w:noProof/>
          </w:rPr>
          <w:t xml:space="preserve"> Competência C16 – Exemplos de negociações na PoC</w:t>
        </w:r>
        <w:r w:rsidR="00BD2BCC">
          <w:rPr>
            <w:noProof/>
            <w:webHidden/>
          </w:rPr>
          <w:tab/>
        </w:r>
        <w:r w:rsidR="00BD2BCC">
          <w:rPr>
            <w:noProof/>
            <w:webHidden/>
          </w:rPr>
          <w:fldChar w:fldCharType="begin"/>
        </w:r>
        <w:r w:rsidR="00BD2BCC">
          <w:rPr>
            <w:noProof/>
            <w:webHidden/>
          </w:rPr>
          <w:instrText xml:space="preserve"> PAGEREF _Toc47384547 \h </w:instrText>
        </w:r>
        <w:r w:rsidR="00BD2BCC">
          <w:rPr>
            <w:noProof/>
            <w:webHidden/>
          </w:rPr>
        </w:r>
        <w:r w:rsidR="00BD2BCC">
          <w:rPr>
            <w:noProof/>
            <w:webHidden/>
          </w:rPr>
          <w:fldChar w:fldCharType="separate"/>
        </w:r>
        <w:r w:rsidR="00BD2BCC">
          <w:rPr>
            <w:noProof/>
            <w:webHidden/>
          </w:rPr>
          <w:t>286</w:t>
        </w:r>
        <w:r w:rsidR="00BD2BCC">
          <w:rPr>
            <w:noProof/>
            <w:webHidden/>
          </w:rPr>
          <w:fldChar w:fldCharType="end"/>
        </w:r>
      </w:hyperlink>
    </w:p>
    <w:p w14:paraId="7C749C69" w14:textId="27D6AED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8" w:history="1">
        <w:r w:rsidR="00BD2BCC" w:rsidRPr="00E3182A">
          <w:rPr>
            <w:rStyle w:val="Hyperlink"/>
            <w:b/>
            <w:noProof/>
          </w:rPr>
          <w:t>Figura 96.</w:t>
        </w:r>
        <w:r w:rsidR="00BD2BCC" w:rsidRPr="00E3182A">
          <w:rPr>
            <w:rStyle w:val="Hyperlink"/>
            <w:noProof/>
          </w:rPr>
          <w:t xml:space="preserve"> Competência C16 e seus movimentos no contexto da PoC</w:t>
        </w:r>
        <w:r w:rsidR="00BD2BCC">
          <w:rPr>
            <w:noProof/>
            <w:webHidden/>
          </w:rPr>
          <w:tab/>
        </w:r>
        <w:r w:rsidR="00BD2BCC">
          <w:rPr>
            <w:noProof/>
            <w:webHidden/>
          </w:rPr>
          <w:fldChar w:fldCharType="begin"/>
        </w:r>
        <w:r w:rsidR="00BD2BCC">
          <w:rPr>
            <w:noProof/>
            <w:webHidden/>
          </w:rPr>
          <w:instrText xml:space="preserve"> PAGEREF _Toc47384548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20A162F4" w14:textId="692E2018"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9" w:history="1">
        <w:r w:rsidR="00BD2BCC" w:rsidRPr="00E3182A">
          <w:rPr>
            <w:rStyle w:val="Hyperlink"/>
            <w:b/>
            <w:noProof/>
          </w:rPr>
          <w:t>Figura 97.</w:t>
        </w:r>
        <w:r w:rsidR="00BD2BCC" w:rsidRPr="00E3182A">
          <w:rPr>
            <w:rStyle w:val="Hyperlink"/>
            <w:noProof/>
          </w:rPr>
          <w:t xml:space="preserve"> Competência C17 – Um exemplo</w:t>
        </w:r>
        <w:r w:rsidR="00BD2BCC">
          <w:rPr>
            <w:noProof/>
            <w:webHidden/>
          </w:rPr>
          <w:tab/>
        </w:r>
        <w:r w:rsidR="00BD2BCC">
          <w:rPr>
            <w:noProof/>
            <w:webHidden/>
          </w:rPr>
          <w:fldChar w:fldCharType="begin"/>
        </w:r>
        <w:r w:rsidR="00BD2BCC">
          <w:rPr>
            <w:noProof/>
            <w:webHidden/>
          </w:rPr>
          <w:instrText xml:space="preserve"> PAGEREF _Toc47384549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6A5DF963" w14:textId="0515403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0" w:history="1">
        <w:r w:rsidR="00BD2BCC" w:rsidRPr="00E3182A">
          <w:rPr>
            <w:rStyle w:val="Hyperlink"/>
            <w:b/>
            <w:noProof/>
          </w:rPr>
          <w:t>Figura 98.</w:t>
        </w:r>
        <w:r w:rsidR="00BD2BCC" w:rsidRPr="00E3182A">
          <w:rPr>
            <w:rStyle w:val="Hyperlink"/>
            <w:noProof/>
          </w:rPr>
          <w:t xml:space="preserve"> Competência C17 e seus movimentos no contexto da PoC</w:t>
        </w:r>
        <w:r w:rsidR="00BD2BCC">
          <w:rPr>
            <w:noProof/>
            <w:webHidden/>
          </w:rPr>
          <w:tab/>
        </w:r>
        <w:r w:rsidR="00BD2BCC">
          <w:rPr>
            <w:noProof/>
            <w:webHidden/>
          </w:rPr>
          <w:fldChar w:fldCharType="begin"/>
        </w:r>
        <w:r w:rsidR="00BD2BCC">
          <w:rPr>
            <w:noProof/>
            <w:webHidden/>
          </w:rPr>
          <w:instrText xml:space="preserve"> PAGEREF _Toc47384550 \h </w:instrText>
        </w:r>
        <w:r w:rsidR="00BD2BCC">
          <w:rPr>
            <w:noProof/>
            <w:webHidden/>
          </w:rPr>
        </w:r>
        <w:r w:rsidR="00BD2BCC">
          <w:rPr>
            <w:noProof/>
            <w:webHidden/>
          </w:rPr>
          <w:fldChar w:fldCharType="separate"/>
        </w:r>
        <w:r w:rsidR="00BD2BCC">
          <w:rPr>
            <w:noProof/>
            <w:webHidden/>
          </w:rPr>
          <w:t>289</w:t>
        </w:r>
        <w:r w:rsidR="00BD2BCC">
          <w:rPr>
            <w:noProof/>
            <w:webHidden/>
          </w:rPr>
          <w:fldChar w:fldCharType="end"/>
        </w:r>
      </w:hyperlink>
    </w:p>
    <w:p w14:paraId="3235477F" w14:textId="47930B95"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1" w:history="1">
        <w:r w:rsidR="00BD2BCC" w:rsidRPr="00E3182A">
          <w:rPr>
            <w:rStyle w:val="Hyperlink"/>
            <w:b/>
            <w:noProof/>
          </w:rPr>
          <w:t>Figura 99.</w:t>
        </w:r>
        <w:r w:rsidR="00BD2BCC" w:rsidRPr="00E3182A">
          <w:rPr>
            <w:rStyle w:val="Hyperlink"/>
            <w:noProof/>
          </w:rPr>
          <w:t xml:space="preserve"> Competência C18 – Um exemplo</w:t>
        </w:r>
        <w:r w:rsidR="00BD2BCC">
          <w:rPr>
            <w:noProof/>
            <w:webHidden/>
          </w:rPr>
          <w:tab/>
        </w:r>
        <w:r w:rsidR="00BD2BCC">
          <w:rPr>
            <w:noProof/>
            <w:webHidden/>
          </w:rPr>
          <w:fldChar w:fldCharType="begin"/>
        </w:r>
        <w:r w:rsidR="00BD2BCC">
          <w:rPr>
            <w:noProof/>
            <w:webHidden/>
          </w:rPr>
          <w:instrText xml:space="preserve"> PAGEREF _Toc47384551 \h </w:instrText>
        </w:r>
        <w:r w:rsidR="00BD2BCC">
          <w:rPr>
            <w:noProof/>
            <w:webHidden/>
          </w:rPr>
        </w:r>
        <w:r w:rsidR="00BD2BCC">
          <w:rPr>
            <w:noProof/>
            <w:webHidden/>
          </w:rPr>
          <w:fldChar w:fldCharType="separate"/>
        </w:r>
        <w:r w:rsidR="00BD2BCC">
          <w:rPr>
            <w:noProof/>
            <w:webHidden/>
          </w:rPr>
          <w:t>290</w:t>
        </w:r>
        <w:r w:rsidR="00BD2BCC">
          <w:rPr>
            <w:noProof/>
            <w:webHidden/>
          </w:rPr>
          <w:fldChar w:fldCharType="end"/>
        </w:r>
      </w:hyperlink>
    </w:p>
    <w:p w14:paraId="4104A8A1" w14:textId="660936D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2" w:history="1">
        <w:r w:rsidR="00BD2BCC" w:rsidRPr="00E3182A">
          <w:rPr>
            <w:rStyle w:val="Hyperlink"/>
            <w:b/>
            <w:noProof/>
          </w:rPr>
          <w:t>Figura 100.</w:t>
        </w:r>
        <w:r w:rsidR="00BD2BCC" w:rsidRPr="00E3182A">
          <w:rPr>
            <w:rStyle w:val="Hyperlink"/>
            <w:noProof/>
          </w:rPr>
          <w:t xml:space="preserve"> Competência C18 e seus movimentos no contexto da PoC</w:t>
        </w:r>
        <w:r w:rsidR="00BD2BCC">
          <w:rPr>
            <w:noProof/>
            <w:webHidden/>
          </w:rPr>
          <w:tab/>
        </w:r>
        <w:r w:rsidR="00BD2BCC">
          <w:rPr>
            <w:noProof/>
            <w:webHidden/>
          </w:rPr>
          <w:fldChar w:fldCharType="begin"/>
        </w:r>
        <w:r w:rsidR="00BD2BCC">
          <w:rPr>
            <w:noProof/>
            <w:webHidden/>
          </w:rPr>
          <w:instrText xml:space="preserve"> PAGEREF _Toc47384552 \h </w:instrText>
        </w:r>
        <w:r w:rsidR="00BD2BCC">
          <w:rPr>
            <w:noProof/>
            <w:webHidden/>
          </w:rPr>
        </w:r>
        <w:r w:rsidR="00BD2BCC">
          <w:rPr>
            <w:noProof/>
            <w:webHidden/>
          </w:rPr>
          <w:fldChar w:fldCharType="separate"/>
        </w:r>
        <w:r w:rsidR="00BD2BCC">
          <w:rPr>
            <w:noProof/>
            <w:webHidden/>
          </w:rPr>
          <w:t>291</w:t>
        </w:r>
        <w:r w:rsidR="00BD2BCC">
          <w:rPr>
            <w:noProof/>
            <w:webHidden/>
          </w:rPr>
          <w:fldChar w:fldCharType="end"/>
        </w:r>
      </w:hyperlink>
    </w:p>
    <w:p w14:paraId="6AC60BFE" w14:textId="61393DC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3" w:history="1">
        <w:r w:rsidR="00BD2BCC" w:rsidRPr="00E3182A">
          <w:rPr>
            <w:rStyle w:val="Hyperlink"/>
            <w:b/>
            <w:noProof/>
          </w:rPr>
          <w:t>Figura 101.</w:t>
        </w:r>
        <w:r w:rsidR="00BD2BCC" w:rsidRPr="00E3182A">
          <w:rPr>
            <w:rStyle w:val="Hyperlink"/>
            <w:noProof/>
          </w:rPr>
          <w:t xml:space="preserve"> Competência C19 – Um exemplo</w:t>
        </w:r>
        <w:r w:rsidR="00BD2BCC">
          <w:rPr>
            <w:noProof/>
            <w:webHidden/>
          </w:rPr>
          <w:tab/>
        </w:r>
        <w:r w:rsidR="00BD2BCC">
          <w:rPr>
            <w:noProof/>
            <w:webHidden/>
          </w:rPr>
          <w:fldChar w:fldCharType="begin"/>
        </w:r>
        <w:r w:rsidR="00BD2BCC">
          <w:rPr>
            <w:noProof/>
            <w:webHidden/>
          </w:rPr>
          <w:instrText xml:space="preserve"> PAGEREF _Toc47384553 \h </w:instrText>
        </w:r>
        <w:r w:rsidR="00BD2BCC">
          <w:rPr>
            <w:noProof/>
            <w:webHidden/>
          </w:rPr>
        </w:r>
        <w:r w:rsidR="00BD2BCC">
          <w:rPr>
            <w:noProof/>
            <w:webHidden/>
          </w:rPr>
          <w:fldChar w:fldCharType="separate"/>
        </w:r>
        <w:r w:rsidR="00BD2BCC">
          <w:rPr>
            <w:noProof/>
            <w:webHidden/>
          </w:rPr>
          <w:t>292</w:t>
        </w:r>
        <w:r w:rsidR="00BD2BCC">
          <w:rPr>
            <w:noProof/>
            <w:webHidden/>
          </w:rPr>
          <w:fldChar w:fldCharType="end"/>
        </w:r>
      </w:hyperlink>
    </w:p>
    <w:p w14:paraId="4AC6F181" w14:textId="28ABB53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4" w:history="1">
        <w:r w:rsidR="00BD2BCC" w:rsidRPr="00E3182A">
          <w:rPr>
            <w:rStyle w:val="Hyperlink"/>
            <w:b/>
            <w:noProof/>
          </w:rPr>
          <w:t>Figura 102.</w:t>
        </w:r>
        <w:r w:rsidR="00BD2BCC" w:rsidRPr="00E3182A">
          <w:rPr>
            <w:rStyle w:val="Hyperlink"/>
            <w:noProof/>
          </w:rPr>
          <w:t xml:space="preserve"> Competência C19 e seus movimentos no contexto da PoC</w:t>
        </w:r>
        <w:r w:rsidR="00BD2BCC">
          <w:rPr>
            <w:noProof/>
            <w:webHidden/>
          </w:rPr>
          <w:tab/>
        </w:r>
        <w:r w:rsidR="00BD2BCC">
          <w:rPr>
            <w:noProof/>
            <w:webHidden/>
          </w:rPr>
          <w:fldChar w:fldCharType="begin"/>
        </w:r>
        <w:r w:rsidR="00BD2BCC">
          <w:rPr>
            <w:noProof/>
            <w:webHidden/>
          </w:rPr>
          <w:instrText xml:space="preserve"> PAGEREF _Toc47384554 \h </w:instrText>
        </w:r>
        <w:r w:rsidR="00BD2BCC">
          <w:rPr>
            <w:noProof/>
            <w:webHidden/>
          </w:rPr>
        </w:r>
        <w:r w:rsidR="00BD2BCC">
          <w:rPr>
            <w:noProof/>
            <w:webHidden/>
          </w:rPr>
          <w:fldChar w:fldCharType="separate"/>
        </w:r>
        <w:r w:rsidR="00BD2BCC">
          <w:rPr>
            <w:noProof/>
            <w:webHidden/>
          </w:rPr>
          <w:t>293</w:t>
        </w:r>
        <w:r w:rsidR="00BD2BCC">
          <w:rPr>
            <w:noProof/>
            <w:webHidden/>
          </w:rPr>
          <w:fldChar w:fldCharType="end"/>
        </w:r>
      </w:hyperlink>
    </w:p>
    <w:p w14:paraId="4D2BC0CC" w14:textId="526F444A"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5" w:history="1">
        <w:r w:rsidR="00BD2BCC" w:rsidRPr="00E3182A">
          <w:rPr>
            <w:rStyle w:val="Hyperlink"/>
            <w:b/>
            <w:noProof/>
          </w:rPr>
          <w:t>Figura 103.</w:t>
        </w:r>
        <w:r w:rsidR="00BD2BCC" w:rsidRPr="00E3182A">
          <w:rPr>
            <w:rStyle w:val="Hyperlink"/>
            <w:noProof/>
          </w:rPr>
          <w:t xml:space="preserve"> Competência C20 – Um exemplo</w:t>
        </w:r>
        <w:r w:rsidR="00BD2BCC">
          <w:rPr>
            <w:noProof/>
            <w:webHidden/>
          </w:rPr>
          <w:tab/>
        </w:r>
        <w:r w:rsidR="00BD2BCC">
          <w:rPr>
            <w:noProof/>
            <w:webHidden/>
          </w:rPr>
          <w:fldChar w:fldCharType="begin"/>
        </w:r>
        <w:r w:rsidR="00BD2BCC">
          <w:rPr>
            <w:noProof/>
            <w:webHidden/>
          </w:rPr>
          <w:instrText xml:space="preserve"> PAGEREF _Toc47384555 \h </w:instrText>
        </w:r>
        <w:r w:rsidR="00BD2BCC">
          <w:rPr>
            <w:noProof/>
            <w:webHidden/>
          </w:rPr>
        </w:r>
        <w:r w:rsidR="00BD2BCC">
          <w:rPr>
            <w:noProof/>
            <w:webHidden/>
          </w:rPr>
          <w:fldChar w:fldCharType="separate"/>
        </w:r>
        <w:r w:rsidR="00BD2BCC">
          <w:rPr>
            <w:noProof/>
            <w:webHidden/>
          </w:rPr>
          <w:t>294</w:t>
        </w:r>
        <w:r w:rsidR="00BD2BCC">
          <w:rPr>
            <w:noProof/>
            <w:webHidden/>
          </w:rPr>
          <w:fldChar w:fldCharType="end"/>
        </w:r>
      </w:hyperlink>
    </w:p>
    <w:p w14:paraId="22903145" w14:textId="693C34B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6" w:history="1">
        <w:r w:rsidR="00BD2BCC" w:rsidRPr="00E3182A">
          <w:rPr>
            <w:rStyle w:val="Hyperlink"/>
            <w:b/>
            <w:noProof/>
          </w:rPr>
          <w:t>Figura 104.</w:t>
        </w:r>
        <w:r w:rsidR="00BD2BCC" w:rsidRPr="00E3182A">
          <w:rPr>
            <w:rStyle w:val="Hyperlink"/>
            <w:noProof/>
          </w:rPr>
          <w:t xml:space="preserve"> Competência C20 e seus movimentos no contexto da PoC</w:t>
        </w:r>
        <w:r w:rsidR="00BD2BCC">
          <w:rPr>
            <w:noProof/>
            <w:webHidden/>
          </w:rPr>
          <w:tab/>
        </w:r>
        <w:r w:rsidR="00BD2BCC">
          <w:rPr>
            <w:noProof/>
            <w:webHidden/>
          </w:rPr>
          <w:fldChar w:fldCharType="begin"/>
        </w:r>
        <w:r w:rsidR="00BD2BCC">
          <w:rPr>
            <w:noProof/>
            <w:webHidden/>
          </w:rPr>
          <w:instrText xml:space="preserve"> PAGEREF _Toc47384556 \h </w:instrText>
        </w:r>
        <w:r w:rsidR="00BD2BCC">
          <w:rPr>
            <w:noProof/>
            <w:webHidden/>
          </w:rPr>
        </w:r>
        <w:r w:rsidR="00BD2BCC">
          <w:rPr>
            <w:noProof/>
            <w:webHidden/>
          </w:rPr>
          <w:fldChar w:fldCharType="separate"/>
        </w:r>
        <w:r w:rsidR="00BD2BCC">
          <w:rPr>
            <w:noProof/>
            <w:webHidden/>
          </w:rPr>
          <w:t>295</w:t>
        </w:r>
        <w:r w:rsidR="00BD2BCC">
          <w:rPr>
            <w:noProof/>
            <w:webHidden/>
          </w:rPr>
          <w:fldChar w:fldCharType="end"/>
        </w:r>
      </w:hyperlink>
    </w:p>
    <w:p w14:paraId="10BEF1C5" w14:textId="373356A6"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7" w:history="1">
        <w:r w:rsidR="00BD2BCC" w:rsidRPr="00E3182A">
          <w:rPr>
            <w:rStyle w:val="Hyperlink"/>
            <w:b/>
            <w:noProof/>
          </w:rPr>
          <w:t>Figura 105.</w:t>
        </w:r>
        <w:r w:rsidR="00BD2BCC" w:rsidRPr="00E3182A">
          <w:rPr>
            <w:rStyle w:val="Hyperlink"/>
            <w:noProof/>
          </w:rPr>
          <w:t xml:space="preserve"> Competência C21 – Buscando conhecimento na PoC</w:t>
        </w:r>
        <w:r w:rsidR="00BD2BCC">
          <w:rPr>
            <w:noProof/>
            <w:webHidden/>
          </w:rPr>
          <w:tab/>
        </w:r>
        <w:r w:rsidR="00BD2BCC">
          <w:rPr>
            <w:noProof/>
            <w:webHidden/>
          </w:rPr>
          <w:fldChar w:fldCharType="begin"/>
        </w:r>
        <w:r w:rsidR="00BD2BCC">
          <w:rPr>
            <w:noProof/>
            <w:webHidden/>
          </w:rPr>
          <w:instrText xml:space="preserve"> PAGEREF _Toc47384557 \h </w:instrText>
        </w:r>
        <w:r w:rsidR="00BD2BCC">
          <w:rPr>
            <w:noProof/>
            <w:webHidden/>
          </w:rPr>
        </w:r>
        <w:r w:rsidR="00BD2BCC">
          <w:rPr>
            <w:noProof/>
            <w:webHidden/>
          </w:rPr>
          <w:fldChar w:fldCharType="separate"/>
        </w:r>
        <w:r w:rsidR="00BD2BCC">
          <w:rPr>
            <w:noProof/>
            <w:webHidden/>
          </w:rPr>
          <w:t>296</w:t>
        </w:r>
        <w:r w:rsidR="00BD2BCC">
          <w:rPr>
            <w:noProof/>
            <w:webHidden/>
          </w:rPr>
          <w:fldChar w:fldCharType="end"/>
        </w:r>
      </w:hyperlink>
    </w:p>
    <w:p w14:paraId="084DD3E8" w14:textId="6F35E12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8" w:history="1">
        <w:r w:rsidR="00BD2BCC" w:rsidRPr="00E3182A">
          <w:rPr>
            <w:rStyle w:val="Hyperlink"/>
            <w:b/>
            <w:noProof/>
          </w:rPr>
          <w:t>Figura 106.</w:t>
        </w:r>
        <w:r w:rsidR="00BD2BCC" w:rsidRPr="00E3182A">
          <w:rPr>
            <w:rStyle w:val="Hyperlink"/>
            <w:noProof/>
          </w:rPr>
          <w:t xml:space="preserve"> Competência C21 – Buscando conhecimento (outros atores)</w:t>
        </w:r>
        <w:r w:rsidR="00BD2BCC">
          <w:rPr>
            <w:noProof/>
            <w:webHidden/>
          </w:rPr>
          <w:tab/>
        </w:r>
        <w:r w:rsidR="00BD2BCC">
          <w:rPr>
            <w:noProof/>
            <w:webHidden/>
          </w:rPr>
          <w:fldChar w:fldCharType="begin"/>
        </w:r>
        <w:r w:rsidR="00BD2BCC">
          <w:rPr>
            <w:noProof/>
            <w:webHidden/>
          </w:rPr>
          <w:instrText xml:space="preserve"> PAGEREF _Toc47384558 \h </w:instrText>
        </w:r>
        <w:r w:rsidR="00BD2BCC">
          <w:rPr>
            <w:noProof/>
            <w:webHidden/>
          </w:rPr>
        </w:r>
        <w:r w:rsidR="00BD2BCC">
          <w:rPr>
            <w:noProof/>
            <w:webHidden/>
          </w:rPr>
          <w:fldChar w:fldCharType="separate"/>
        </w:r>
        <w:r w:rsidR="00BD2BCC">
          <w:rPr>
            <w:noProof/>
            <w:webHidden/>
          </w:rPr>
          <w:t>297</w:t>
        </w:r>
        <w:r w:rsidR="00BD2BCC">
          <w:rPr>
            <w:noProof/>
            <w:webHidden/>
          </w:rPr>
          <w:fldChar w:fldCharType="end"/>
        </w:r>
      </w:hyperlink>
    </w:p>
    <w:p w14:paraId="2CC72DBF" w14:textId="1273BB44"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9" w:history="1">
        <w:r w:rsidR="00BD2BCC" w:rsidRPr="00E3182A">
          <w:rPr>
            <w:rStyle w:val="Hyperlink"/>
            <w:b/>
            <w:noProof/>
          </w:rPr>
          <w:t>Figura 107.</w:t>
        </w:r>
        <w:r w:rsidR="00BD2BCC" w:rsidRPr="00E3182A">
          <w:rPr>
            <w:rStyle w:val="Hyperlink"/>
            <w:noProof/>
          </w:rPr>
          <w:t xml:space="preserve"> Competência C21 e seus movimentos no contexto da PoC</w:t>
        </w:r>
        <w:r w:rsidR="00BD2BCC">
          <w:rPr>
            <w:noProof/>
            <w:webHidden/>
          </w:rPr>
          <w:tab/>
        </w:r>
        <w:r w:rsidR="00BD2BCC">
          <w:rPr>
            <w:noProof/>
            <w:webHidden/>
          </w:rPr>
          <w:fldChar w:fldCharType="begin"/>
        </w:r>
        <w:r w:rsidR="00BD2BCC">
          <w:rPr>
            <w:noProof/>
            <w:webHidden/>
          </w:rPr>
          <w:instrText xml:space="preserve"> PAGEREF _Toc47384559 \h </w:instrText>
        </w:r>
        <w:r w:rsidR="00BD2BCC">
          <w:rPr>
            <w:noProof/>
            <w:webHidden/>
          </w:rPr>
        </w:r>
        <w:r w:rsidR="00BD2BCC">
          <w:rPr>
            <w:noProof/>
            <w:webHidden/>
          </w:rPr>
          <w:fldChar w:fldCharType="separate"/>
        </w:r>
        <w:r w:rsidR="00BD2BCC">
          <w:rPr>
            <w:noProof/>
            <w:webHidden/>
          </w:rPr>
          <w:t>298</w:t>
        </w:r>
        <w:r w:rsidR="00BD2BCC">
          <w:rPr>
            <w:noProof/>
            <w:webHidden/>
          </w:rPr>
          <w:fldChar w:fldCharType="end"/>
        </w:r>
      </w:hyperlink>
    </w:p>
    <w:p w14:paraId="7032B048" w14:textId="2A28522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0" w:history="1">
        <w:r w:rsidR="00BD2BCC" w:rsidRPr="00E3182A">
          <w:rPr>
            <w:rStyle w:val="Hyperlink"/>
            <w:b/>
            <w:noProof/>
          </w:rPr>
          <w:t>Figura 108.</w:t>
        </w:r>
        <w:r w:rsidR="00BD2BCC" w:rsidRPr="00E3182A">
          <w:rPr>
            <w:rStyle w:val="Hyperlink"/>
            <w:noProof/>
          </w:rPr>
          <w:t xml:space="preserve"> Competência C22 – Um exemplo de desenvolvimento na PoC</w:t>
        </w:r>
        <w:r w:rsidR="00BD2BCC">
          <w:rPr>
            <w:noProof/>
            <w:webHidden/>
          </w:rPr>
          <w:tab/>
        </w:r>
        <w:r w:rsidR="00BD2BCC">
          <w:rPr>
            <w:noProof/>
            <w:webHidden/>
          </w:rPr>
          <w:fldChar w:fldCharType="begin"/>
        </w:r>
        <w:r w:rsidR="00BD2BCC">
          <w:rPr>
            <w:noProof/>
            <w:webHidden/>
          </w:rPr>
          <w:instrText xml:space="preserve"> PAGEREF _Toc47384560 \h </w:instrText>
        </w:r>
        <w:r w:rsidR="00BD2BCC">
          <w:rPr>
            <w:noProof/>
            <w:webHidden/>
          </w:rPr>
        </w:r>
        <w:r w:rsidR="00BD2BCC">
          <w:rPr>
            <w:noProof/>
            <w:webHidden/>
          </w:rPr>
          <w:fldChar w:fldCharType="separate"/>
        </w:r>
        <w:r w:rsidR="00BD2BCC">
          <w:rPr>
            <w:noProof/>
            <w:webHidden/>
          </w:rPr>
          <w:t>299</w:t>
        </w:r>
        <w:r w:rsidR="00BD2BCC">
          <w:rPr>
            <w:noProof/>
            <w:webHidden/>
          </w:rPr>
          <w:fldChar w:fldCharType="end"/>
        </w:r>
      </w:hyperlink>
    </w:p>
    <w:p w14:paraId="63A1A753" w14:textId="081859F7"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1" w:history="1">
        <w:r w:rsidR="00BD2BCC" w:rsidRPr="00E3182A">
          <w:rPr>
            <w:rStyle w:val="Hyperlink"/>
            <w:b/>
            <w:noProof/>
          </w:rPr>
          <w:t>Figura 109.</w:t>
        </w:r>
        <w:r w:rsidR="00BD2BCC" w:rsidRPr="00E3182A">
          <w:rPr>
            <w:rStyle w:val="Hyperlink"/>
            <w:noProof/>
          </w:rPr>
          <w:t xml:space="preserve"> Competência C22 e seus movimentos no contexto da PoC</w:t>
        </w:r>
        <w:r w:rsidR="00BD2BCC">
          <w:rPr>
            <w:noProof/>
            <w:webHidden/>
          </w:rPr>
          <w:tab/>
        </w:r>
        <w:r w:rsidR="00BD2BCC">
          <w:rPr>
            <w:noProof/>
            <w:webHidden/>
          </w:rPr>
          <w:fldChar w:fldCharType="begin"/>
        </w:r>
        <w:r w:rsidR="00BD2BCC">
          <w:rPr>
            <w:noProof/>
            <w:webHidden/>
          </w:rPr>
          <w:instrText xml:space="preserve"> PAGEREF _Toc47384561 \h </w:instrText>
        </w:r>
        <w:r w:rsidR="00BD2BCC">
          <w:rPr>
            <w:noProof/>
            <w:webHidden/>
          </w:rPr>
        </w:r>
        <w:r w:rsidR="00BD2BCC">
          <w:rPr>
            <w:noProof/>
            <w:webHidden/>
          </w:rPr>
          <w:fldChar w:fldCharType="separate"/>
        </w:r>
        <w:r w:rsidR="00BD2BCC">
          <w:rPr>
            <w:noProof/>
            <w:webHidden/>
          </w:rPr>
          <w:t>300</w:t>
        </w:r>
        <w:r w:rsidR="00BD2BCC">
          <w:rPr>
            <w:noProof/>
            <w:webHidden/>
          </w:rPr>
          <w:fldChar w:fldCharType="end"/>
        </w:r>
      </w:hyperlink>
    </w:p>
    <w:p w14:paraId="4B9D0E04" w14:textId="2367890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2" w:history="1">
        <w:r w:rsidR="00BD2BCC" w:rsidRPr="00E3182A">
          <w:rPr>
            <w:rStyle w:val="Hyperlink"/>
            <w:b/>
            <w:noProof/>
          </w:rPr>
          <w:t>Figura 110.</w:t>
        </w:r>
        <w:r w:rsidR="00BD2BCC" w:rsidRPr="00E3182A">
          <w:rPr>
            <w:rStyle w:val="Hyperlink"/>
            <w:noProof/>
          </w:rPr>
          <w:t xml:space="preserve"> Nosso percurso – As práticas de PoC e seu modelo de contexto</w:t>
        </w:r>
        <w:r w:rsidR="00BD2BCC">
          <w:rPr>
            <w:noProof/>
            <w:webHidden/>
          </w:rPr>
          <w:tab/>
        </w:r>
        <w:r w:rsidR="00BD2BCC">
          <w:rPr>
            <w:noProof/>
            <w:webHidden/>
          </w:rPr>
          <w:fldChar w:fldCharType="begin"/>
        </w:r>
        <w:r w:rsidR="00BD2BCC">
          <w:rPr>
            <w:noProof/>
            <w:webHidden/>
          </w:rPr>
          <w:instrText xml:space="preserve"> PAGEREF _Toc47384562 \h </w:instrText>
        </w:r>
        <w:r w:rsidR="00BD2BCC">
          <w:rPr>
            <w:noProof/>
            <w:webHidden/>
          </w:rPr>
        </w:r>
        <w:r w:rsidR="00BD2BCC">
          <w:rPr>
            <w:noProof/>
            <w:webHidden/>
          </w:rPr>
          <w:fldChar w:fldCharType="separate"/>
        </w:r>
        <w:r w:rsidR="00BD2BCC">
          <w:rPr>
            <w:noProof/>
            <w:webHidden/>
          </w:rPr>
          <w:t>302</w:t>
        </w:r>
        <w:r w:rsidR="00BD2BCC">
          <w:rPr>
            <w:noProof/>
            <w:webHidden/>
          </w:rPr>
          <w:fldChar w:fldCharType="end"/>
        </w:r>
      </w:hyperlink>
    </w:p>
    <w:p w14:paraId="632F9AC0" w14:textId="79EB76A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3" w:history="1">
        <w:r w:rsidR="00BD2BCC" w:rsidRPr="00E3182A">
          <w:rPr>
            <w:rStyle w:val="Hyperlink"/>
            <w:b/>
            <w:noProof/>
          </w:rPr>
          <w:t>Figura 111.</w:t>
        </w:r>
        <w:r w:rsidR="00BD2BCC" w:rsidRPr="00E3182A">
          <w:rPr>
            <w:rStyle w:val="Hyperlink"/>
            <w:noProof/>
          </w:rPr>
          <w:t xml:space="preserve"> A atividade da PoC</w:t>
        </w:r>
        <w:r w:rsidR="00BD2BCC">
          <w:rPr>
            <w:noProof/>
            <w:webHidden/>
          </w:rPr>
          <w:tab/>
        </w:r>
        <w:r w:rsidR="00BD2BCC">
          <w:rPr>
            <w:noProof/>
            <w:webHidden/>
          </w:rPr>
          <w:fldChar w:fldCharType="begin"/>
        </w:r>
        <w:r w:rsidR="00BD2BCC">
          <w:rPr>
            <w:noProof/>
            <w:webHidden/>
          </w:rPr>
          <w:instrText xml:space="preserve"> PAGEREF _Toc47384563 \h </w:instrText>
        </w:r>
        <w:r w:rsidR="00BD2BCC">
          <w:rPr>
            <w:noProof/>
            <w:webHidden/>
          </w:rPr>
        </w:r>
        <w:r w:rsidR="00BD2BCC">
          <w:rPr>
            <w:noProof/>
            <w:webHidden/>
          </w:rPr>
          <w:fldChar w:fldCharType="separate"/>
        </w:r>
        <w:r w:rsidR="00BD2BCC">
          <w:rPr>
            <w:noProof/>
            <w:webHidden/>
          </w:rPr>
          <w:t>304</w:t>
        </w:r>
        <w:r w:rsidR="00BD2BCC">
          <w:rPr>
            <w:noProof/>
            <w:webHidden/>
          </w:rPr>
          <w:fldChar w:fldCharType="end"/>
        </w:r>
      </w:hyperlink>
    </w:p>
    <w:p w14:paraId="345095C9" w14:textId="68F96DE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4" w:history="1">
        <w:r w:rsidR="00BD2BCC" w:rsidRPr="00E3182A">
          <w:rPr>
            <w:rStyle w:val="Hyperlink"/>
            <w:b/>
            <w:noProof/>
          </w:rPr>
          <w:t>Figura 112.</w:t>
        </w:r>
        <w:r w:rsidR="00BD2BCC" w:rsidRPr="00E3182A">
          <w:rPr>
            <w:rStyle w:val="Hyperlink"/>
            <w:noProof/>
          </w:rPr>
          <w:t xml:space="preserve"> Mapeando os diálogos na PoC com a estrutura de problemas da EC</w:t>
        </w:r>
        <w:r w:rsidR="00BD2BCC">
          <w:rPr>
            <w:noProof/>
            <w:webHidden/>
          </w:rPr>
          <w:tab/>
        </w:r>
        <w:r w:rsidR="00BD2BCC">
          <w:rPr>
            <w:noProof/>
            <w:webHidden/>
          </w:rPr>
          <w:fldChar w:fldCharType="begin"/>
        </w:r>
        <w:r w:rsidR="00BD2BCC">
          <w:rPr>
            <w:noProof/>
            <w:webHidden/>
          </w:rPr>
          <w:instrText xml:space="preserve"> PAGEREF _Toc47384564 \h </w:instrText>
        </w:r>
        <w:r w:rsidR="00BD2BCC">
          <w:rPr>
            <w:noProof/>
            <w:webHidden/>
          </w:rPr>
        </w:r>
        <w:r w:rsidR="00BD2BCC">
          <w:rPr>
            <w:noProof/>
            <w:webHidden/>
          </w:rPr>
          <w:fldChar w:fldCharType="separate"/>
        </w:r>
        <w:r w:rsidR="00BD2BCC">
          <w:rPr>
            <w:noProof/>
            <w:webHidden/>
          </w:rPr>
          <w:t>308</w:t>
        </w:r>
        <w:r w:rsidR="00BD2BCC">
          <w:rPr>
            <w:noProof/>
            <w:webHidden/>
          </w:rPr>
          <w:fldChar w:fldCharType="end"/>
        </w:r>
      </w:hyperlink>
    </w:p>
    <w:p w14:paraId="128F184A" w14:textId="1B0542C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5" w:history="1">
        <w:r w:rsidR="00BD2BCC" w:rsidRPr="00E3182A">
          <w:rPr>
            <w:rStyle w:val="Hyperlink"/>
            <w:b/>
            <w:noProof/>
          </w:rPr>
          <w:t>Figura 113.</w:t>
        </w:r>
        <w:r w:rsidR="00BD2BCC" w:rsidRPr="00E3182A">
          <w:rPr>
            <w:rStyle w:val="Hyperlink"/>
            <w:noProof/>
          </w:rPr>
          <w:t xml:space="preserve"> Os movimentos, as competências e as práticas de PoC</w:t>
        </w:r>
        <w:r w:rsidR="00BD2BCC">
          <w:rPr>
            <w:noProof/>
            <w:webHidden/>
          </w:rPr>
          <w:tab/>
        </w:r>
        <w:r w:rsidR="00BD2BCC">
          <w:rPr>
            <w:noProof/>
            <w:webHidden/>
          </w:rPr>
          <w:fldChar w:fldCharType="begin"/>
        </w:r>
        <w:r w:rsidR="00BD2BCC">
          <w:rPr>
            <w:noProof/>
            <w:webHidden/>
          </w:rPr>
          <w:instrText xml:space="preserve"> PAGEREF _Toc47384565 \h </w:instrText>
        </w:r>
        <w:r w:rsidR="00BD2BCC">
          <w:rPr>
            <w:noProof/>
            <w:webHidden/>
          </w:rPr>
        </w:r>
        <w:r w:rsidR="00BD2BCC">
          <w:rPr>
            <w:noProof/>
            <w:webHidden/>
          </w:rPr>
          <w:fldChar w:fldCharType="separate"/>
        </w:r>
        <w:r w:rsidR="00BD2BCC">
          <w:rPr>
            <w:noProof/>
            <w:webHidden/>
          </w:rPr>
          <w:t>310</w:t>
        </w:r>
        <w:r w:rsidR="00BD2BCC">
          <w:rPr>
            <w:noProof/>
            <w:webHidden/>
          </w:rPr>
          <w:fldChar w:fldCharType="end"/>
        </w:r>
      </w:hyperlink>
    </w:p>
    <w:p w14:paraId="16A38150" w14:textId="6978AD7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6" w:history="1">
        <w:r w:rsidR="00BD2BCC" w:rsidRPr="00E3182A">
          <w:rPr>
            <w:rStyle w:val="Hyperlink"/>
            <w:b/>
            <w:noProof/>
          </w:rPr>
          <w:t>Figura 114.</w:t>
        </w:r>
        <w:r w:rsidR="00BD2BCC" w:rsidRPr="00E3182A">
          <w:rPr>
            <w:rStyle w:val="Hyperlink"/>
            <w:noProof/>
          </w:rPr>
          <w:t xml:space="preserve"> Uma síntese das práticas e as competências no contexto da PoC</w:t>
        </w:r>
        <w:r w:rsidR="00BD2BCC">
          <w:rPr>
            <w:noProof/>
            <w:webHidden/>
          </w:rPr>
          <w:tab/>
        </w:r>
        <w:r w:rsidR="00BD2BCC">
          <w:rPr>
            <w:noProof/>
            <w:webHidden/>
          </w:rPr>
          <w:fldChar w:fldCharType="begin"/>
        </w:r>
        <w:r w:rsidR="00BD2BCC">
          <w:rPr>
            <w:noProof/>
            <w:webHidden/>
          </w:rPr>
          <w:instrText xml:space="preserve"> PAGEREF _Toc47384566 \h </w:instrText>
        </w:r>
        <w:r w:rsidR="00BD2BCC">
          <w:rPr>
            <w:noProof/>
            <w:webHidden/>
          </w:rPr>
        </w:r>
        <w:r w:rsidR="00BD2BCC">
          <w:rPr>
            <w:noProof/>
            <w:webHidden/>
          </w:rPr>
          <w:fldChar w:fldCharType="separate"/>
        </w:r>
        <w:r w:rsidR="00BD2BCC">
          <w:rPr>
            <w:noProof/>
            <w:webHidden/>
          </w:rPr>
          <w:t>311</w:t>
        </w:r>
        <w:r w:rsidR="00BD2BCC">
          <w:rPr>
            <w:noProof/>
            <w:webHidden/>
          </w:rPr>
          <w:fldChar w:fldCharType="end"/>
        </w:r>
      </w:hyperlink>
    </w:p>
    <w:p w14:paraId="19A496E8" w14:textId="061DFD41"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7" w:history="1">
        <w:r w:rsidR="00BD2BCC" w:rsidRPr="00E3182A">
          <w:rPr>
            <w:rStyle w:val="Hyperlink"/>
            <w:b/>
            <w:noProof/>
          </w:rPr>
          <w:t>Figura 115.</w:t>
        </w:r>
        <w:r w:rsidR="00BD2BCC" w:rsidRPr="00E3182A">
          <w:rPr>
            <w:rStyle w:val="Hyperlink"/>
            <w:noProof/>
          </w:rPr>
          <w:t xml:space="preserve">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567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5A3E08A3" w14:textId="7B92217A"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8" w:history="1">
        <w:r w:rsidR="00BD2BCC" w:rsidRPr="00E3182A">
          <w:rPr>
            <w:rStyle w:val="Hyperlink"/>
            <w:b/>
            <w:noProof/>
          </w:rPr>
          <w:t>Figura 116.</w:t>
        </w:r>
        <w:r w:rsidR="00BD2BCC" w:rsidRPr="00E3182A">
          <w:rPr>
            <w:rStyle w:val="Hyperlink"/>
            <w:noProof/>
          </w:rPr>
          <w:t xml:space="preserve"> Um esboço da prática de Exploração</w:t>
        </w:r>
        <w:r w:rsidR="00BD2BCC">
          <w:rPr>
            <w:noProof/>
            <w:webHidden/>
          </w:rPr>
          <w:tab/>
        </w:r>
        <w:r w:rsidR="00BD2BCC">
          <w:rPr>
            <w:noProof/>
            <w:webHidden/>
          </w:rPr>
          <w:fldChar w:fldCharType="begin"/>
        </w:r>
        <w:r w:rsidR="00BD2BCC">
          <w:rPr>
            <w:noProof/>
            <w:webHidden/>
          </w:rPr>
          <w:instrText xml:space="preserve"> PAGEREF _Toc47384568 \h </w:instrText>
        </w:r>
        <w:r w:rsidR="00BD2BCC">
          <w:rPr>
            <w:noProof/>
            <w:webHidden/>
          </w:rPr>
        </w:r>
        <w:r w:rsidR="00BD2BCC">
          <w:rPr>
            <w:noProof/>
            <w:webHidden/>
          </w:rPr>
          <w:fldChar w:fldCharType="separate"/>
        </w:r>
        <w:r w:rsidR="00BD2BCC">
          <w:rPr>
            <w:noProof/>
            <w:webHidden/>
          </w:rPr>
          <w:t>316</w:t>
        </w:r>
        <w:r w:rsidR="00BD2BCC">
          <w:rPr>
            <w:noProof/>
            <w:webHidden/>
          </w:rPr>
          <w:fldChar w:fldCharType="end"/>
        </w:r>
      </w:hyperlink>
    </w:p>
    <w:p w14:paraId="18DE4490" w14:textId="62EE0EB9"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9" w:history="1">
        <w:r w:rsidR="00BD2BCC" w:rsidRPr="00E3182A">
          <w:rPr>
            <w:rStyle w:val="Hyperlink"/>
            <w:b/>
            <w:noProof/>
          </w:rPr>
          <w:t>Figura 117.</w:t>
        </w:r>
        <w:r w:rsidR="00BD2BCC" w:rsidRPr="00E3182A">
          <w:rPr>
            <w:rStyle w:val="Hyperlink"/>
            <w:noProof/>
          </w:rPr>
          <w:t xml:space="preserve"> Um esboço da prática de Compreensão</w:t>
        </w:r>
        <w:r w:rsidR="00BD2BCC">
          <w:rPr>
            <w:noProof/>
            <w:webHidden/>
          </w:rPr>
          <w:tab/>
        </w:r>
        <w:r w:rsidR="00BD2BCC">
          <w:rPr>
            <w:noProof/>
            <w:webHidden/>
          </w:rPr>
          <w:fldChar w:fldCharType="begin"/>
        </w:r>
        <w:r w:rsidR="00BD2BCC">
          <w:rPr>
            <w:noProof/>
            <w:webHidden/>
          </w:rPr>
          <w:instrText xml:space="preserve"> PAGEREF _Toc47384569 \h </w:instrText>
        </w:r>
        <w:r w:rsidR="00BD2BCC">
          <w:rPr>
            <w:noProof/>
            <w:webHidden/>
          </w:rPr>
        </w:r>
        <w:r w:rsidR="00BD2BCC">
          <w:rPr>
            <w:noProof/>
            <w:webHidden/>
          </w:rPr>
          <w:fldChar w:fldCharType="separate"/>
        </w:r>
        <w:r w:rsidR="00BD2BCC">
          <w:rPr>
            <w:noProof/>
            <w:webHidden/>
          </w:rPr>
          <w:t>321</w:t>
        </w:r>
        <w:r w:rsidR="00BD2BCC">
          <w:rPr>
            <w:noProof/>
            <w:webHidden/>
          </w:rPr>
          <w:fldChar w:fldCharType="end"/>
        </w:r>
      </w:hyperlink>
    </w:p>
    <w:p w14:paraId="21F8F8A5" w14:textId="5EC26A8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0" w:history="1">
        <w:r w:rsidR="00BD2BCC" w:rsidRPr="00E3182A">
          <w:rPr>
            <w:rStyle w:val="Hyperlink"/>
            <w:b/>
            <w:noProof/>
          </w:rPr>
          <w:t>Figura 118.</w:t>
        </w:r>
        <w:r w:rsidR="00BD2BCC" w:rsidRPr="00E3182A">
          <w:rPr>
            <w:rStyle w:val="Hyperlink"/>
            <w:noProof/>
          </w:rPr>
          <w:t xml:space="preserve"> Um esboço da prática de Modelagem</w:t>
        </w:r>
        <w:r w:rsidR="00BD2BCC">
          <w:rPr>
            <w:noProof/>
            <w:webHidden/>
          </w:rPr>
          <w:tab/>
        </w:r>
        <w:r w:rsidR="00BD2BCC">
          <w:rPr>
            <w:noProof/>
            <w:webHidden/>
          </w:rPr>
          <w:fldChar w:fldCharType="begin"/>
        </w:r>
        <w:r w:rsidR="00BD2BCC">
          <w:rPr>
            <w:noProof/>
            <w:webHidden/>
          </w:rPr>
          <w:instrText xml:space="preserve"> PAGEREF _Toc47384570 \h </w:instrText>
        </w:r>
        <w:r w:rsidR="00BD2BCC">
          <w:rPr>
            <w:noProof/>
            <w:webHidden/>
          </w:rPr>
        </w:r>
        <w:r w:rsidR="00BD2BCC">
          <w:rPr>
            <w:noProof/>
            <w:webHidden/>
          </w:rPr>
          <w:fldChar w:fldCharType="separate"/>
        </w:r>
        <w:r w:rsidR="00BD2BCC">
          <w:rPr>
            <w:noProof/>
            <w:webHidden/>
          </w:rPr>
          <w:t>327</w:t>
        </w:r>
        <w:r w:rsidR="00BD2BCC">
          <w:rPr>
            <w:noProof/>
            <w:webHidden/>
          </w:rPr>
          <w:fldChar w:fldCharType="end"/>
        </w:r>
      </w:hyperlink>
    </w:p>
    <w:p w14:paraId="67678B7C" w14:textId="0AD09BBC"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1" w:history="1">
        <w:r w:rsidR="00BD2BCC" w:rsidRPr="00E3182A">
          <w:rPr>
            <w:rStyle w:val="Hyperlink"/>
            <w:b/>
            <w:noProof/>
          </w:rPr>
          <w:t>Figura 119.</w:t>
        </w:r>
        <w:r w:rsidR="00BD2BCC" w:rsidRPr="00E3182A">
          <w:rPr>
            <w:rStyle w:val="Hyperlink"/>
            <w:noProof/>
          </w:rPr>
          <w:t xml:space="preserve"> Um esboço da prática de Especificação</w:t>
        </w:r>
        <w:r w:rsidR="00BD2BCC">
          <w:rPr>
            <w:noProof/>
            <w:webHidden/>
          </w:rPr>
          <w:tab/>
        </w:r>
        <w:r w:rsidR="00BD2BCC">
          <w:rPr>
            <w:noProof/>
            <w:webHidden/>
          </w:rPr>
          <w:fldChar w:fldCharType="begin"/>
        </w:r>
        <w:r w:rsidR="00BD2BCC">
          <w:rPr>
            <w:noProof/>
            <w:webHidden/>
          </w:rPr>
          <w:instrText xml:space="preserve"> PAGEREF _Toc47384571 \h </w:instrText>
        </w:r>
        <w:r w:rsidR="00BD2BCC">
          <w:rPr>
            <w:noProof/>
            <w:webHidden/>
          </w:rPr>
        </w:r>
        <w:r w:rsidR="00BD2BCC">
          <w:rPr>
            <w:noProof/>
            <w:webHidden/>
          </w:rPr>
          <w:fldChar w:fldCharType="separate"/>
        </w:r>
        <w:r w:rsidR="00BD2BCC">
          <w:rPr>
            <w:noProof/>
            <w:webHidden/>
          </w:rPr>
          <w:t>332</w:t>
        </w:r>
        <w:r w:rsidR="00BD2BCC">
          <w:rPr>
            <w:noProof/>
            <w:webHidden/>
          </w:rPr>
          <w:fldChar w:fldCharType="end"/>
        </w:r>
      </w:hyperlink>
    </w:p>
    <w:p w14:paraId="0A5F0112" w14:textId="0A4BA2FC"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2" w:history="1">
        <w:r w:rsidR="00BD2BCC" w:rsidRPr="00E3182A">
          <w:rPr>
            <w:rStyle w:val="Hyperlink"/>
            <w:b/>
            <w:noProof/>
          </w:rPr>
          <w:t>Figura 120.</w:t>
        </w:r>
        <w:r w:rsidR="00BD2BCC" w:rsidRPr="00E3182A">
          <w:rPr>
            <w:rStyle w:val="Hyperlink"/>
            <w:noProof/>
          </w:rPr>
          <w:t xml:space="preserve"> Um esboço da prática de Execução</w:t>
        </w:r>
        <w:r w:rsidR="00BD2BCC">
          <w:rPr>
            <w:noProof/>
            <w:webHidden/>
          </w:rPr>
          <w:tab/>
        </w:r>
        <w:r w:rsidR="00BD2BCC">
          <w:rPr>
            <w:noProof/>
            <w:webHidden/>
          </w:rPr>
          <w:fldChar w:fldCharType="begin"/>
        </w:r>
        <w:r w:rsidR="00BD2BCC">
          <w:rPr>
            <w:noProof/>
            <w:webHidden/>
          </w:rPr>
          <w:instrText xml:space="preserve"> PAGEREF _Toc47384572 \h </w:instrText>
        </w:r>
        <w:r w:rsidR="00BD2BCC">
          <w:rPr>
            <w:noProof/>
            <w:webHidden/>
          </w:rPr>
        </w:r>
        <w:r w:rsidR="00BD2BCC">
          <w:rPr>
            <w:noProof/>
            <w:webHidden/>
          </w:rPr>
          <w:fldChar w:fldCharType="separate"/>
        </w:r>
        <w:r w:rsidR="00BD2BCC">
          <w:rPr>
            <w:noProof/>
            <w:webHidden/>
          </w:rPr>
          <w:t>336</w:t>
        </w:r>
        <w:r w:rsidR="00BD2BCC">
          <w:rPr>
            <w:noProof/>
            <w:webHidden/>
          </w:rPr>
          <w:fldChar w:fldCharType="end"/>
        </w:r>
      </w:hyperlink>
    </w:p>
    <w:p w14:paraId="79B8CE07" w14:textId="46564BC8"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3" w:history="1">
        <w:r w:rsidR="00BD2BCC" w:rsidRPr="00E3182A">
          <w:rPr>
            <w:rStyle w:val="Hyperlink"/>
            <w:b/>
            <w:noProof/>
          </w:rPr>
          <w:t>Figura 121.</w:t>
        </w:r>
        <w:r w:rsidR="00BD2BCC" w:rsidRPr="00E3182A">
          <w:rPr>
            <w:rStyle w:val="Hyperlink"/>
            <w:noProof/>
          </w:rPr>
          <w:t xml:space="preserve"> Um esboço da prática de Negociação</w:t>
        </w:r>
        <w:r w:rsidR="00BD2BCC">
          <w:rPr>
            <w:noProof/>
            <w:webHidden/>
          </w:rPr>
          <w:tab/>
        </w:r>
        <w:r w:rsidR="00BD2BCC">
          <w:rPr>
            <w:noProof/>
            <w:webHidden/>
          </w:rPr>
          <w:fldChar w:fldCharType="begin"/>
        </w:r>
        <w:r w:rsidR="00BD2BCC">
          <w:rPr>
            <w:noProof/>
            <w:webHidden/>
          </w:rPr>
          <w:instrText xml:space="preserve"> PAGEREF _Toc47384573 \h </w:instrText>
        </w:r>
        <w:r w:rsidR="00BD2BCC">
          <w:rPr>
            <w:noProof/>
            <w:webHidden/>
          </w:rPr>
        </w:r>
        <w:r w:rsidR="00BD2BCC">
          <w:rPr>
            <w:noProof/>
            <w:webHidden/>
          </w:rPr>
          <w:fldChar w:fldCharType="separate"/>
        </w:r>
        <w:r w:rsidR="00BD2BCC">
          <w:rPr>
            <w:noProof/>
            <w:webHidden/>
          </w:rPr>
          <w:t>340</w:t>
        </w:r>
        <w:r w:rsidR="00BD2BCC">
          <w:rPr>
            <w:noProof/>
            <w:webHidden/>
          </w:rPr>
          <w:fldChar w:fldCharType="end"/>
        </w:r>
      </w:hyperlink>
    </w:p>
    <w:p w14:paraId="41C4CF1D" w14:textId="4B9F7435"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4" w:history="1">
        <w:r w:rsidR="00BD2BCC" w:rsidRPr="00E3182A">
          <w:rPr>
            <w:rStyle w:val="Hyperlink"/>
            <w:b/>
            <w:noProof/>
          </w:rPr>
          <w:t>Figura 122.</w:t>
        </w:r>
        <w:r w:rsidR="00BD2BCC" w:rsidRPr="00E3182A">
          <w:rPr>
            <w:rStyle w:val="Hyperlink"/>
            <w:noProof/>
          </w:rPr>
          <w:t xml:space="preserve"> Um esboço da prática de Improvisação</w:t>
        </w:r>
        <w:r w:rsidR="00BD2BCC">
          <w:rPr>
            <w:noProof/>
            <w:webHidden/>
          </w:rPr>
          <w:tab/>
        </w:r>
        <w:r w:rsidR="00BD2BCC">
          <w:rPr>
            <w:noProof/>
            <w:webHidden/>
          </w:rPr>
          <w:fldChar w:fldCharType="begin"/>
        </w:r>
        <w:r w:rsidR="00BD2BCC">
          <w:rPr>
            <w:noProof/>
            <w:webHidden/>
          </w:rPr>
          <w:instrText xml:space="preserve"> PAGEREF _Toc47384574 \h </w:instrText>
        </w:r>
        <w:r w:rsidR="00BD2BCC">
          <w:rPr>
            <w:noProof/>
            <w:webHidden/>
          </w:rPr>
        </w:r>
        <w:r w:rsidR="00BD2BCC">
          <w:rPr>
            <w:noProof/>
            <w:webHidden/>
          </w:rPr>
          <w:fldChar w:fldCharType="separate"/>
        </w:r>
        <w:r w:rsidR="00BD2BCC">
          <w:rPr>
            <w:noProof/>
            <w:webHidden/>
          </w:rPr>
          <w:t>345</w:t>
        </w:r>
        <w:r w:rsidR="00BD2BCC">
          <w:rPr>
            <w:noProof/>
            <w:webHidden/>
          </w:rPr>
          <w:fldChar w:fldCharType="end"/>
        </w:r>
      </w:hyperlink>
    </w:p>
    <w:p w14:paraId="364A6D05" w14:textId="16AD55A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5" w:history="1">
        <w:r w:rsidR="00BD2BCC" w:rsidRPr="00E3182A">
          <w:rPr>
            <w:rStyle w:val="Hyperlink"/>
            <w:b/>
            <w:noProof/>
          </w:rPr>
          <w:t>Figura 123.</w:t>
        </w:r>
        <w:r w:rsidR="00BD2BCC" w:rsidRPr="00E3182A">
          <w:rPr>
            <w:rStyle w:val="Hyperlink"/>
            <w:noProof/>
          </w:rPr>
          <w:t xml:space="preserve"> Um esboço da prática de Reflexão</w:t>
        </w:r>
        <w:r w:rsidR="00BD2BCC">
          <w:rPr>
            <w:noProof/>
            <w:webHidden/>
          </w:rPr>
          <w:tab/>
        </w:r>
        <w:r w:rsidR="00BD2BCC">
          <w:rPr>
            <w:noProof/>
            <w:webHidden/>
          </w:rPr>
          <w:fldChar w:fldCharType="begin"/>
        </w:r>
        <w:r w:rsidR="00BD2BCC">
          <w:rPr>
            <w:noProof/>
            <w:webHidden/>
          </w:rPr>
          <w:instrText xml:space="preserve"> PAGEREF _Toc47384575 \h </w:instrText>
        </w:r>
        <w:r w:rsidR="00BD2BCC">
          <w:rPr>
            <w:noProof/>
            <w:webHidden/>
          </w:rPr>
        </w:r>
        <w:r w:rsidR="00BD2BCC">
          <w:rPr>
            <w:noProof/>
            <w:webHidden/>
          </w:rPr>
          <w:fldChar w:fldCharType="separate"/>
        </w:r>
        <w:r w:rsidR="00BD2BCC">
          <w:rPr>
            <w:noProof/>
            <w:webHidden/>
          </w:rPr>
          <w:t>350</w:t>
        </w:r>
        <w:r w:rsidR="00BD2BCC">
          <w:rPr>
            <w:noProof/>
            <w:webHidden/>
          </w:rPr>
          <w:fldChar w:fldCharType="end"/>
        </w:r>
      </w:hyperlink>
    </w:p>
    <w:p w14:paraId="6045185B" w14:textId="432307F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6" w:history="1">
        <w:r w:rsidR="00BD2BCC" w:rsidRPr="00E3182A">
          <w:rPr>
            <w:rStyle w:val="Hyperlink"/>
            <w:b/>
            <w:noProof/>
          </w:rPr>
          <w:t>Figura 124.</w:t>
        </w:r>
        <w:r w:rsidR="00BD2BCC" w:rsidRPr="00E3182A">
          <w:rPr>
            <w:rStyle w:val="Hyperlink"/>
            <w:noProof/>
          </w:rPr>
          <w:t xml:space="preserve"> Um esboço da prática de Descrição</w:t>
        </w:r>
        <w:r w:rsidR="00BD2BCC">
          <w:rPr>
            <w:noProof/>
            <w:webHidden/>
          </w:rPr>
          <w:tab/>
        </w:r>
        <w:r w:rsidR="00BD2BCC">
          <w:rPr>
            <w:noProof/>
            <w:webHidden/>
          </w:rPr>
          <w:fldChar w:fldCharType="begin"/>
        </w:r>
        <w:r w:rsidR="00BD2BCC">
          <w:rPr>
            <w:noProof/>
            <w:webHidden/>
          </w:rPr>
          <w:instrText xml:space="preserve"> PAGEREF _Toc47384576 \h </w:instrText>
        </w:r>
        <w:r w:rsidR="00BD2BCC">
          <w:rPr>
            <w:noProof/>
            <w:webHidden/>
          </w:rPr>
        </w:r>
        <w:r w:rsidR="00BD2BCC">
          <w:rPr>
            <w:noProof/>
            <w:webHidden/>
          </w:rPr>
          <w:fldChar w:fldCharType="separate"/>
        </w:r>
        <w:r w:rsidR="00BD2BCC">
          <w:rPr>
            <w:noProof/>
            <w:webHidden/>
          </w:rPr>
          <w:t>354</w:t>
        </w:r>
        <w:r w:rsidR="00BD2BCC">
          <w:rPr>
            <w:noProof/>
            <w:webHidden/>
          </w:rPr>
          <w:fldChar w:fldCharType="end"/>
        </w:r>
      </w:hyperlink>
    </w:p>
    <w:p w14:paraId="55C43618" w14:textId="09BB50A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7" w:history="1">
        <w:r w:rsidR="00BD2BCC" w:rsidRPr="00E3182A">
          <w:rPr>
            <w:rStyle w:val="Hyperlink"/>
            <w:b/>
            <w:noProof/>
          </w:rPr>
          <w:t>Figura 125.</w:t>
        </w:r>
        <w:r w:rsidR="00BD2BCC" w:rsidRPr="00E3182A">
          <w:rPr>
            <w:rStyle w:val="Hyperlink"/>
            <w:noProof/>
          </w:rPr>
          <w:t xml:space="preserve"> Um esboço da prática de Documentação</w:t>
        </w:r>
        <w:r w:rsidR="00BD2BCC">
          <w:rPr>
            <w:noProof/>
            <w:webHidden/>
          </w:rPr>
          <w:tab/>
        </w:r>
        <w:r w:rsidR="00BD2BCC">
          <w:rPr>
            <w:noProof/>
            <w:webHidden/>
          </w:rPr>
          <w:fldChar w:fldCharType="begin"/>
        </w:r>
        <w:r w:rsidR="00BD2BCC">
          <w:rPr>
            <w:noProof/>
            <w:webHidden/>
          </w:rPr>
          <w:instrText xml:space="preserve"> PAGEREF _Toc47384577 \h </w:instrText>
        </w:r>
        <w:r w:rsidR="00BD2BCC">
          <w:rPr>
            <w:noProof/>
            <w:webHidden/>
          </w:rPr>
        </w:r>
        <w:r w:rsidR="00BD2BCC">
          <w:rPr>
            <w:noProof/>
            <w:webHidden/>
          </w:rPr>
          <w:fldChar w:fldCharType="separate"/>
        </w:r>
        <w:r w:rsidR="00BD2BCC">
          <w:rPr>
            <w:noProof/>
            <w:webHidden/>
          </w:rPr>
          <w:t>358</w:t>
        </w:r>
        <w:r w:rsidR="00BD2BCC">
          <w:rPr>
            <w:noProof/>
            <w:webHidden/>
          </w:rPr>
          <w:fldChar w:fldCharType="end"/>
        </w:r>
      </w:hyperlink>
    </w:p>
    <w:p w14:paraId="635C2B28" w14:textId="7CE844A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8" w:history="1">
        <w:r w:rsidR="00BD2BCC" w:rsidRPr="00E3182A">
          <w:rPr>
            <w:rStyle w:val="Hyperlink"/>
            <w:b/>
            <w:noProof/>
          </w:rPr>
          <w:t>Figura 126.</w:t>
        </w:r>
        <w:r w:rsidR="00BD2BCC" w:rsidRPr="00E3182A">
          <w:rPr>
            <w:rStyle w:val="Hyperlink"/>
            <w:noProof/>
          </w:rPr>
          <w:t xml:space="preserve"> Um modelo de contexto de práticas de PoC e suas interações</w:t>
        </w:r>
        <w:r w:rsidR="00BD2BCC">
          <w:rPr>
            <w:noProof/>
            <w:webHidden/>
          </w:rPr>
          <w:tab/>
        </w:r>
        <w:r w:rsidR="00BD2BCC">
          <w:rPr>
            <w:noProof/>
            <w:webHidden/>
          </w:rPr>
          <w:fldChar w:fldCharType="begin"/>
        </w:r>
        <w:r w:rsidR="00BD2BCC">
          <w:rPr>
            <w:noProof/>
            <w:webHidden/>
          </w:rPr>
          <w:instrText xml:space="preserve"> PAGEREF _Toc47384578 \h </w:instrText>
        </w:r>
        <w:r w:rsidR="00BD2BCC">
          <w:rPr>
            <w:noProof/>
            <w:webHidden/>
          </w:rPr>
        </w:r>
        <w:r w:rsidR="00BD2BCC">
          <w:rPr>
            <w:noProof/>
            <w:webHidden/>
          </w:rPr>
          <w:fldChar w:fldCharType="separate"/>
        </w:r>
        <w:r w:rsidR="00BD2BCC">
          <w:rPr>
            <w:noProof/>
            <w:webHidden/>
          </w:rPr>
          <w:t>365</w:t>
        </w:r>
        <w:r w:rsidR="00BD2BCC">
          <w:rPr>
            <w:noProof/>
            <w:webHidden/>
          </w:rPr>
          <w:fldChar w:fldCharType="end"/>
        </w:r>
      </w:hyperlink>
    </w:p>
    <w:p w14:paraId="61F081B5" w14:textId="39466DB9"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9" w:history="1">
        <w:r w:rsidR="00BD2BCC" w:rsidRPr="00E3182A">
          <w:rPr>
            <w:rStyle w:val="Hyperlink"/>
            <w:b/>
            <w:noProof/>
          </w:rPr>
          <w:t>Figura 127.</w:t>
        </w:r>
        <w:r w:rsidR="00BD2BCC" w:rsidRPr="00E3182A">
          <w:rPr>
            <w:rStyle w:val="Hyperlink"/>
            <w:noProof/>
          </w:rPr>
          <w:t xml:space="preserve"> O modelo de contexto – uma rede de conhecimento</w:t>
        </w:r>
        <w:r w:rsidR="00BD2BCC">
          <w:rPr>
            <w:noProof/>
            <w:webHidden/>
          </w:rPr>
          <w:tab/>
        </w:r>
        <w:r w:rsidR="00BD2BCC">
          <w:rPr>
            <w:noProof/>
            <w:webHidden/>
          </w:rPr>
          <w:fldChar w:fldCharType="begin"/>
        </w:r>
        <w:r w:rsidR="00BD2BCC">
          <w:rPr>
            <w:noProof/>
            <w:webHidden/>
          </w:rPr>
          <w:instrText xml:space="preserve"> PAGEREF _Toc47384579 \h </w:instrText>
        </w:r>
        <w:r w:rsidR="00BD2BCC">
          <w:rPr>
            <w:noProof/>
            <w:webHidden/>
          </w:rPr>
        </w:r>
        <w:r w:rsidR="00BD2BCC">
          <w:rPr>
            <w:noProof/>
            <w:webHidden/>
          </w:rPr>
          <w:fldChar w:fldCharType="separate"/>
        </w:r>
        <w:r w:rsidR="00BD2BCC">
          <w:rPr>
            <w:noProof/>
            <w:webHidden/>
          </w:rPr>
          <w:t>376</w:t>
        </w:r>
        <w:r w:rsidR="00BD2BCC">
          <w:rPr>
            <w:noProof/>
            <w:webHidden/>
          </w:rPr>
          <w:fldChar w:fldCharType="end"/>
        </w:r>
      </w:hyperlink>
    </w:p>
    <w:p w14:paraId="62ACF756" w14:textId="63CB55C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0" w:history="1">
        <w:r w:rsidR="00BD2BCC" w:rsidRPr="00E3182A">
          <w:rPr>
            <w:rStyle w:val="Hyperlink"/>
            <w:b/>
            <w:noProof/>
          </w:rPr>
          <w:t>Figura 128.</w:t>
        </w:r>
        <w:r w:rsidR="00BD2BCC" w:rsidRPr="00E3182A">
          <w:rPr>
            <w:rStyle w:val="Hyperlink"/>
            <w:noProof/>
          </w:rPr>
          <w:t xml:space="preserve"> PoC Knowledge Network</w:t>
        </w:r>
        <w:r w:rsidR="00BD2BCC">
          <w:rPr>
            <w:noProof/>
            <w:webHidden/>
          </w:rPr>
          <w:tab/>
        </w:r>
        <w:r w:rsidR="00BD2BCC">
          <w:rPr>
            <w:noProof/>
            <w:webHidden/>
          </w:rPr>
          <w:fldChar w:fldCharType="begin"/>
        </w:r>
        <w:r w:rsidR="00BD2BCC">
          <w:rPr>
            <w:noProof/>
            <w:webHidden/>
          </w:rPr>
          <w:instrText xml:space="preserve"> PAGEREF _Toc47384580 \h </w:instrText>
        </w:r>
        <w:r w:rsidR="00BD2BCC">
          <w:rPr>
            <w:noProof/>
            <w:webHidden/>
          </w:rPr>
        </w:r>
        <w:r w:rsidR="00BD2BCC">
          <w:rPr>
            <w:noProof/>
            <w:webHidden/>
          </w:rPr>
          <w:fldChar w:fldCharType="separate"/>
        </w:r>
        <w:r w:rsidR="00BD2BCC">
          <w:rPr>
            <w:noProof/>
            <w:webHidden/>
          </w:rPr>
          <w:t>381</w:t>
        </w:r>
        <w:r w:rsidR="00BD2BCC">
          <w:rPr>
            <w:noProof/>
            <w:webHidden/>
          </w:rPr>
          <w:fldChar w:fldCharType="end"/>
        </w:r>
      </w:hyperlink>
    </w:p>
    <w:p w14:paraId="20997E61" w14:textId="64F43EB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1" w:history="1">
        <w:r w:rsidR="00BD2BCC" w:rsidRPr="00E3182A">
          <w:rPr>
            <w:rStyle w:val="Hyperlink"/>
            <w:b/>
            <w:noProof/>
          </w:rPr>
          <w:t>Figura 129.</w:t>
        </w:r>
        <w:r w:rsidR="00BD2BCC" w:rsidRPr="00E3182A">
          <w:rPr>
            <w:rStyle w:val="Hyperlink"/>
            <w:noProof/>
          </w:rPr>
          <w:t xml:space="preserve"> As redes complexas no contexto da PoC</w:t>
        </w:r>
        <w:r w:rsidR="00BD2BCC">
          <w:rPr>
            <w:noProof/>
            <w:webHidden/>
          </w:rPr>
          <w:tab/>
        </w:r>
        <w:r w:rsidR="00BD2BCC">
          <w:rPr>
            <w:noProof/>
            <w:webHidden/>
          </w:rPr>
          <w:fldChar w:fldCharType="begin"/>
        </w:r>
        <w:r w:rsidR="00BD2BCC">
          <w:rPr>
            <w:noProof/>
            <w:webHidden/>
          </w:rPr>
          <w:instrText xml:space="preserve"> PAGEREF _Toc47384581 \h </w:instrText>
        </w:r>
        <w:r w:rsidR="00BD2BCC">
          <w:rPr>
            <w:noProof/>
            <w:webHidden/>
          </w:rPr>
        </w:r>
        <w:r w:rsidR="00BD2BCC">
          <w:rPr>
            <w:noProof/>
            <w:webHidden/>
          </w:rPr>
          <w:fldChar w:fldCharType="separate"/>
        </w:r>
        <w:r w:rsidR="00BD2BCC">
          <w:rPr>
            <w:noProof/>
            <w:webHidden/>
          </w:rPr>
          <w:t>385</w:t>
        </w:r>
        <w:r w:rsidR="00BD2BCC">
          <w:rPr>
            <w:noProof/>
            <w:webHidden/>
          </w:rPr>
          <w:fldChar w:fldCharType="end"/>
        </w:r>
      </w:hyperlink>
    </w:p>
    <w:p w14:paraId="3B920470" w14:textId="4C3430E7"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2" w:history="1">
        <w:r w:rsidR="00BD2BCC" w:rsidRPr="00E3182A">
          <w:rPr>
            <w:rStyle w:val="Hyperlink"/>
            <w:b/>
            <w:noProof/>
          </w:rPr>
          <w:t>Figura 130.</w:t>
        </w:r>
        <w:r w:rsidR="00BD2BCC" w:rsidRPr="00E3182A">
          <w:rPr>
            <w:rStyle w:val="Hyperlink"/>
            <w:noProof/>
          </w:rPr>
          <w:t xml:space="preserve"> A prática de Exploração e sua rede de conhecimento</w:t>
        </w:r>
        <w:r w:rsidR="00BD2BCC">
          <w:rPr>
            <w:noProof/>
            <w:webHidden/>
          </w:rPr>
          <w:tab/>
        </w:r>
        <w:r w:rsidR="00BD2BCC">
          <w:rPr>
            <w:noProof/>
            <w:webHidden/>
          </w:rPr>
          <w:fldChar w:fldCharType="begin"/>
        </w:r>
        <w:r w:rsidR="00BD2BCC">
          <w:rPr>
            <w:noProof/>
            <w:webHidden/>
          </w:rPr>
          <w:instrText xml:space="preserve"> PAGEREF _Toc47384582 \h </w:instrText>
        </w:r>
        <w:r w:rsidR="00BD2BCC">
          <w:rPr>
            <w:noProof/>
            <w:webHidden/>
          </w:rPr>
        </w:r>
        <w:r w:rsidR="00BD2BCC">
          <w:rPr>
            <w:noProof/>
            <w:webHidden/>
          </w:rPr>
          <w:fldChar w:fldCharType="separate"/>
        </w:r>
        <w:r w:rsidR="00BD2BCC">
          <w:rPr>
            <w:noProof/>
            <w:webHidden/>
          </w:rPr>
          <w:t>387</w:t>
        </w:r>
        <w:r w:rsidR="00BD2BCC">
          <w:rPr>
            <w:noProof/>
            <w:webHidden/>
          </w:rPr>
          <w:fldChar w:fldCharType="end"/>
        </w:r>
      </w:hyperlink>
    </w:p>
    <w:p w14:paraId="6BC1152D" w14:textId="7DA7043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3" w:history="1">
        <w:r w:rsidR="00BD2BCC" w:rsidRPr="00E3182A">
          <w:rPr>
            <w:rStyle w:val="Hyperlink"/>
            <w:b/>
            <w:noProof/>
          </w:rPr>
          <w:t>Figura 131.</w:t>
        </w:r>
        <w:r w:rsidR="00BD2BCC" w:rsidRPr="00E3182A">
          <w:rPr>
            <w:rStyle w:val="Hyperlink"/>
            <w:noProof/>
          </w:rPr>
          <w:t xml:space="preserve"> A prática de Exploração e suas diversas sub-redes de conhecimento</w:t>
        </w:r>
        <w:r w:rsidR="00BD2BCC">
          <w:rPr>
            <w:noProof/>
            <w:webHidden/>
          </w:rPr>
          <w:tab/>
        </w:r>
        <w:r w:rsidR="00BD2BCC">
          <w:rPr>
            <w:noProof/>
            <w:webHidden/>
          </w:rPr>
          <w:fldChar w:fldCharType="begin"/>
        </w:r>
        <w:r w:rsidR="00BD2BCC">
          <w:rPr>
            <w:noProof/>
            <w:webHidden/>
          </w:rPr>
          <w:instrText xml:space="preserve"> PAGEREF _Toc47384583 \h </w:instrText>
        </w:r>
        <w:r w:rsidR="00BD2BCC">
          <w:rPr>
            <w:noProof/>
            <w:webHidden/>
          </w:rPr>
        </w:r>
        <w:r w:rsidR="00BD2BCC">
          <w:rPr>
            <w:noProof/>
            <w:webHidden/>
          </w:rPr>
          <w:fldChar w:fldCharType="separate"/>
        </w:r>
        <w:r w:rsidR="00BD2BCC">
          <w:rPr>
            <w:noProof/>
            <w:webHidden/>
          </w:rPr>
          <w:t>390</w:t>
        </w:r>
        <w:r w:rsidR="00BD2BCC">
          <w:rPr>
            <w:noProof/>
            <w:webHidden/>
          </w:rPr>
          <w:fldChar w:fldCharType="end"/>
        </w:r>
      </w:hyperlink>
    </w:p>
    <w:p w14:paraId="69564D0A" w14:textId="5158F4F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4" w:history="1">
        <w:r w:rsidR="00BD2BCC" w:rsidRPr="00E3182A">
          <w:rPr>
            <w:rStyle w:val="Hyperlink"/>
            <w:b/>
            <w:noProof/>
          </w:rPr>
          <w:t>Figura 132.</w:t>
        </w:r>
        <w:r w:rsidR="00BD2BCC" w:rsidRPr="00E3182A">
          <w:rPr>
            <w:rStyle w:val="Hyperlink"/>
            <w:noProof/>
          </w:rPr>
          <w:t xml:space="preserve"> A prática de Compreensão e sua rede de conhecimento</w:t>
        </w:r>
        <w:r w:rsidR="00BD2BCC">
          <w:rPr>
            <w:noProof/>
            <w:webHidden/>
          </w:rPr>
          <w:tab/>
        </w:r>
        <w:r w:rsidR="00BD2BCC">
          <w:rPr>
            <w:noProof/>
            <w:webHidden/>
          </w:rPr>
          <w:fldChar w:fldCharType="begin"/>
        </w:r>
        <w:r w:rsidR="00BD2BCC">
          <w:rPr>
            <w:noProof/>
            <w:webHidden/>
          </w:rPr>
          <w:instrText xml:space="preserve"> PAGEREF _Toc47384584 \h </w:instrText>
        </w:r>
        <w:r w:rsidR="00BD2BCC">
          <w:rPr>
            <w:noProof/>
            <w:webHidden/>
          </w:rPr>
        </w:r>
        <w:r w:rsidR="00BD2BCC">
          <w:rPr>
            <w:noProof/>
            <w:webHidden/>
          </w:rPr>
          <w:fldChar w:fldCharType="separate"/>
        </w:r>
        <w:r w:rsidR="00BD2BCC">
          <w:rPr>
            <w:noProof/>
            <w:webHidden/>
          </w:rPr>
          <w:t>391</w:t>
        </w:r>
        <w:r w:rsidR="00BD2BCC">
          <w:rPr>
            <w:noProof/>
            <w:webHidden/>
          </w:rPr>
          <w:fldChar w:fldCharType="end"/>
        </w:r>
      </w:hyperlink>
    </w:p>
    <w:p w14:paraId="2ED675D7" w14:textId="2E6CBE9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5" w:history="1">
        <w:r w:rsidR="00BD2BCC" w:rsidRPr="00E3182A">
          <w:rPr>
            <w:rStyle w:val="Hyperlink"/>
            <w:b/>
            <w:noProof/>
          </w:rPr>
          <w:t>Figura 133.</w:t>
        </w:r>
        <w:r w:rsidR="00BD2BCC" w:rsidRPr="00E3182A">
          <w:rPr>
            <w:rStyle w:val="Hyperlink"/>
            <w:noProof/>
          </w:rPr>
          <w:t xml:space="preserve"> A prática de Modelagem e sua rede de conhecimento</w:t>
        </w:r>
        <w:r w:rsidR="00BD2BCC">
          <w:rPr>
            <w:noProof/>
            <w:webHidden/>
          </w:rPr>
          <w:tab/>
        </w:r>
        <w:r w:rsidR="00BD2BCC">
          <w:rPr>
            <w:noProof/>
            <w:webHidden/>
          </w:rPr>
          <w:fldChar w:fldCharType="begin"/>
        </w:r>
        <w:r w:rsidR="00BD2BCC">
          <w:rPr>
            <w:noProof/>
            <w:webHidden/>
          </w:rPr>
          <w:instrText xml:space="preserve"> PAGEREF _Toc47384585 \h </w:instrText>
        </w:r>
        <w:r w:rsidR="00BD2BCC">
          <w:rPr>
            <w:noProof/>
            <w:webHidden/>
          </w:rPr>
        </w:r>
        <w:r w:rsidR="00BD2BCC">
          <w:rPr>
            <w:noProof/>
            <w:webHidden/>
          </w:rPr>
          <w:fldChar w:fldCharType="separate"/>
        </w:r>
        <w:r w:rsidR="00BD2BCC">
          <w:rPr>
            <w:noProof/>
            <w:webHidden/>
          </w:rPr>
          <w:t>392</w:t>
        </w:r>
        <w:r w:rsidR="00BD2BCC">
          <w:rPr>
            <w:noProof/>
            <w:webHidden/>
          </w:rPr>
          <w:fldChar w:fldCharType="end"/>
        </w:r>
      </w:hyperlink>
    </w:p>
    <w:p w14:paraId="74738096" w14:textId="40B8798F"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6" w:history="1">
        <w:r w:rsidR="00BD2BCC" w:rsidRPr="00E3182A">
          <w:rPr>
            <w:rStyle w:val="Hyperlink"/>
            <w:b/>
            <w:noProof/>
          </w:rPr>
          <w:t>Figura 134.</w:t>
        </w:r>
        <w:r w:rsidR="00BD2BCC" w:rsidRPr="00E3182A">
          <w:rPr>
            <w:rStyle w:val="Hyperlink"/>
            <w:noProof/>
          </w:rPr>
          <w:t xml:space="preserve"> A prática de Especificação e sua rede de conhecimento</w:t>
        </w:r>
        <w:r w:rsidR="00BD2BCC">
          <w:rPr>
            <w:noProof/>
            <w:webHidden/>
          </w:rPr>
          <w:tab/>
        </w:r>
        <w:r w:rsidR="00BD2BCC">
          <w:rPr>
            <w:noProof/>
            <w:webHidden/>
          </w:rPr>
          <w:fldChar w:fldCharType="begin"/>
        </w:r>
        <w:r w:rsidR="00BD2BCC">
          <w:rPr>
            <w:noProof/>
            <w:webHidden/>
          </w:rPr>
          <w:instrText xml:space="preserve"> PAGEREF _Toc47384586 \h </w:instrText>
        </w:r>
        <w:r w:rsidR="00BD2BCC">
          <w:rPr>
            <w:noProof/>
            <w:webHidden/>
          </w:rPr>
        </w:r>
        <w:r w:rsidR="00BD2BCC">
          <w:rPr>
            <w:noProof/>
            <w:webHidden/>
          </w:rPr>
          <w:fldChar w:fldCharType="separate"/>
        </w:r>
        <w:r w:rsidR="00BD2BCC">
          <w:rPr>
            <w:noProof/>
            <w:webHidden/>
          </w:rPr>
          <w:t>393</w:t>
        </w:r>
        <w:r w:rsidR="00BD2BCC">
          <w:rPr>
            <w:noProof/>
            <w:webHidden/>
          </w:rPr>
          <w:fldChar w:fldCharType="end"/>
        </w:r>
      </w:hyperlink>
    </w:p>
    <w:p w14:paraId="0E18DF46" w14:textId="1D70180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7" w:history="1">
        <w:r w:rsidR="00BD2BCC" w:rsidRPr="00E3182A">
          <w:rPr>
            <w:rStyle w:val="Hyperlink"/>
            <w:b/>
            <w:noProof/>
          </w:rPr>
          <w:t>Figura 135.</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7 \h </w:instrText>
        </w:r>
        <w:r w:rsidR="00BD2BCC">
          <w:rPr>
            <w:noProof/>
            <w:webHidden/>
          </w:rPr>
        </w:r>
        <w:r w:rsidR="00BD2BCC">
          <w:rPr>
            <w:noProof/>
            <w:webHidden/>
          </w:rPr>
          <w:fldChar w:fldCharType="separate"/>
        </w:r>
        <w:r w:rsidR="00BD2BCC">
          <w:rPr>
            <w:noProof/>
            <w:webHidden/>
          </w:rPr>
          <w:t>394</w:t>
        </w:r>
        <w:r w:rsidR="00BD2BCC">
          <w:rPr>
            <w:noProof/>
            <w:webHidden/>
          </w:rPr>
          <w:fldChar w:fldCharType="end"/>
        </w:r>
      </w:hyperlink>
    </w:p>
    <w:p w14:paraId="6B3A3FBE" w14:textId="1C0EB23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8" w:history="1">
        <w:r w:rsidR="00BD2BCC" w:rsidRPr="00E3182A">
          <w:rPr>
            <w:rStyle w:val="Hyperlink"/>
            <w:b/>
            <w:noProof/>
          </w:rPr>
          <w:t>Figura 136.</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8 \h </w:instrText>
        </w:r>
        <w:r w:rsidR="00BD2BCC">
          <w:rPr>
            <w:noProof/>
            <w:webHidden/>
          </w:rPr>
        </w:r>
        <w:r w:rsidR="00BD2BCC">
          <w:rPr>
            <w:noProof/>
            <w:webHidden/>
          </w:rPr>
          <w:fldChar w:fldCharType="separate"/>
        </w:r>
        <w:r w:rsidR="00BD2BCC">
          <w:rPr>
            <w:noProof/>
            <w:webHidden/>
          </w:rPr>
          <w:t>395</w:t>
        </w:r>
        <w:r w:rsidR="00BD2BCC">
          <w:rPr>
            <w:noProof/>
            <w:webHidden/>
          </w:rPr>
          <w:fldChar w:fldCharType="end"/>
        </w:r>
      </w:hyperlink>
    </w:p>
    <w:p w14:paraId="34AC4885" w14:textId="148CF61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9" w:history="1">
        <w:r w:rsidR="00BD2BCC" w:rsidRPr="00E3182A">
          <w:rPr>
            <w:rStyle w:val="Hyperlink"/>
            <w:b/>
            <w:noProof/>
          </w:rPr>
          <w:t>Figura 137.</w:t>
        </w:r>
        <w:r w:rsidR="00BD2BCC" w:rsidRPr="00E3182A">
          <w:rPr>
            <w:rStyle w:val="Hyperlink"/>
            <w:noProof/>
          </w:rPr>
          <w:t xml:space="preserve"> A prática de Improvisação e sua rede de conhecimento</w:t>
        </w:r>
        <w:r w:rsidR="00BD2BCC">
          <w:rPr>
            <w:noProof/>
            <w:webHidden/>
          </w:rPr>
          <w:tab/>
        </w:r>
        <w:r w:rsidR="00BD2BCC">
          <w:rPr>
            <w:noProof/>
            <w:webHidden/>
          </w:rPr>
          <w:fldChar w:fldCharType="begin"/>
        </w:r>
        <w:r w:rsidR="00BD2BCC">
          <w:rPr>
            <w:noProof/>
            <w:webHidden/>
          </w:rPr>
          <w:instrText xml:space="preserve"> PAGEREF _Toc47384589 \h </w:instrText>
        </w:r>
        <w:r w:rsidR="00BD2BCC">
          <w:rPr>
            <w:noProof/>
            <w:webHidden/>
          </w:rPr>
        </w:r>
        <w:r w:rsidR="00BD2BCC">
          <w:rPr>
            <w:noProof/>
            <w:webHidden/>
          </w:rPr>
          <w:fldChar w:fldCharType="separate"/>
        </w:r>
        <w:r w:rsidR="00BD2BCC">
          <w:rPr>
            <w:noProof/>
            <w:webHidden/>
          </w:rPr>
          <w:t>396</w:t>
        </w:r>
        <w:r w:rsidR="00BD2BCC">
          <w:rPr>
            <w:noProof/>
            <w:webHidden/>
          </w:rPr>
          <w:fldChar w:fldCharType="end"/>
        </w:r>
      </w:hyperlink>
    </w:p>
    <w:p w14:paraId="5066F0C1" w14:textId="147D165B"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0" w:history="1">
        <w:r w:rsidR="00BD2BCC" w:rsidRPr="00E3182A">
          <w:rPr>
            <w:rStyle w:val="Hyperlink"/>
            <w:b/>
            <w:noProof/>
          </w:rPr>
          <w:t>Figura 138.</w:t>
        </w:r>
        <w:r w:rsidR="00BD2BCC" w:rsidRPr="00E3182A">
          <w:rPr>
            <w:rStyle w:val="Hyperlink"/>
            <w:noProof/>
          </w:rPr>
          <w:t xml:space="preserve"> A prática de Reflexão e sua rede de conhecimento</w:t>
        </w:r>
        <w:r w:rsidR="00BD2BCC">
          <w:rPr>
            <w:noProof/>
            <w:webHidden/>
          </w:rPr>
          <w:tab/>
        </w:r>
        <w:r w:rsidR="00BD2BCC">
          <w:rPr>
            <w:noProof/>
            <w:webHidden/>
          </w:rPr>
          <w:fldChar w:fldCharType="begin"/>
        </w:r>
        <w:r w:rsidR="00BD2BCC">
          <w:rPr>
            <w:noProof/>
            <w:webHidden/>
          </w:rPr>
          <w:instrText xml:space="preserve"> PAGEREF _Toc47384590 \h </w:instrText>
        </w:r>
        <w:r w:rsidR="00BD2BCC">
          <w:rPr>
            <w:noProof/>
            <w:webHidden/>
          </w:rPr>
        </w:r>
        <w:r w:rsidR="00BD2BCC">
          <w:rPr>
            <w:noProof/>
            <w:webHidden/>
          </w:rPr>
          <w:fldChar w:fldCharType="separate"/>
        </w:r>
        <w:r w:rsidR="00BD2BCC">
          <w:rPr>
            <w:noProof/>
            <w:webHidden/>
          </w:rPr>
          <w:t>397</w:t>
        </w:r>
        <w:r w:rsidR="00BD2BCC">
          <w:rPr>
            <w:noProof/>
            <w:webHidden/>
          </w:rPr>
          <w:fldChar w:fldCharType="end"/>
        </w:r>
      </w:hyperlink>
    </w:p>
    <w:p w14:paraId="182EFF2C" w14:textId="06AE8B36"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1" w:history="1">
        <w:r w:rsidR="00BD2BCC" w:rsidRPr="00E3182A">
          <w:rPr>
            <w:rStyle w:val="Hyperlink"/>
            <w:b/>
            <w:noProof/>
          </w:rPr>
          <w:t>Figura 139.</w:t>
        </w:r>
        <w:r w:rsidR="00BD2BCC" w:rsidRPr="00E3182A">
          <w:rPr>
            <w:rStyle w:val="Hyperlink"/>
            <w:noProof/>
          </w:rPr>
          <w:t xml:space="preserve"> A prática de Descrição e sua rede de conhecimento</w:t>
        </w:r>
        <w:r w:rsidR="00BD2BCC">
          <w:rPr>
            <w:noProof/>
            <w:webHidden/>
          </w:rPr>
          <w:tab/>
        </w:r>
        <w:r w:rsidR="00BD2BCC">
          <w:rPr>
            <w:noProof/>
            <w:webHidden/>
          </w:rPr>
          <w:fldChar w:fldCharType="begin"/>
        </w:r>
        <w:r w:rsidR="00BD2BCC">
          <w:rPr>
            <w:noProof/>
            <w:webHidden/>
          </w:rPr>
          <w:instrText xml:space="preserve"> PAGEREF _Toc47384591 \h </w:instrText>
        </w:r>
        <w:r w:rsidR="00BD2BCC">
          <w:rPr>
            <w:noProof/>
            <w:webHidden/>
          </w:rPr>
        </w:r>
        <w:r w:rsidR="00BD2BCC">
          <w:rPr>
            <w:noProof/>
            <w:webHidden/>
          </w:rPr>
          <w:fldChar w:fldCharType="separate"/>
        </w:r>
        <w:r w:rsidR="00BD2BCC">
          <w:rPr>
            <w:noProof/>
            <w:webHidden/>
          </w:rPr>
          <w:t>398</w:t>
        </w:r>
        <w:r w:rsidR="00BD2BCC">
          <w:rPr>
            <w:noProof/>
            <w:webHidden/>
          </w:rPr>
          <w:fldChar w:fldCharType="end"/>
        </w:r>
      </w:hyperlink>
    </w:p>
    <w:p w14:paraId="5DFFF367" w14:textId="2DF12308"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2" w:history="1">
        <w:r w:rsidR="00BD2BCC" w:rsidRPr="00E3182A">
          <w:rPr>
            <w:rStyle w:val="Hyperlink"/>
            <w:b/>
            <w:noProof/>
          </w:rPr>
          <w:t>Figura 140.</w:t>
        </w:r>
        <w:r w:rsidR="00BD2BCC" w:rsidRPr="00E3182A">
          <w:rPr>
            <w:rStyle w:val="Hyperlink"/>
            <w:noProof/>
          </w:rPr>
          <w:t xml:space="preserve"> A prática de Documentação e sua rede de conhecimento</w:t>
        </w:r>
        <w:r w:rsidR="00BD2BCC">
          <w:rPr>
            <w:noProof/>
            <w:webHidden/>
          </w:rPr>
          <w:tab/>
        </w:r>
        <w:r w:rsidR="00BD2BCC">
          <w:rPr>
            <w:noProof/>
            <w:webHidden/>
          </w:rPr>
          <w:fldChar w:fldCharType="begin"/>
        </w:r>
        <w:r w:rsidR="00BD2BCC">
          <w:rPr>
            <w:noProof/>
            <w:webHidden/>
          </w:rPr>
          <w:instrText xml:space="preserve"> PAGEREF _Toc47384592 \h </w:instrText>
        </w:r>
        <w:r w:rsidR="00BD2BCC">
          <w:rPr>
            <w:noProof/>
            <w:webHidden/>
          </w:rPr>
        </w:r>
        <w:r w:rsidR="00BD2BCC">
          <w:rPr>
            <w:noProof/>
            <w:webHidden/>
          </w:rPr>
          <w:fldChar w:fldCharType="separate"/>
        </w:r>
        <w:r w:rsidR="00BD2BCC">
          <w:rPr>
            <w:noProof/>
            <w:webHidden/>
          </w:rPr>
          <w:t>399</w:t>
        </w:r>
        <w:r w:rsidR="00BD2BCC">
          <w:rPr>
            <w:noProof/>
            <w:webHidden/>
          </w:rPr>
          <w:fldChar w:fldCharType="end"/>
        </w:r>
      </w:hyperlink>
    </w:p>
    <w:p w14:paraId="3F29AE01" w14:textId="5F235B58"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3" w:history="1">
        <w:r w:rsidR="00BD2BCC" w:rsidRPr="00E3182A">
          <w:rPr>
            <w:rStyle w:val="Hyperlink"/>
            <w:b/>
            <w:noProof/>
          </w:rPr>
          <w:t>Figura 141.</w:t>
        </w:r>
        <w:r w:rsidR="00BD2BCC" w:rsidRPr="00E3182A">
          <w:rPr>
            <w:rStyle w:val="Hyperlink"/>
            <w:noProof/>
          </w:rPr>
          <w:t xml:space="preserve"> Os nós e seus estados de percolação em uma rede de conhecimento</w:t>
        </w:r>
        <w:r w:rsidR="00BD2BCC">
          <w:rPr>
            <w:noProof/>
            <w:webHidden/>
          </w:rPr>
          <w:tab/>
        </w:r>
        <w:r w:rsidR="00BD2BCC">
          <w:rPr>
            <w:noProof/>
            <w:webHidden/>
          </w:rPr>
          <w:fldChar w:fldCharType="begin"/>
        </w:r>
        <w:r w:rsidR="00BD2BCC">
          <w:rPr>
            <w:noProof/>
            <w:webHidden/>
          </w:rPr>
          <w:instrText xml:space="preserve"> PAGEREF _Toc47384593 \h </w:instrText>
        </w:r>
        <w:r w:rsidR="00BD2BCC">
          <w:rPr>
            <w:noProof/>
            <w:webHidden/>
          </w:rPr>
        </w:r>
        <w:r w:rsidR="00BD2BCC">
          <w:rPr>
            <w:noProof/>
            <w:webHidden/>
          </w:rPr>
          <w:fldChar w:fldCharType="separate"/>
        </w:r>
        <w:r w:rsidR="00BD2BCC">
          <w:rPr>
            <w:noProof/>
            <w:webHidden/>
          </w:rPr>
          <w:t>406</w:t>
        </w:r>
        <w:r w:rsidR="00BD2BCC">
          <w:rPr>
            <w:noProof/>
            <w:webHidden/>
          </w:rPr>
          <w:fldChar w:fldCharType="end"/>
        </w:r>
      </w:hyperlink>
    </w:p>
    <w:p w14:paraId="3D05324E" w14:textId="25AA32E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4" w:history="1">
        <w:r w:rsidR="00BD2BCC" w:rsidRPr="00E3182A">
          <w:rPr>
            <w:rStyle w:val="Hyperlink"/>
            <w:b/>
            <w:noProof/>
          </w:rPr>
          <w:t>Figura 142.</w:t>
        </w:r>
        <w:r w:rsidR="00BD2BCC" w:rsidRPr="00E3182A">
          <w:rPr>
            <w:rStyle w:val="Hyperlink"/>
            <w:noProof/>
          </w:rPr>
          <w:t xml:space="preserve"> PoC Knowledge Network – os nós e sua probabilidade de percolação</w:t>
        </w:r>
        <w:r w:rsidR="00BD2BCC">
          <w:rPr>
            <w:noProof/>
            <w:webHidden/>
          </w:rPr>
          <w:tab/>
        </w:r>
        <w:r w:rsidR="00BD2BCC">
          <w:rPr>
            <w:noProof/>
            <w:webHidden/>
          </w:rPr>
          <w:fldChar w:fldCharType="begin"/>
        </w:r>
        <w:r w:rsidR="00BD2BCC">
          <w:rPr>
            <w:noProof/>
            <w:webHidden/>
          </w:rPr>
          <w:instrText xml:space="preserve"> PAGEREF _Toc47384594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0B67C14A" w14:textId="101614BC"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5" w:history="1">
        <w:r w:rsidR="00BD2BCC" w:rsidRPr="00E3182A">
          <w:rPr>
            <w:rStyle w:val="Hyperlink"/>
            <w:b/>
            <w:noProof/>
          </w:rPr>
          <w:t>Figura 143.</w:t>
        </w:r>
        <w:r w:rsidR="00BD2BCC" w:rsidRPr="00E3182A">
          <w:rPr>
            <w:rStyle w:val="Hyperlink"/>
            <w:noProof/>
          </w:rPr>
          <w:t xml:space="preserve"> O Knowledge H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5 \h </w:instrText>
        </w:r>
        <w:r w:rsidR="00BD2BCC">
          <w:rPr>
            <w:noProof/>
            <w:webHidden/>
          </w:rPr>
        </w:r>
        <w:r w:rsidR="00BD2BCC">
          <w:rPr>
            <w:noProof/>
            <w:webHidden/>
          </w:rPr>
          <w:fldChar w:fldCharType="separate"/>
        </w:r>
        <w:r w:rsidR="00BD2BCC">
          <w:rPr>
            <w:noProof/>
            <w:webHidden/>
          </w:rPr>
          <w:t>412</w:t>
        </w:r>
        <w:r w:rsidR="00BD2BCC">
          <w:rPr>
            <w:noProof/>
            <w:webHidden/>
          </w:rPr>
          <w:fldChar w:fldCharType="end"/>
        </w:r>
      </w:hyperlink>
    </w:p>
    <w:p w14:paraId="266EFD64" w14:textId="651E9B84"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6" w:history="1">
        <w:r w:rsidR="00BD2BCC" w:rsidRPr="00E3182A">
          <w:rPr>
            <w:rStyle w:val="Hyperlink"/>
            <w:b/>
            <w:noProof/>
          </w:rPr>
          <w:t>Figura 144.</w:t>
        </w:r>
        <w:r w:rsidR="00BD2BCC" w:rsidRPr="00E3182A">
          <w:rPr>
            <w:rStyle w:val="Hyperlink"/>
            <w:noProof/>
          </w:rPr>
          <w:t xml:space="preserve"> Uma diferente formação na rede de conhecimento no contexto da PoC</w:t>
        </w:r>
        <w:r w:rsidR="00BD2BCC">
          <w:rPr>
            <w:noProof/>
            <w:webHidden/>
          </w:rPr>
          <w:tab/>
        </w:r>
        <w:r w:rsidR="00BD2BCC">
          <w:rPr>
            <w:noProof/>
            <w:webHidden/>
          </w:rPr>
          <w:fldChar w:fldCharType="begin"/>
        </w:r>
        <w:r w:rsidR="00BD2BCC">
          <w:rPr>
            <w:noProof/>
            <w:webHidden/>
          </w:rPr>
          <w:instrText xml:space="preserve"> PAGEREF _Toc47384596 \h </w:instrText>
        </w:r>
        <w:r w:rsidR="00BD2BCC">
          <w:rPr>
            <w:noProof/>
            <w:webHidden/>
          </w:rPr>
        </w:r>
        <w:r w:rsidR="00BD2BCC">
          <w:rPr>
            <w:noProof/>
            <w:webHidden/>
          </w:rPr>
          <w:fldChar w:fldCharType="separate"/>
        </w:r>
        <w:r w:rsidR="00BD2BCC">
          <w:rPr>
            <w:noProof/>
            <w:webHidden/>
          </w:rPr>
          <w:t>413</w:t>
        </w:r>
        <w:r w:rsidR="00BD2BCC">
          <w:rPr>
            <w:noProof/>
            <w:webHidden/>
          </w:rPr>
          <w:fldChar w:fldCharType="end"/>
        </w:r>
      </w:hyperlink>
    </w:p>
    <w:p w14:paraId="0AFBA013" w14:textId="0F74AFDA"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7" w:history="1">
        <w:r w:rsidR="00BD2BCC" w:rsidRPr="00E3182A">
          <w:rPr>
            <w:rStyle w:val="Hyperlink"/>
            <w:b/>
            <w:noProof/>
          </w:rPr>
          <w:t>Figura 145.</w:t>
        </w:r>
        <w:r w:rsidR="00BD2BCC" w:rsidRPr="00E3182A">
          <w:rPr>
            <w:rStyle w:val="Hyperlink"/>
            <w:noProof/>
          </w:rPr>
          <w:t xml:space="preserve"> O Knowledge A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7 \h </w:instrText>
        </w:r>
        <w:r w:rsidR="00BD2BCC">
          <w:rPr>
            <w:noProof/>
            <w:webHidden/>
          </w:rPr>
        </w:r>
        <w:r w:rsidR="00BD2BCC">
          <w:rPr>
            <w:noProof/>
            <w:webHidden/>
          </w:rPr>
          <w:fldChar w:fldCharType="separate"/>
        </w:r>
        <w:r w:rsidR="00BD2BCC">
          <w:rPr>
            <w:noProof/>
            <w:webHidden/>
          </w:rPr>
          <w:t>415</w:t>
        </w:r>
        <w:r w:rsidR="00BD2BCC">
          <w:rPr>
            <w:noProof/>
            <w:webHidden/>
          </w:rPr>
          <w:fldChar w:fldCharType="end"/>
        </w:r>
      </w:hyperlink>
    </w:p>
    <w:p w14:paraId="7238BBF6" w14:textId="7C2811EA"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8" w:history="1">
        <w:r w:rsidR="00BD2BCC" w:rsidRPr="00E3182A">
          <w:rPr>
            <w:rStyle w:val="Hyperlink"/>
            <w:b/>
            <w:noProof/>
          </w:rPr>
          <w:t>Figura 146.</w:t>
        </w:r>
        <w:r w:rsidR="00BD2BCC" w:rsidRPr="00E3182A">
          <w:rPr>
            <w:rStyle w:val="Hyperlink"/>
            <w:noProof/>
          </w:rPr>
          <w:t xml:space="preserve"> Nosso percurso – A hermenêutica no contexto da PoC</w:t>
        </w:r>
        <w:r w:rsidR="00BD2BCC">
          <w:rPr>
            <w:noProof/>
            <w:webHidden/>
          </w:rPr>
          <w:tab/>
        </w:r>
        <w:r w:rsidR="00BD2BCC">
          <w:rPr>
            <w:noProof/>
            <w:webHidden/>
          </w:rPr>
          <w:fldChar w:fldCharType="begin"/>
        </w:r>
        <w:r w:rsidR="00BD2BCC">
          <w:rPr>
            <w:noProof/>
            <w:webHidden/>
          </w:rPr>
          <w:instrText xml:space="preserve"> PAGEREF _Toc47384598 \h </w:instrText>
        </w:r>
        <w:r w:rsidR="00BD2BCC">
          <w:rPr>
            <w:noProof/>
            <w:webHidden/>
          </w:rPr>
        </w:r>
        <w:r w:rsidR="00BD2BCC">
          <w:rPr>
            <w:noProof/>
            <w:webHidden/>
          </w:rPr>
          <w:fldChar w:fldCharType="separate"/>
        </w:r>
        <w:r w:rsidR="00BD2BCC">
          <w:rPr>
            <w:noProof/>
            <w:webHidden/>
          </w:rPr>
          <w:t>418</w:t>
        </w:r>
        <w:r w:rsidR="00BD2BCC">
          <w:rPr>
            <w:noProof/>
            <w:webHidden/>
          </w:rPr>
          <w:fldChar w:fldCharType="end"/>
        </w:r>
      </w:hyperlink>
    </w:p>
    <w:p w14:paraId="058FBC04" w14:textId="507D5C5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9" w:history="1">
        <w:r w:rsidR="00BD2BCC" w:rsidRPr="00E3182A">
          <w:rPr>
            <w:rStyle w:val="Hyperlink"/>
            <w:b/>
            <w:noProof/>
          </w:rPr>
          <w:t>Figura 147.</w:t>
        </w:r>
        <w:r w:rsidR="00BD2BCC" w:rsidRPr="00E3182A">
          <w:rPr>
            <w:rStyle w:val="Hyperlink"/>
            <w:noProof/>
          </w:rPr>
          <w:t xml:space="preserve"> A produção de sentido “ilusório” – O efeito dominó na PoC</w:t>
        </w:r>
        <w:r w:rsidR="00BD2BCC">
          <w:rPr>
            <w:noProof/>
            <w:webHidden/>
          </w:rPr>
          <w:tab/>
        </w:r>
        <w:r w:rsidR="00BD2BCC">
          <w:rPr>
            <w:noProof/>
            <w:webHidden/>
          </w:rPr>
          <w:fldChar w:fldCharType="begin"/>
        </w:r>
        <w:r w:rsidR="00BD2BCC">
          <w:rPr>
            <w:noProof/>
            <w:webHidden/>
          </w:rPr>
          <w:instrText xml:space="preserve"> PAGEREF _Toc47384599 \h </w:instrText>
        </w:r>
        <w:r w:rsidR="00BD2BCC">
          <w:rPr>
            <w:noProof/>
            <w:webHidden/>
          </w:rPr>
        </w:r>
        <w:r w:rsidR="00BD2BCC">
          <w:rPr>
            <w:noProof/>
            <w:webHidden/>
          </w:rPr>
          <w:fldChar w:fldCharType="separate"/>
        </w:r>
        <w:r w:rsidR="00BD2BCC">
          <w:rPr>
            <w:noProof/>
            <w:webHidden/>
          </w:rPr>
          <w:t>421</w:t>
        </w:r>
        <w:r w:rsidR="00BD2BCC">
          <w:rPr>
            <w:noProof/>
            <w:webHidden/>
          </w:rPr>
          <w:fldChar w:fldCharType="end"/>
        </w:r>
      </w:hyperlink>
    </w:p>
    <w:p w14:paraId="762C8B70" w14:textId="5C45F3DE"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0" w:history="1">
        <w:r w:rsidR="00BD2BCC" w:rsidRPr="00E3182A">
          <w:rPr>
            <w:rStyle w:val="Hyperlink"/>
            <w:b/>
            <w:noProof/>
          </w:rPr>
          <w:t>Figura 148.</w:t>
        </w:r>
        <w:r w:rsidR="00BD2BCC" w:rsidRPr="00E3182A">
          <w:rPr>
            <w:rStyle w:val="Hyperlink"/>
            <w:noProof/>
          </w:rPr>
          <w:t xml:space="preserve"> A hermenêutica e a produção de sentido no contexto da PoC</w:t>
        </w:r>
        <w:r w:rsidR="00BD2BCC">
          <w:rPr>
            <w:noProof/>
            <w:webHidden/>
          </w:rPr>
          <w:tab/>
        </w:r>
        <w:r w:rsidR="00BD2BCC">
          <w:rPr>
            <w:noProof/>
            <w:webHidden/>
          </w:rPr>
          <w:fldChar w:fldCharType="begin"/>
        </w:r>
        <w:r w:rsidR="00BD2BCC">
          <w:rPr>
            <w:noProof/>
            <w:webHidden/>
          </w:rPr>
          <w:instrText xml:space="preserve"> PAGEREF _Toc47384600 \h </w:instrText>
        </w:r>
        <w:r w:rsidR="00BD2BCC">
          <w:rPr>
            <w:noProof/>
            <w:webHidden/>
          </w:rPr>
        </w:r>
        <w:r w:rsidR="00BD2BCC">
          <w:rPr>
            <w:noProof/>
            <w:webHidden/>
          </w:rPr>
          <w:fldChar w:fldCharType="separate"/>
        </w:r>
        <w:r w:rsidR="00BD2BCC">
          <w:rPr>
            <w:noProof/>
            <w:webHidden/>
          </w:rPr>
          <w:t>422</w:t>
        </w:r>
        <w:r w:rsidR="00BD2BCC">
          <w:rPr>
            <w:noProof/>
            <w:webHidden/>
          </w:rPr>
          <w:fldChar w:fldCharType="end"/>
        </w:r>
      </w:hyperlink>
    </w:p>
    <w:p w14:paraId="25EE4B6A" w14:textId="46AE9010"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1" w:history="1">
        <w:r w:rsidR="00BD2BCC" w:rsidRPr="00E3182A">
          <w:rPr>
            <w:rStyle w:val="Hyperlink"/>
            <w:b/>
            <w:noProof/>
          </w:rPr>
          <w:t>Figura 149.</w:t>
        </w:r>
        <w:r w:rsidR="00BD2BCC" w:rsidRPr="00E3182A">
          <w:rPr>
            <w:rStyle w:val="Hyperlink"/>
            <w:noProof/>
          </w:rPr>
          <w:t xml:space="preserve"> Cenário 1: </w:t>
        </w:r>
        <w:r w:rsidR="00BD2BCC" w:rsidRPr="00E3182A">
          <w:rPr>
            <w:rStyle w:val="Hyperlink"/>
            <w:i/>
            <w:iCs/>
            <w:noProof/>
          </w:rPr>
          <w:t>Steady State</w:t>
        </w:r>
        <w:r w:rsidR="00BD2BCC" w:rsidRPr="00E3182A">
          <w:rPr>
            <w:rStyle w:val="Hyperlink"/>
            <w:noProof/>
          </w:rPr>
          <w:t xml:space="preserve"> – Falha – </w:t>
        </w:r>
        <w:r w:rsidR="00BD2BCC" w:rsidRPr="00E3182A">
          <w:rPr>
            <w:rStyle w:val="Hyperlink"/>
            <w:i/>
            <w:iCs/>
            <w:noProof/>
          </w:rPr>
          <w:t>Steady State</w:t>
        </w:r>
        <w:r w:rsidR="00BD2BCC">
          <w:rPr>
            <w:noProof/>
            <w:webHidden/>
          </w:rPr>
          <w:tab/>
        </w:r>
        <w:r w:rsidR="00BD2BCC">
          <w:rPr>
            <w:noProof/>
            <w:webHidden/>
          </w:rPr>
          <w:fldChar w:fldCharType="begin"/>
        </w:r>
        <w:r w:rsidR="00BD2BCC">
          <w:rPr>
            <w:noProof/>
            <w:webHidden/>
          </w:rPr>
          <w:instrText xml:space="preserve"> PAGEREF _Toc47384601 \h </w:instrText>
        </w:r>
        <w:r w:rsidR="00BD2BCC">
          <w:rPr>
            <w:noProof/>
            <w:webHidden/>
          </w:rPr>
        </w:r>
        <w:r w:rsidR="00BD2BCC">
          <w:rPr>
            <w:noProof/>
            <w:webHidden/>
          </w:rPr>
          <w:fldChar w:fldCharType="separate"/>
        </w:r>
        <w:r w:rsidR="00BD2BCC">
          <w:rPr>
            <w:noProof/>
            <w:webHidden/>
          </w:rPr>
          <w:t>432</w:t>
        </w:r>
        <w:r w:rsidR="00BD2BCC">
          <w:rPr>
            <w:noProof/>
            <w:webHidden/>
          </w:rPr>
          <w:fldChar w:fldCharType="end"/>
        </w:r>
      </w:hyperlink>
    </w:p>
    <w:p w14:paraId="41CFE192" w14:textId="0ED81323"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2" w:history="1">
        <w:r w:rsidR="00BD2BCC" w:rsidRPr="00E3182A">
          <w:rPr>
            <w:rStyle w:val="Hyperlink"/>
            <w:b/>
            <w:noProof/>
          </w:rPr>
          <w:t>Figura 150.</w:t>
        </w:r>
        <w:r w:rsidR="00BD2BCC" w:rsidRPr="00E3182A">
          <w:rPr>
            <w:rStyle w:val="Hyperlink"/>
            <w:noProof/>
          </w:rPr>
          <w:t xml:space="preserve"> Cenário 2: Uma média de 41KB nas operações de I/O</w:t>
        </w:r>
        <w:r w:rsidR="00BD2BCC">
          <w:rPr>
            <w:noProof/>
            <w:webHidden/>
          </w:rPr>
          <w:tab/>
        </w:r>
        <w:r w:rsidR="00BD2BCC">
          <w:rPr>
            <w:noProof/>
            <w:webHidden/>
          </w:rPr>
          <w:fldChar w:fldCharType="begin"/>
        </w:r>
        <w:r w:rsidR="00BD2BCC">
          <w:rPr>
            <w:noProof/>
            <w:webHidden/>
          </w:rPr>
          <w:instrText xml:space="preserve"> PAGEREF _Toc47384602 \h </w:instrText>
        </w:r>
        <w:r w:rsidR="00BD2BCC">
          <w:rPr>
            <w:noProof/>
            <w:webHidden/>
          </w:rPr>
        </w:r>
        <w:r w:rsidR="00BD2BCC">
          <w:rPr>
            <w:noProof/>
            <w:webHidden/>
          </w:rPr>
          <w:fldChar w:fldCharType="separate"/>
        </w:r>
        <w:r w:rsidR="00BD2BCC">
          <w:rPr>
            <w:noProof/>
            <w:webHidden/>
          </w:rPr>
          <w:t>436</w:t>
        </w:r>
        <w:r w:rsidR="00BD2BCC">
          <w:rPr>
            <w:noProof/>
            <w:webHidden/>
          </w:rPr>
          <w:fldChar w:fldCharType="end"/>
        </w:r>
      </w:hyperlink>
    </w:p>
    <w:p w14:paraId="5F0D837E" w14:textId="24190DB2"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3" w:history="1">
        <w:r w:rsidR="00BD2BCC" w:rsidRPr="00E3182A">
          <w:rPr>
            <w:rStyle w:val="Hyperlink"/>
            <w:b/>
            <w:noProof/>
          </w:rPr>
          <w:t>Figura 151.</w:t>
        </w:r>
        <w:r w:rsidR="00BD2BCC" w:rsidRPr="00E3182A">
          <w:rPr>
            <w:rStyle w:val="Hyperlink"/>
            <w:noProof/>
          </w:rPr>
          <w:t xml:space="preserve"> Cenário 3: será que podemos reutilizar os resultados da PoC</w:t>
        </w:r>
        <w:r w:rsidR="00BD2BCC">
          <w:rPr>
            <w:noProof/>
            <w:webHidden/>
          </w:rPr>
          <w:tab/>
        </w:r>
        <w:r w:rsidR="00BD2BCC">
          <w:rPr>
            <w:noProof/>
            <w:webHidden/>
          </w:rPr>
          <w:fldChar w:fldCharType="begin"/>
        </w:r>
        <w:r w:rsidR="00BD2BCC">
          <w:rPr>
            <w:noProof/>
            <w:webHidden/>
          </w:rPr>
          <w:instrText xml:space="preserve"> PAGEREF _Toc47384603 \h </w:instrText>
        </w:r>
        <w:r w:rsidR="00BD2BCC">
          <w:rPr>
            <w:noProof/>
            <w:webHidden/>
          </w:rPr>
        </w:r>
        <w:r w:rsidR="00BD2BCC">
          <w:rPr>
            <w:noProof/>
            <w:webHidden/>
          </w:rPr>
          <w:fldChar w:fldCharType="separate"/>
        </w:r>
        <w:r w:rsidR="00BD2BCC">
          <w:rPr>
            <w:noProof/>
            <w:webHidden/>
          </w:rPr>
          <w:t>439</w:t>
        </w:r>
        <w:r w:rsidR="00BD2BCC">
          <w:rPr>
            <w:noProof/>
            <w:webHidden/>
          </w:rPr>
          <w:fldChar w:fldCharType="end"/>
        </w:r>
      </w:hyperlink>
    </w:p>
    <w:p w14:paraId="247A505E" w14:textId="31DA36C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4" w:history="1">
        <w:r w:rsidR="00BD2BCC" w:rsidRPr="00E3182A">
          <w:rPr>
            <w:rStyle w:val="Hyperlink"/>
            <w:b/>
            <w:noProof/>
          </w:rPr>
          <w:t>Figura 152.</w:t>
        </w:r>
        <w:r w:rsidR="00BD2BCC" w:rsidRPr="00E3182A">
          <w:rPr>
            <w:rStyle w:val="Hyperlink"/>
            <w:noProof/>
          </w:rPr>
          <w:t xml:space="preserve"> Cenário 3: diferentes redes de conhecimento em duas atividades da PoC</w:t>
        </w:r>
        <w:r w:rsidR="00BD2BCC">
          <w:rPr>
            <w:noProof/>
            <w:webHidden/>
          </w:rPr>
          <w:tab/>
        </w:r>
        <w:r w:rsidR="00BD2BCC">
          <w:rPr>
            <w:noProof/>
            <w:webHidden/>
          </w:rPr>
          <w:fldChar w:fldCharType="begin"/>
        </w:r>
        <w:r w:rsidR="00BD2BCC">
          <w:rPr>
            <w:noProof/>
            <w:webHidden/>
          </w:rPr>
          <w:instrText xml:space="preserve"> PAGEREF _Toc47384604 \h </w:instrText>
        </w:r>
        <w:r w:rsidR="00BD2BCC">
          <w:rPr>
            <w:noProof/>
            <w:webHidden/>
          </w:rPr>
        </w:r>
        <w:r w:rsidR="00BD2BCC">
          <w:rPr>
            <w:noProof/>
            <w:webHidden/>
          </w:rPr>
          <w:fldChar w:fldCharType="separate"/>
        </w:r>
        <w:r w:rsidR="00BD2BCC">
          <w:rPr>
            <w:noProof/>
            <w:webHidden/>
          </w:rPr>
          <w:t>440</w:t>
        </w:r>
        <w:r w:rsidR="00BD2BCC">
          <w:rPr>
            <w:noProof/>
            <w:webHidden/>
          </w:rPr>
          <w:fldChar w:fldCharType="end"/>
        </w:r>
      </w:hyperlink>
    </w:p>
    <w:p w14:paraId="0369E697" w14:textId="6935F064"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5" w:history="1">
        <w:r w:rsidR="00BD2BCC" w:rsidRPr="00E3182A">
          <w:rPr>
            <w:rStyle w:val="Hyperlink"/>
            <w:b/>
            <w:noProof/>
          </w:rPr>
          <w:t>Figura 153.</w:t>
        </w:r>
        <w:r w:rsidR="00BD2BCC" w:rsidRPr="00E3182A">
          <w:rPr>
            <w:rStyle w:val="Hyperlink"/>
            <w:noProof/>
          </w:rPr>
          <w:t xml:space="preserve"> Cenário 4: a dialética dos requisitos </w:t>
        </w:r>
        <w:r w:rsidR="00BD2BCC" w:rsidRPr="00E3182A">
          <w:rPr>
            <w:rStyle w:val="Hyperlink"/>
            <w:i/>
            <w:iCs/>
            <w:noProof/>
          </w:rPr>
          <w:t>versus</w:t>
        </w:r>
        <w:r w:rsidR="00BD2BCC" w:rsidRPr="00E3182A">
          <w:rPr>
            <w:rStyle w:val="Hyperlink"/>
            <w:noProof/>
          </w:rPr>
          <w:t xml:space="preserve"> os resultados na PoC</w:t>
        </w:r>
        <w:r w:rsidR="00BD2BCC">
          <w:rPr>
            <w:noProof/>
            <w:webHidden/>
          </w:rPr>
          <w:tab/>
        </w:r>
        <w:r w:rsidR="00BD2BCC">
          <w:rPr>
            <w:noProof/>
            <w:webHidden/>
          </w:rPr>
          <w:fldChar w:fldCharType="begin"/>
        </w:r>
        <w:r w:rsidR="00BD2BCC">
          <w:rPr>
            <w:noProof/>
            <w:webHidden/>
          </w:rPr>
          <w:instrText xml:space="preserve"> PAGEREF _Toc47384605 \h </w:instrText>
        </w:r>
        <w:r w:rsidR="00BD2BCC">
          <w:rPr>
            <w:noProof/>
            <w:webHidden/>
          </w:rPr>
        </w:r>
        <w:r w:rsidR="00BD2BCC">
          <w:rPr>
            <w:noProof/>
            <w:webHidden/>
          </w:rPr>
          <w:fldChar w:fldCharType="separate"/>
        </w:r>
        <w:r w:rsidR="00BD2BCC">
          <w:rPr>
            <w:noProof/>
            <w:webHidden/>
          </w:rPr>
          <w:t>444</w:t>
        </w:r>
        <w:r w:rsidR="00BD2BCC">
          <w:rPr>
            <w:noProof/>
            <w:webHidden/>
          </w:rPr>
          <w:fldChar w:fldCharType="end"/>
        </w:r>
      </w:hyperlink>
    </w:p>
    <w:p w14:paraId="10BFEA6D" w14:textId="6D495447"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6" w:history="1">
        <w:r w:rsidR="00BD2BCC" w:rsidRPr="00E3182A">
          <w:rPr>
            <w:rStyle w:val="Hyperlink"/>
            <w:b/>
            <w:noProof/>
          </w:rPr>
          <w:t>Figura 154.</w:t>
        </w:r>
        <w:r w:rsidR="00BD2BCC" w:rsidRPr="00E3182A">
          <w:rPr>
            <w:rStyle w:val="Hyperlink"/>
            <w:noProof/>
          </w:rPr>
          <w:t xml:space="preserve"> Cenário 5: comparando duas ferramentas de </w:t>
        </w:r>
        <w:r w:rsidR="00BD2BCC" w:rsidRPr="00E3182A">
          <w:rPr>
            <w:rStyle w:val="Hyperlink"/>
            <w:i/>
            <w:iCs/>
            <w:noProof/>
          </w:rPr>
          <w:t>software</w:t>
        </w:r>
        <w:r w:rsidR="00BD2BCC" w:rsidRPr="00E3182A">
          <w:rPr>
            <w:rStyle w:val="Hyperlink"/>
            <w:noProof/>
          </w:rPr>
          <w:t xml:space="preserve"> (I/O) na PoC</w:t>
        </w:r>
        <w:r w:rsidR="00BD2BCC">
          <w:rPr>
            <w:noProof/>
            <w:webHidden/>
          </w:rPr>
          <w:tab/>
        </w:r>
        <w:r w:rsidR="00BD2BCC">
          <w:rPr>
            <w:noProof/>
            <w:webHidden/>
          </w:rPr>
          <w:fldChar w:fldCharType="begin"/>
        </w:r>
        <w:r w:rsidR="00BD2BCC">
          <w:rPr>
            <w:noProof/>
            <w:webHidden/>
          </w:rPr>
          <w:instrText xml:space="preserve"> PAGEREF _Toc47384606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2D911A96" w14:textId="7731BEAD" w:rsidR="00BD2BCC" w:rsidRDefault="00082F16">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7" w:history="1">
        <w:r w:rsidR="00BD2BCC" w:rsidRPr="00E3182A">
          <w:rPr>
            <w:rStyle w:val="Hyperlink"/>
            <w:b/>
            <w:noProof/>
          </w:rPr>
          <w:t>Figura 155.</w:t>
        </w:r>
        <w:r w:rsidR="00BD2BCC" w:rsidRPr="00E3182A">
          <w:rPr>
            <w:rStyle w:val="Hyperlink"/>
            <w:noProof/>
          </w:rPr>
          <w:t xml:space="preserve"> Cenário 5: comparando duas atividades da PoC</w:t>
        </w:r>
        <w:r w:rsidR="00BD2BCC">
          <w:rPr>
            <w:noProof/>
            <w:webHidden/>
          </w:rPr>
          <w:tab/>
        </w:r>
        <w:r w:rsidR="00BD2BCC">
          <w:rPr>
            <w:noProof/>
            <w:webHidden/>
          </w:rPr>
          <w:fldChar w:fldCharType="begin"/>
        </w:r>
        <w:r w:rsidR="00BD2BCC">
          <w:rPr>
            <w:noProof/>
            <w:webHidden/>
          </w:rPr>
          <w:instrText xml:space="preserve"> PAGEREF _Toc47384607 \h </w:instrText>
        </w:r>
        <w:r w:rsidR="00BD2BCC">
          <w:rPr>
            <w:noProof/>
            <w:webHidden/>
          </w:rPr>
        </w:r>
        <w:r w:rsidR="00BD2BCC">
          <w:rPr>
            <w:noProof/>
            <w:webHidden/>
          </w:rPr>
          <w:fldChar w:fldCharType="separate"/>
        </w:r>
        <w:r w:rsidR="00BD2BCC">
          <w:rPr>
            <w:noProof/>
            <w:webHidden/>
          </w:rPr>
          <w:t>449</w:t>
        </w:r>
        <w:r w:rsidR="00BD2BCC">
          <w:rPr>
            <w:noProof/>
            <w:webHidden/>
          </w:rPr>
          <w:fldChar w:fldCharType="end"/>
        </w:r>
      </w:hyperlink>
    </w:p>
    <w:p w14:paraId="49303F00" w14:textId="32B5AECE"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4" w:name="_Toc494027"/>
      <w:bookmarkStart w:id="1295" w:name="_Toc516678"/>
      <w:bookmarkStart w:id="1296" w:name="_Toc517092"/>
      <w:bookmarkStart w:id="1297" w:name="_Toc518400"/>
      <w:bookmarkStart w:id="1298" w:name="_Toc543767"/>
      <w:bookmarkStart w:id="1299" w:name="_Toc859978"/>
      <w:bookmarkStart w:id="1300" w:name="_Toc876920"/>
      <w:bookmarkStart w:id="1301" w:name="_Toc945410"/>
      <w:bookmarkStart w:id="1302" w:name="_Toc1200524"/>
      <w:bookmarkStart w:id="1303" w:name="_Toc1200578"/>
      <w:bookmarkStart w:id="1304" w:name="_Toc1205764"/>
      <w:bookmarkStart w:id="1305" w:name="_Toc1675232"/>
      <w:bookmarkStart w:id="1306" w:name="_Toc1683583"/>
      <w:bookmarkStart w:id="1307" w:name="_Toc1683667"/>
      <w:bookmarkStart w:id="1308" w:name="_Toc1684463"/>
      <w:bookmarkStart w:id="1309" w:name="_Toc1852729"/>
      <w:bookmarkStart w:id="1310" w:name="_Toc6984560"/>
      <w:bookmarkStart w:id="1311" w:name="_Toc6984640"/>
      <w:bookmarkStart w:id="1312" w:name="_Toc7185861"/>
      <w:bookmarkStart w:id="1313" w:name="_Toc7789914"/>
      <w:bookmarkStart w:id="1314" w:name="_Toc8194515"/>
      <w:bookmarkStart w:id="1315" w:name="_Toc8284746"/>
      <w:bookmarkStart w:id="1316" w:name="_Toc8286673"/>
      <w:bookmarkStart w:id="1317" w:name="_Toc8287484"/>
      <w:bookmarkStart w:id="1318" w:name="_Toc8802917"/>
      <w:bookmarkStart w:id="1319" w:name="_Toc9258378"/>
      <w:bookmarkStart w:id="1320" w:name="_Toc9265847"/>
      <w:bookmarkStart w:id="1321" w:name="_Toc9402394"/>
      <w:bookmarkStart w:id="1322" w:name="_Toc9402958"/>
      <w:bookmarkStart w:id="1323" w:name="_Toc9403057"/>
      <w:bookmarkStart w:id="1324" w:name="_Toc9686329"/>
      <w:bookmarkStart w:id="1325" w:name="_Toc9703377"/>
      <w:bookmarkStart w:id="1326" w:name="_Toc9703609"/>
      <w:bookmarkStart w:id="1327" w:name="_Toc9714575"/>
      <w:bookmarkStart w:id="1328" w:name="_Toc9797284"/>
      <w:bookmarkStart w:id="1329" w:name="_Toc9805959"/>
      <w:bookmarkStart w:id="1330" w:name="_Toc10033815"/>
      <w:bookmarkStart w:id="1331" w:name="_Toc13052668"/>
      <w:bookmarkStart w:id="1332" w:name="_Toc13053028"/>
      <w:bookmarkStart w:id="1333" w:name="_Toc13053117"/>
      <w:bookmarkStart w:id="1334" w:name="_Toc13053552"/>
      <w:bookmarkStart w:id="1335" w:name="_Toc13054138"/>
      <w:bookmarkStart w:id="1336" w:name="_Toc13054491"/>
      <w:bookmarkStart w:id="1337" w:name="_Toc13054649"/>
      <w:bookmarkStart w:id="1338" w:name="_Toc13055034"/>
      <w:bookmarkStart w:id="1339" w:name="_Toc13213123"/>
      <w:bookmarkStart w:id="1340" w:name="_Toc13255070"/>
      <w:bookmarkStart w:id="1341" w:name="_Toc13424141"/>
      <w:bookmarkStart w:id="1342" w:name="_Toc13576768"/>
      <w:bookmarkStart w:id="1343" w:name="_Toc13840200"/>
      <w:bookmarkStart w:id="1344" w:name="_Toc14033491"/>
      <w:bookmarkStart w:id="1345" w:name="_Toc14033577"/>
      <w:bookmarkStart w:id="1346" w:name="_Toc14033705"/>
      <w:bookmarkStart w:id="1347" w:name="_Toc15211822"/>
      <w:bookmarkStart w:id="1348" w:name="_Toc15212219"/>
      <w:bookmarkStart w:id="1349" w:name="_Toc15320144"/>
      <w:bookmarkStart w:id="1350" w:name="_Toc15989929"/>
      <w:bookmarkStart w:id="1351" w:name="_Toc16095292"/>
      <w:bookmarkStart w:id="1352" w:name="_Toc16106164"/>
      <w:bookmarkStart w:id="1353" w:name="_Toc16264801"/>
      <w:bookmarkStart w:id="1354" w:name="_Toc17011106"/>
      <w:bookmarkStart w:id="1355" w:name="_Toc17011710"/>
      <w:bookmarkStart w:id="1356" w:name="_Toc17011811"/>
      <w:bookmarkStart w:id="1357" w:name="_Toc18932887"/>
      <w:bookmarkStart w:id="1358" w:name="_Toc18932961"/>
      <w:bookmarkStart w:id="1359" w:name="_Toc19125954"/>
      <w:bookmarkStart w:id="1360" w:name="_Toc19277896"/>
      <w:bookmarkStart w:id="1361" w:name="_Toc19304489"/>
      <w:bookmarkStart w:id="1362" w:name="_Toc22038236"/>
      <w:bookmarkStart w:id="1363" w:name="_Toc22038285"/>
      <w:bookmarkStart w:id="1364" w:name="_Toc22038380"/>
      <w:bookmarkStart w:id="1365" w:name="_Toc22328995"/>
      <w:bookmarkStart w:id="1366" w:name="_Toc22329039"/>
      <w:bookmarkStart w:id="1367" w:name="_Toc22727139"/>
      <w:bookmarkStart w:id="1368" w:name="_Toc22823558"/>
      <w:bookmarkStart w:id="1369" w:name="_Toc22823672"/>
      <w:bookmarkStart w:id="1370" w:name="_Toc22834039"/>
      <w:bookmarkStart w:id="1371" w:name="_Toc22923113"/>
      <w:bookmarkStart w:id="1372" w:name="_Toc23163591"/>
      <w:bookmarkStart w:id="1373" w:name="_Toc23352239"/>
      <w:bookmarkStart w:id="1374" w:name="_Toc23407153"/>
      <w:bookmarkStart w:id="1375" w:name="_Toc23494001"/>
      <w:bookmarkStart w:id="1376" w:name="_Toc23522649"/>
      <w:bookmarkStart w:id="1377" w:name="_Toc23542585"/>
      <w:bookmarkStart w:id="1378" w:name="_Toc23548298"/>
      <w:bookmarkStart w:id="1379" w:name="_Toc23585191"/>
      <w:bookmarkStart w:id="1380" w:name="_Toc23737119"/>
      <w:bookmarkStart w:id="1381" w:name="_Toc23792312"/>
      <w:bookmarkStart w:id="1382" w:name="_Toc23838569"/>
      <w:bookmarkStart w:id="1383" w:name="_Toc23852107"/>
      <w:bookmarkStart w:id="1384" w:name="_Toc23855834"/>
      <w:bookmarkStart w:id="1385" w:name="_Toc23874590"/>
      <w:bookmarkStart w:id="1386" w:name="_Toc23931642"/>
      <w:bookmarkStart w:id="1387" w:name="_Toc23931686"/>
      <w:bookmarkStart w:id="1388" w:name="_Toc23969994"/>
      <w:bookmarkStart w:id="1389" w:name="_Toc24019021"/>
      <w:bookmarkStart w:id="1390" w:name="_Toc24034601"/>
      <w:bookmarkStart w:id="1391" w:name="_Toc24058426"/>
      <w:bookmarkStart w:id="1392" w:name="_Toc24110327"/>
      <w:bookmarkStart w:id="1393" w:name="_Toc24130706"/>
      <w:bookmarkStart w:id="1394" w:name="_Toc24131777"/>
      <w:bookmarkStart w:id="1395" w:name="_Toc24135933"/>
      <w:bookmarkStart w:id="1396" w:name="_Toc24192001"/>
      <w:bookmarkStart w:id="1397" w:name="_Toc24220934"/>
      <w:bookmarkStart w:id="1398" w:name="_Toc29116598"/>
      <w:bookmarkStart w:id="1399" w:name="_Toc29445242"/>
      <w:bookmarkStart w:id="1400" w:name="_Toc29446250"/>
      <w:bookmarkStart w:id="1401" w:name="_Toc30400970"/>
      <w:bookmarkStart w:id="1402" w:name="_Toc30401233"/>
      <w:bookmarkStart w:id="1403" w:name="_Toc30401278"/>
      <w:bookmarkStart w:id="1404" w:name="_Toc31701341"/>
      <w:bookmarkStart w:id="1405" w:name="_Toc31717034"/>
      <w:bookmarkStart w:id="1406" w:name="_Toc31727901"/>
      <w:bookmarkStart w:id="1407" w:name="_Toc32217101"/>
      <w:bookmarkStart w:id="1408" w:name="_Toc32222682"/>
      <w:bookmarkStart w:id="1409" w:name="_Toc32222850"/>
      <w:bookmarkStart w:id="1410" w:name="_Toc32222926"/>
      <w:bookmarkStart w:id="1411" w:name="_Toc32223408"/>
      <w:bookmarkStart w:id="1412" w:name="_Toc32223684"/>
      <w:bookmarkStart w:id="1413" w:name="_Toc32230424"/>
      <w:bookmarkStart w:id="1414" w:name="_Toc32230612"/>
      <w:bookmarkStart w:id="1415" w:name="_Toc32231757"/>
      <w:bookmarkStart w:id="1416" w:name="_Toc32245612"/>
      <w:bookmarkStart w:id="1417" w:name="_Toc32312311"/>
      <w:bookmarkStart w:id="1418" w:name="_Toc32317996"/>
      <w:bookmarkStart w:id="1419" w:name="_Toc32319620"/>
      <w:bookmarkStart w:id="1420" w:name="_Toc33514471"/>
      <w:bookmarkStart w:id="1421" w:name="_Toc33514672"/>
      <w:bookmarkStart w:id="1422" w:name="_Toc33514751"/>
      <w:bookmarkStart w:id="1423" w:name="_Toc33514830"/>
      <w:bookmarkStart w:id="1424" w:name="_Toc33514977"/>
      <w:bookmarkStart w:id="1425" w:name="_Toc33515208"/>
      <w:bookmarkStart w:id="1426" w:name="_Toc33515433"/>
      <w:bookmarkStart w:id="1427" w:name="_Toc33515497"/>
      <w:bookmarkStart w:id="1428" w:name="_Toc33515562"/>
      <w:bookmarkStart w:id="1429" w:name="_Toc33515627"/>
      <w:bookmarkStart w:id="1430" w:name="_Toc33515691"/>
      <w:bookmarkStart w:id="1431" w:name="_Toc33517691"/>
      <w:bookmarkStart w:id="1432" w:name="_Toc33517912"/>
      <w:bookmarkStart w:id="1433" w:name="_Toc33518004"/>
      <w:bookmarkStart w:id="1434" w:name="_Toc33518068"/>
      <w:bookmarkStart w:id="1435" w:name="_Toc33518132"/>
      <w:bookmarkStart w:id="1436" w:name="_Toc39915138"/>
      <w:bookmarkStart w:id="1437" w:name="_Toc40005409"/>
      <w:bookmarkStart w:id="1438" w:name="_Toc40340907"/>
      <w:bookmarkStart w:id="1439" w:name="_Toc40377217"/>
      <w:bookmarkStart w:id="1440" w:name="_Toc40381505"/>
      <w:bookmarkStart w:id="1441" w:name="_Toc40381574"/>
      <w:bookmarkStart w:id="1442" w:name="_Toc40383391"/>
      <w:bookmarkStart w:id="1443" w:name="_Toc40947171"/>
      <w:bookmarkStart w:id="1444" w:name="_Toc41215332"/>
      <w:bookmarkStart w:id="1445" w:name="_Toc41387308"/>
      <w:bookmarkStart w:id="1446" w:name="_Toc41415766"/>
      <w:bookmarkStart w:id="1447" w:name="_Toc41839747"/>
      <w:bookmarkStart w:id="1448" w:name="_Toc41839926"/>
      <w:bookmarkStart w:id="1449" w:name="_Toc41840228"/>
      <w:bookmarkStart w:id="1450" w:name="_Toc41840323"/>
      <w:bookmarkStart w:id="1451" w:name="_Toc41840915"/>
      <w:bookmarkStart w:id="1452" w:name="_Toc41840969"/>
      <w:bookmarkStart w:id="1453" w:name="_Toc41841377"/>
      <w:bookmarkStart w:id="1454" w:name="_Toc41841669"/>
      <w:bookmarkStart w:id="1455" w:name="_Toc41842312"/>
      <w:bookmarkStart w:id="1456" w:name="_Toc41897669"/>
      <w:bookmarkStart w:id="1457" w:name="_Toc41897813"/>
      <w:bookmarkStart w:id="1458"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59" w:name="_Toc41899846"/>
      <w:bookmarkStart w:id="1460" w:name="_Toc41899917"/>
      <w:bookmarkStart w:id="1461" w:name="_Toc41899988"/>
      <w:bookmarkStart w:id="1462" w:name="_Toc41900229"/>
      <w:bookmarkStart w:id="1463" w:name="_Toc41900301"/>
      <w:bookmarkStart w:id="1464" w:name="_Toc41900357"/>
      <w:bookmarkStart w:id="1465" w:name="_Toc41916659"/>
      <w:bookmarkStart w:id="1466" w:name="_Toc41917053"/>
      <w:bookmarkStart w:id="1467" w:name="_Toc41917676"/>
      <w:bookmarkStart w:id="1468" w:name="_Toc41917793"/>
      <w:bookmarkStart w:id="1469" w:name="_Toc41917850"/>
      <w:bookmarkStart w:id="1470" w:name="_Toc41917916"/>
      <w:bookmarkStart w:id="1471" w:name="_Toc41917973"/>
      <w:bookmarkStart w:id="1472" w:name="_Toc41918030"/>
      <w:bookmarkStart w:id="1473" w:name="_Toc41918151"/>
      <w:bookmarkStart w:id="1474" w:name="_Toc41918337"/>
      <w:bookmarkStart w:id="1475" w:name="_Toc41918554"/>
      <w:bookmarkStart w:id="1476" w:name="_Toc42423716"/>
      <w:bookmarkStart w:id="1477" w:name="_Toc42891399"/>
      <w:bookmarkStart w:id="1478" w:name="_Toc43493970"/>
      <w:bookmarkStart w:id="1479" w:name="_Toc43494030"/>
      <w:bookmarkStart w:id="1480" w:name="_Toc44151460"/>
      <w:bookmarkStart w:id="1481" w:name="_Toc44151980"/>
      <w:bookmarkStart w:id="1482" w:name="_Toc44159702"/>
      <w:bookmarkStart w:id="1483" w:name="_Toc44159771"/>
      <w:bookmarkStart w:id="1484" w:name="_Toc44168284"/>
      <w:bookmarkStart w:id="1485" w:name="_Toc44174122"/>
      <w:bookmarkStart w:id="1486" w:name="_Toc44174191"/>
      <w:bookmarkStart w:id="1487" w:name="_Toc44174260"/>
      <w:bookmarkStart w:id="1488" w:name="_Toc44177614"/>
      <w:bookmarkStart w:id="1489" w:name="_Toc44177975"/>
      <w:bookmarkStart w:id="1490" w:name="_Toc44181342"/>
      <w:bookmarkStart w:id="1491" w:name="_Toc44268656"/>
      <w:bookmarkStart w:id="1492" w:name="_Toc44354776"/>
      <w:bookmarkStart w:id="1493" w:name="_Toc44436335"/>
      <w:bookmarkStart w:id="1494" w:name="_Toc44604622"/>
      <w:bookmarkStart w:id="1495" w:name="_Toc44614690"/>
      <w:bookmarkStart w:id="1496" w:name="_Toc44661260"/>
      <w:bookmarkStart w:id="1497" w:name="_Toc44662051"/>
      <w:bookmarkStart w:id="1498" w:name="_Toc44663500"/>
      <w:bookmarkStart w:id="1499" w:name="_Toc44670772"/>
      <w:bookmarkStart w:id="1500" w:name="_Toc44695263"/>
      <w:bookmarkStart w:id="1501" w:name="_Toc44695859"/>
      <w:bookmarkStart w:id="1502" w:name="_Toc44698205"/>
      <w:bookmarkStart w:id="1503" w:name="_Toc44698275"/>
      <w:bookmarkStart w:id="1504" w:name="_Toc44698683"/>
      <w:bookmarkStart w:id="1505" w:name="_Toc44699007"/>
      <w:bookmarkStart w:id="1506" w:name="_Toc44756364"/>
      <w:bookmarkStart w:id="1507" w:name="_Toc44802232"/>
      <w:bookmarkStart w:id="1508" w:name="_Toc44866594"/>
      <w:bookmarkStart w:id="1509" w:name="_Toc44866805"/>
      <w:bookmarkStart w:id="1510" w:name="_Toc45095811"/>
      <w:bookmarkStart w:id="1511" w:name="_Toc45095884"/>
      <w:r w:rsidRPr="0050469B">
        <w:rPr>
          <w:rFonts w:ascii="Gill Sans" w:hAnsi="Gill Sans" w:cs="Gill Sans"/>
          <w:color w:val="000000" w:themeColor="text1"/>
          <w:sz w:val="40"/>
          <w:szCs w:val="40"/>
          <w:lang w:val="pt-BR"/>
        </w:rPr>
        <w:br w:type="page"/>
      </w:r>
    </w:p>
    <w:p w14:paraId="233AD840" w14:textId="088821B3"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2" w:name="_Toc45096852"/>
      <w:bookmarkStart w:id="1513" w:name="_Toc45224243"/>
      <w:bookmarkStart w:id="1514" w:name="_Toc45224385"/>
      <w:bookmarkStart w:id="1515" w:name="_Toc45224456"/>
      <w:bookmarkStart w:id="1516" w:name="_Toc45224925"/>
      <w:bookmarkStart w:id="1517" w:name="_Toc45225195"/>
      <w:bookmarkStart w:id="1518" w:name="_Toc45225550"/>
      <w:bookmarkStart w:id="1519" w:name="_Toc45225948"/>
      <w:bookmarkStart w:id="1520" w:name="_Toc45226222"/>
      <w:bookmarkStart w:id="1521" w:name="_Toc45226420"/>
      <w:bookmarkStart w:id="1522" w:name="_Toc45227491"/>
      <w:bookmarkStart w:id="1523" w:name="_Toc45227815"/>
      <w:bookmarkStart w:id="1524" w:name="_Toc45270141"/>
      <w:bookmarkStart w:id="1525" w:name="_Toc45296282"/>
      <w:bookmarkStart w:id="1526" w:name="_Toc45305578"/>
      <w:bookmarkStart w:id="1527" w:name="_Toc45351675"/>
      <w:bookmarkStart w:id="1528" w:name="_Toc45378092"/>
      <w:bookmarkStart w:id="1529" w:name="_Toc45440477"/>
      <w:bookmarkStart w:id="1530" w:name="_Toc45441664"/>
      <w:bookmarkStart w:id="1531" w:name="_Toc45443759"/>
      <w:bookmarkStart w:id="1532" w:name="_Toc45478234"/>
      <w:bookmarkStart w:id="1533" w:name="_Toc45570359"/>
      <w:bookmarkStart w:id="1534" w:name="_Toc45642333"/>
      <w:bookmarkStart w:id="1535" w:name="_Toc45648888"/>
      <w:bookmarkStart w:id="1536" w:name="_Toc45648950"/>
      <w:bookmarkStart w:id="1537" w:name="_Toc45659031"/>
      <w:bookmarkStart w:id="1538" w:name="_Toc45659116"/>
      <w:bookmarkStart w:id="1539" w:name="_Toc45659735"/>
      <w:bookmarkStart w:id="1540" w:name="_Toc45738979"/>
      <w:bookmarkStart w:id="1541" w:name="_Toc45831425"/>
      <w:bookmarkStart w:id="1542" w:name="_Toc45897469"/>
      <w:bookmarkStart w:id="1543" w:name="_Toc45968832"/>
      <w:bookmarkStart w:id="1544" w:name="_Toc46062464"/>
      <w:bookmarkStart w:id="1545" w:name="_Toc46076564"/>
      <w:bookmarkStart w:id="1546" w:name="_Toc46083639"/>
      <w:bookmarkStart w:id="1547" w:name="_Toc46083827"/>
      <w:bookmarkStart w:id="1548" w:name="_Toc46084079"/>
      <w:bookmarkStart w:id="1549" w:name="_Toc46084158"/>
      <w:bookmarkStart w:id="1550" w:name="_Toc46084393"/>
      <w:bookmarkStart w:id="1551" w:name="_Toc46137783"/>
      <w:bookmarkStart w:id="1552" w:name="_Toc46138017"/>
      <w:bookmarkStart w:id="1553" w:name="_Toc46138475"/>
      <w:bookmarkStart w:id="1554" w:name="_Toc46162887"/>
      <w:bookmarkStart w:id="1555" w:name="_Toc46177335"/>
      <w:bookmarkStart w:id="1556" w:name="_Toc46213647"/>
      <w:bookmarkStart w:id="1557" w:name="_Toc46261218"/>
      <w:bookmarkStart w:id="1558" w:name="_Toc46264373"/>
      <w:bookmarkStart w:id="1559" w:name="_Toc46303095"/>
      <w:bookmarkStart w:id="1560" w:name="_Toc46303175"/>
      <w:bookmarkStart w:id="1561" w:name="_Toc46306720"/>
      <w:bookmarkStart w:id="1562" w:name="_Toc46492623"/>
      <w:bookmarkStart w:id="1563" w:name="_Toc46494115"/>
      <w:bookmarkStart w:id="1564" w:name="_Toc46589186"/>
      <w:bookmarkStart w:id="1565" w:name="_Toc46594122"/>
      <w:bookmarkStart w:id="1566" w:name="_Toc46658796"/>
      <w:bookmarkStart w:id="1567" w:name="_Toc46664050"/>
      <w:bookmarkStart w:id="1568" w:name="_Toc46668517"/>
      <w:bookmarkStart w:id="1569" w:name="_Toc46679081"/>
      <w:bookmarkStart w:id="1570" w:name="_Toc46683936"/>
      <w:bookmarkStart w:id="1571" w:name="_Toc46684183"/>
      <w:bookmarkStart w:id="1572" w:name="_Toc46775006"/>
      <w:bookmarkStart w:id="1573" w:name="_Toc46818714"/>
      <w:bookmarkStart w:id="1574" w:name="_Toc46819159"/>
      <w:bookmarkStart w:id="1575" w:name="_Toc46819229"/>
      <w:bookmarkStart w:id="1576" w:name="_Toc46819725"/>
      <w:bookmarkStart w:id="1577" w:name="_Toc46820306"/>
      <w:bookmarkStart w:id="1578" w:name="_Toc46835998"/>
      <w:bookmarkStart w:id="1579" w:name="_Toc46857721"/>
      <w:bookmarkStart w:id="1580" w:name="_Toc46858456"/>
      <w:bookmarkStart w:id="1581" w:name="_Toc47048668"/>
      <w:bookmarkStart w:id="1582" w:name="_Toc47178347"/>
      <w:bookmarkStart w:id="1583" w:name="_Toc47201144"/>
      <w:bookmarkStart w:id="1584" w:name="_Toc47212797"/>
      <w:bookmarkStart w:id="1585" w:name="_Toc47260355"/>
      <w:bookmarkStart w:id="1586" w:name="_Toc47269622"/>
      <w:bookmarkStart w:id="1587" w:name="_Toc47335181"/>
      <w:bookmarkStart w:id="1588" w:name="_Toc47384613"/>
      <w:r w:rsidRPr="0050469B">
        <w:rPr>
          <w:rFonts w:ascii="Gill Sans" w:hAnsi="Gill Sans" w:cs="Gill Sans"/>
          <w:color w:val="000000" w:themeColor="text1"/>
          <w:sz w:val="40"/>
          <w:szCs w:val="40"/>
          <w:lang w:val="pt-BR"/>
        </w:rPr>
        <w:lastRenderedPageBreak/>
        <w:t>Sumário</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35B07138" w14:textId="42911AA6" w:rsidR="00BD2BCC" w:rsidRDefault="00871035" w:rsidP="00BD2BCC">
          <w:pPr>
            <w:pStyle w:val="TOC1"/>
            <w:rPr>
              <w:rFonts w:asciiTheme="minorHAnsi" w:eastAsiaTheme="minorEastAsia" w:hAnsiTheme="minorHAnsi" w:cstheme="minorBidi"/>
              <w:b w:val="0"/>
              <w:bCs w:val="0"/>
              <w:caps w:val="0"/>
              <w:noProof/>
              <w:sz w:val="24"/>
              <w:szCs w:val="24"/>
              <w:lang w:val="en-US"/>
            </w:rPr>
          </w:pPr>
          <w:r>
            <w:fldChar w:fldCharType="begin"/>
          </w:r>
          <w:r w:rsidRPr="00871035">
            <w:instrText xml:space="preserve"> TOC \o "1-3" \h \z \u </w:instrText>
          </w:r>
          <w:r>
            <w:fldChar w:fldCharType="separate"/>
          </w:r>
        </w:p>
        <w:p w14:paraId="4CF43C6C" w14:textId="6453CF4A"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14" w:history="1">
            <w:r w:rsidR="00BD2BCC" w:rsidRPr="00350AFB">
              <w:rPr>
                <w:rStyle w:val="Hyperlink"/>
                <w:rFonts w:cs="Gill Sans"/>
                <w:noProof/>
                <w:lang w:val="pt-BR"/>
              </w:rPr>
              <w:t>Introdução</w:t>
            </w:r>
            <w:r w:rsidR="00BD2BCC">
              <w:rPr>
                <w:noProof/>
                <w:webHidden/>
              </w:rPr>
              <w:tab/>
            </w:r>
            <w:r w:rsidR="00BD2BCC">
              <w:rPr>
                <w:noProof/>
                <w:webHidden/>
              </w:rPr>
              <w:fldChar w:fldCharType="begin"/>
            </w:r>
            <w:r w:rsidR="00BD2BCC">
              <w:rPr>
                <w:noProof/>
                <w:webHidden/>
              </w:rPr>
              <w:instrText xml:space="preserve"> PAGEREF _Toc47384614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0BED539" w14:textId="1FDBE952" w:rsidR="00BD2BCC" w:rsidRDefault="00082F16">
          <w:pPr>
            <w:pStyle w:val="TOC2"/>
            <w:rPr>
              <w:rFonts w:asciiTheme="minorHAnsi" w:eastAsiaTheme="minorEastAsia" w:hAnsiTheme="minorHAnsi" w:cstheme="minorBidi"/>
              <w:smallCaps w:val="0"/>
              <w:noProof/>
              <w:sz w:val="24"/>
              <w:szCs w:val="24"/>
              <w:lang w:val="en-US"/>
            </w:rPr>
          </w:pPr>
          <w:hyperlink w:anchor="_Toc47384615" w:history="1">
            <w:r w:rsidR="00BD2BCC" w:rsidRPr="00350AFB">
              <w:rPr>
                <w:rStyle w:val="Hyperlink"/>
                <w:rFonts w:cs="Gill Sans"/>
                <w:noProof/>
                <w:lang w:val="pt-BR"/>
              </w:rPr>
              <w:t>enquadramento</w:t>
            </w:r>
            <w:r w:rsidR="00BD2BCC">
              <w:rPr>
                <w:noProof/>
                <w:webHidden/>
              </w:rPr>
              <w:tab/>
            </w:r>
            <w:r w:rsidR="00BD2BCC">
              <w:rPr>
                <w:noProof/>
                <w:webHidden/>
              </w:rPr>
              <w:fldChar w:fldCharType="begin"/>
            </w:r>
            <w:r w:rsidR="00BD2BCC">
              <w:rPr>
                <w:noProof/>
                <w:webHidden/>
              </w:rPr>
              <w:instrText xml:space="preserve"> PAGEREF _Toc47384615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4406CB51" w14:textId="64076DD1" w:rsidR="00BD2BCC" w:rsidRDefault="00082F16">
          <w:pPr>
            <w:pStyle w:val="TOC2"/>
            <w:rPr>
              <w:rFonts w:asciiTheme="minorHAnsi" w:eastAsiaTheme="minorEastAsia" w:hAnsiTheme="minorHAnsi" w:cstheme="minorBidi"/>
              <w:smallCaps w:val="0"/>
              <w:noProof/>
              <w:sz w:val="24"/>
              <w:szCs w:val="24"/>
              <w:lang w:val="en-US"/>
            </w:rPr>
          </w:pPr>
          <w:hyperlink w:anchor="_Toc47384616" w:history="1">
            <w:r w:rsidR="00BD2BCC" w:rsidRPr="00350AFB">
              <w:rPr>
                <w:rStyle w:val="Hyperlink"/>
                <w:rFonts w:cs="Gill Sans"/>
                <w:noProof/>
                <w:lang w:val="pt-BR"/>
              </w:rPr>
              <w:t>motivação</w:t>
            </w:r>
            <w:r w:rsidR="00BD2BCC">
              <w:rPr>
                <w:noProof/>
                <w:webHidden/>
              </w:rPr>
              <w:tab/>
            </w:r>
            <w:r w:rsidR="00BD2BCC">
              <w:rPr>
                <w:noProof/>
                <w:webHidden/>
              </w:rPr>
              <w:fldChar w:fldCharType="begin"/>
            </w:r>
            <w:r w:rsidR="00BD2BCC">
              <w:rPr>
                <w:noProof/>
                <w:webHidden/>
              </w:rPr>
              <w:instrText xml:space="preserve"> PAGEREF _Toc47384616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3B2B392" w14:textId="066245EE" w:rsidR="00BD2BCC" w:rsidRDefault="00082F16">
          <w:pPr>
            <w:pStyle w:val="TOC2"/>
            <w:rPr>
              <w:rFonts w:asciiTheme="minorHAnsi" w:eastAsiaTheme="minorEastAsia" w:hAnsiTheme="minorHAnsi" w:cstheme="minorBidi"/>
              <w:smallCaps w:val="0"/>
              <w:noProof/>
              <w:sz w:val="24"/>
              <w:szCs w:val="24"/>
              <w:lang w:val="en-US"/>
            </w:rPr>
          </w:pPr>
          <w:hyperlink w:anchor="_Toc47384617" w:history="1">
            <w:r w:rsidR="00BD2BCC" w:rsidRPr="00350AFB">
              <w:rPr>
                <w:rStyle w:val="Hyperlink"/>
                <w:rFonts w:cs="Gill Sans"/>
                <w:noProof/>
                <w:lang w:val="pt-BR"/>
              </w:rPr>
              <w:t>objetivo/questão</w:t>
            </w:r>
            <w:r w:rsidR="00BD2BCC">
              <w:rPr>
                <w:noProof/>
                <w:webHidden/>
              </w:rPr>
              <w:tab/>
            </w:r>
            <w:r w:rsidR="00BD2BCC">
              <w:rPr>
                <w:noProof/>
                <w:webHidden/>
              </w:rPr>
              <w:fldChar w:fldCharType="begin"/>
            </w:r>
            <w:r w:rsidR="00BD2BCC">
              <w:rPr>
                <w:noProof/>
                <w:webHidden/>
              </w:rPr>
              <w:instrText xml:space="preserve"> PAGEREF _Toc47384617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099FDD61" w14:textId="79A4E4F1" w:rsidR="00BD2BCC" w:rsidRDefault="00082F16">
          <w:pPr>
            <w:pStyle w:val="TOC2"/>
            <w:rPr>
              <w:rFonts w:asciiTheme="minorHAnsi" w:eastAsiaTheme="minorEastAsia" w:hAnsiTheme="minorHAnsi" w:cstheme="minorBidi"/>
              <w:smallCaps w:val="0"/>
              <w:noProof/>
              <w:sz w:val="24"/>
              <w:szCs w:val="24"/>
              <w:lang w:val="en-US"/>
            </w:rPr>
          </w:pPr>
          <w:hyperlink w:anchor="_Toc47384618" w:history="1">
            <w:r w:rsidR="00BD2BCC" w:rsidRPr="00350AFB">
              <w:rPr>
                <w:rStyle w:val="Hyperlink"/>
                <w:rFonts w:cs="Gill Sans"/>
                <w:noProof/>
                <w:lang w:val="pt-BR"/>
              </w:rPr>
              <w:t>súmula do conhecimento novo</w:t>
            </w:r>
            <w:r w:rsidR="00BD2BCC">
              <w:rPr>
                <w:noProof/>
                <w:webHidden/>
              </w:rPr>
              <w:tab/>
            </w:r>
            <w:r w:rsidR="00BD2BCC">
              <w:rPr>
                <w:noProof/>
                <w:webHidden/>
              </w:rPr>
              <w:fldChar w:fldCharType="begin"/>
            </w:r>
            <w:r w:rsidR="00BD2BCC">
              <w:rPr>
                <w:noProof/>
                <w:webHidden/>
              </w:rPr>
              <w:instrText xml:space="preserve"> PAGEREF _Toc47384618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4FC96F2" w14:textId="44BFC3E3" w:rsidR="00BD2BCC" w:rsidRDefault="00082F16">
          <w:pPr>
            <w:pStyle w:val="TOC2"/>
            <w:rPr>
              <w:rFonts w:asciiTheme="minorHAnsi" w:eastAsiaTheme="minorEastAsia" w:hAnsiTheme="minorHAnsi" w:cstheme="minorBidi"/>
              <w:smallCaps w:val="0"/>
              <w:noProof/>
              <w:sz w:val="24"/>
              <w:szCs w:val="24"/>
              <w:lang w:val="en-US"/>
            </w:rPr>
          </w:pPr>
          <w:hyperlink w:anchor="_Toc47384619" w:history="1">
            <w:r w:rsidR="00BD2BCC" w:rsidRPr="00350AFB">
              <w:rPr>
                <w:rStyle w:val="Hyperlink"/>
                <w:rFonts w:cs="Gill Sans"/>
                <w:noProof/>
                <w:lang w:val="pt-BR"/>
              </w:rPr>
              <w:t>o que está a seguir</w:t>
            </w:r>
            <w:r w:rsidR="00BD2BCC">
              <w:rPr>
                <w:noProof/>
                <w:webHidden/>
              </w:rPr>
              <w:tab/>
            </w:r>
            <w:r w:rsidR="00BD2BCC">
              <w:rPr>
                <w:noProof/>
                <w:webHidden/>
              </w:rPr>
              <w:fldChar w:fldCharType="begin"/>
            </w:r>
            <w:r w:rsidR="00BD2BCC">
              <w:rPr>
                <w:noProof/>
                <w:webHidden/>
              </w:rPr>
              <w:instrText xml:space="preserve"> PAGEREF _Toc47384619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7937B167" w14:textId="208CB16C"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20" w:history="1">
            <w:r w:rsidR="00BD2BCC" w:rsidRPr="00350AFB">
              <w:rPr>
                <w:rStyle w:val="Hyperlink"/>
                <w:noProof/>
              </w:rPr>
              <w:t>1. O Contexto da Prova de Conceito (PoC)</w:t>
            </w:r>
            <w:r w:rsidR="00BD2BCC">
              <w:rPr>
                <w:noProof/>
                <w:webHidden/>
              </w:rPr>
              <w:tab/>
            </w:r>
            <w:r w:rsidR="00BD2BCC">
              <w:rPr>
                <w:noProof/>
                <w:webHidden/>
              </w:rPr>
              <w:fldChar w:fldCharType="begin"/>
            </w:r>
            <w:r w:rsidR="00BD2BCC">
              <w:rPr>
                <w:noProof/>
                <w:webHidden/>
              </w:rPr>
              <w:instrText xml:space="preserve"> PAGEREF _Toc47384620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689DC768" w14:textId="1B9402A4" w:rsidR="00BD2BCC" w:rsidRDefault="00082F16">
          <w:pPr>
            <w:pStyle w:val="TOC2"/>
            <w:rPr>
              <w:rFonts w:asciiTheme="minorHAnsi" w:eastAsiaTheme="minorEastAsia" w:hAnsiTheme="minorHAnsi" w:cstheme="minorBidi"/>
              <w:smallCaps w:val="0"/>
              <w:noProof/>
              <w:sz w:val="24"/>
              <w:szCs w:val="24"/>
              <w:lang w:val="en-US"/>
            </w:rPr>
          </w:pPr>
          <w:hyperlink w:anchor="_Toc47384621" w:history="1">
            <w:r w:rsidR="00BD2BCC" w:rsidRPr="00350AFB">
              <w:rPr>
                <w:rStyle w:val="Hyperlink"/>
                <w:noProof/>
              </w:rPr>
              <w:t>1.1. A PoC – uma introdução</w:t>
            </w:r>
            <w:r w:rsidR="00BD2BCC">
              <w:rPr>
                <w:noProof/>
                <w:webHidden/>
              </w:rPr>
              <w:tab/>
            </w:r>
            <w:r w:rsidR="00BD2BCC">
              <w:rPr>
                <w:noProof/>
                <w:webHidden/>
              </w:rPr>
              <w:fldChar w:fldCharType="begin"/>
            </w:r>
            <w:r w:rsidR="00BD2BCC">
              <w:rPr>
                <w:noProof/>
                <w:webHidden/>
              </w:rPr>
              <w:instrText xml:space="preserve"> PAGEREF _Toc47384621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07F7DEE4" w14:textId="212D1F3D" w:rsidR="00BD2BCC" w:rsidRDefault="00082F16">
          <w:pPr>
            <w:pStyle w:val="TOC2"/>
            <w:rPr>
              <w:rFonts w:asciiTheme="minorHAnsi" w:eastAsiaTheme="minorEastAsia" w:hAnsiTheme="minorHAnsi" w:cstheme="minorBidi"/>
              <w:smallCaps w:val="0"/>
              <w:noProof/>
              <w:sz w:val="24"/>
              <w:szCs w:val="24"/>
              <w:lang w:val="en-US"/>
            </w:rPr>
          </w:pPr>
          <w:hyperlink w:anchor="_Toc47384622" w:history="1">
            <w:r w:rsidR="00BD2BCC" w:rsidRPr="00350AFB">
              <w:rPr>
                <w:rStyle w:val="Hyperlink"/>
                <w:noProof/>
              </w:rPr>
              <w:t>1.2. A PoC e sua aplicabilidade</w:t>
            </w:r>
            <w:r w:rsidR="00BD2BCC">
              <w:rPr>
                <w:noProof/>
                <w:webHidden/>
              </w:rPr>
              <w:tab/>
            </w:r>
            <w:r w:rsidR="00BD2BCC">
              <w:rPr>
                <w:noProof/>
                <w:webHidden/>
              </w:rPr>
              <w:fldChar w:fldCharType="begin"/>
            </w:r>
            <w:r w:rsidR="00BD2BCC">
              <w:rPr>
                <w:noProof/>
                <w:webHidden/>
              </w:rPr>
              <w:instrText xml:space="preserve"> PAGEREF _Toc47384622 \h </w:instrText>
            </w:r>
            <w:r w:rsidR="00BD2BCC">
              <w:rPr>
                <w:noProof/>
                <w:webHidden/>
              </w:rPr>
            </w:r>
            <w:r w:rsidR="00BD2BCC">
              <w:rPr>
                <w:noProof/>
                <w:webHidden/>
              </w:rPr>
              <w:fldChar w:fldCharType="separate"/>
            </w:r>
            <w:r w:rsidR="00BD2BCC">
              <w:rPr>
                <w:noProof/>
                <w:webHidden/>
              </w:rPr>
              <w:t>30</w:t>
            </w:r>
            <w:r w:rsidR="00BD2BCC">
              <w:rPr>
                <w:noProof/>
                <w:webHidden/>
              </w:rPr>
              <w:fldChar w:fldCharType="end"/>
            </w:r>
          </w:hyperlink>
        </w:p>
        <w:p w14:paraId="4B2E78D7" w14:textId="02D6722B" w:rsidR="00BD2BCC" w:rsidRDefault="00082F16">
          <w:pPr>
            <w:pStyle w:val="TOC2"/>
            <w:rPr>
              <w:rFonts w:asciiTheme="minorHAnsi" w:eastAsiaTheme="minorEastAsia" w:hAnsiTheme="minorHAnsi" w:cstheme="minorBidi"/>
              <w:smallCaps w:val="0"/>
              <w:noProof/>
              <w:sz w:val="24"/>
              <w:szCs w:val="24"/>
              <w:lang w:val="en-US"/>
            </w:rPr>
          </w:pPr>
          <w:hyperlink w:anchor="_Toc47384623" w:history="1">
            <w:r w:rsidR="00BD2BCC" w:rsidRPr="00350AFB">
              <w:rPr>
                <w:rStyle w:val="Hyperlink"/>
                <w:noProof/>
              </w:rPr>
              <w:t>1.3. A PoC e os Sistemas de Informação</w:t>
            </w:r>
            <w:r w:rsidR="00BD2BCC">
              <w:rPr>
                <w:noProof/>
                <w:webHidden/>
              </w:rPr>
              <w:tab/>
            </w:r>
            <w:r w:rsidR="00BD2BCC">
              <w:rPr>
                <w:noProof/>
                <w:webHidden/>
              </w:rPr>
              <w:fldChar w:fldCharType="begin"/>
            </w:r>
            <w:r w:rsidR="00BD2BCC">
              <w:rPr>
                <w:noProof/>
                <w:webHidden/>
              </w:rPr>
              <w:instrText xml:space="preserve"> PAGEREF _Toc47384623 \h </w:instrText>
            </w:r>
            <w:r w:rsidR="00BD2BCC">
              <w:rPr>
                <w:noProof/>
                <w:webHidden/>
              </w:rPr>
            </w:r>
            <w:r w:rsidR="00BD2BCC">
              <w:rPr>
                <w:noProof/>
                <w:webHidden/>
              </w:rPr>
              <w:fldChar w:fldCharType="separate"/>
            </w:r>
            <w:r w:rsidR="00BD2BCC">
              <w:rPr>
                <w:noProof/>
                <w:webHidden/>
              </w:rPr>
              <w:t>43</w:t>
            </w:r>
            <w:r w:rsidR="00BD2BCC">
              <w:rPr>
                <w:noProof/>
                <w:webHidden/>
              </w:rPr>
              <w:fldChar w:fldCharType="end"/>
            </w:r>
          </w:hyperlink>
        </w:p>
        <w:p w14:paraId="50DEA9CB" w14:textId="317659DF" w:rsidR="00BD2BCC" w:rsidRDefault="00082F16">
          <w:pPr>
            <w:pStyle w:val="TOC2"/>
            <w:rPr>
              <w:rFonts w:asciiTheme="minorHAnsi" w:eastAsiaTheme="minorEastAsia" w:hAnsiTheme="minorHAnsi" w:cstheme="minorBidi"/>
              <w:smallCaps w:val="0"/>
              <w:noProof/>
              <w:sz w:val="24"/>
              <w:szCs w:val="24"/>
              <w:lang w:val="en-US"/>
            </w:rPr>
          </w:pPr>
          <w:hyperlink w:anchor="_Toc47384624" w:history="1">
            <w:r w:rsidR="00BD2BCC" w:rsidRPr="00350AFB">
              <w:rPr>
                <w:rStyle w:val="Hyperlink"/>
                <w:noProof/>
              </w:rPr>
              <w:t>1.4. A PoC e nossas reflexões</w:t>
            </w:r>
            <w:r w:rsidR="00BD2BCC">
              <w:rPr>
                <w:noProof/>
                <w:webHidden/>
              </w:rPr>
              <w:tab/>
            </w:r>
            <w:r w:rsidR="00BD2BCC">
              <w:rPr>
                <w:noProof/>
                <w:webHidden/>
              </w:rPr>
              <w:fldChar w:fldCharType="begin"/>
            </w:r>
            <w:r w:rsidR="00BD2BCC">
              <w:rPr>
                <w:noProof/>
                <w:webHidden/>
              </w:rPr>
              <w:instrText xml:space="preserve"> PAGEREF _Toc47384624 \h </w:instrText>
            </w:r>
            <w:r w:rsidR="00BD2BCC">
              <w:rPr>
                <w:noProof/>
                <w:webHidden/>
              </w:rPr>
            </w:r>
            <w:r w:rsidR="00BD2BCC">
              <w:rPr>
                <w:noProof/>
                <w:webHidden/>
              </w:rPr>
              <w:fldChar w:fldCharType="separate"/>
            </w:r>
            <w:r w:rsidR="00BD2BCC">
              <w:rPr>
                <w:noProof/>
                <w:webHidden/>
              </w:rPr>
              <w:t>57</w:t>
            </w:r>
            <w:r w:rsidR="00BD2BCC">
              <w:rPr>
                <w:noProof/>
                <w:webHidden/>
              </w:rPr>
              <w:fldChar w:fldCharType="end"/>
            </w:r>
          </w:hyperlink>
        </w:p>
        <w:p w14:paraId="0924BAD9" w14:textId="240B3547"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25" w:history="1">
            <w:r w:rsidR="00BD2BCC" w:rsidRPr="00350AFB">
              <w:rPr>
                <w:rStyle w:val="Hyperlink"/>
                <w:noProof/>
              </w:rPr>
              <w:t>2. Objetivo e Metodologia</w:t>
            </w:r>
            <w:r w:rsidR="00BD2BCC">
              <w:rPr>
                <w:noProof/>
                <w:webHidden/>
              </w:rPr>
              <w:tab/>
            </w:r>
            <w:r w:rsidR="00BD2BCC">
              <w:rPr>
                <w:noProof/>
                <w:webHidden/>
              </w:rPr>
              <w:fldChar w:fldCharType="begin"/>
            </w:r>
            <w:r w:rsidR="00BD2BCC">
              <w:rPr>
                <w:noProof/>
                <w:webHidden/>
              </w:rPr>
              <w:instrText xml:space="preserve"> PAGEREF _Toc47384625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6120D219" w14:textId="2B499B5C" w:rsidR="00BD2BCC" w:rsidRDefault="00082F16">
          <w:pPr>
            <w:pStyle w:val="TOC2"/>
            <w:rPr>
              <w:rFonts w:asciiTheme="minorHAnsi" w:eastAsiaTheme="minorEastAsia" w:hAnsiTheme="minorHAnsi" w:cstheme="minorBidi"/>
              <w:smallCaps w:val="0"/>
              <w:noProof/>
              <w:sz w:val="24"/>
              <w:szCs w:val="24"/>
              <w:lang w:val="en-US"/>
            </w:rPr>
          </w:pPr>
          <w:hyperlink w:anchor="_Toc47384626" w:history="1">
            <w:r w:rsidR="00BD2BCC" w:rsidRPr="00350AFB">
              <w:rPr>
                <w:rStyle w:val="Hyperlink"/>
                <w:noProof/>
              </w:rPr>
              <w:t>2.1. As lentes teóricas adotadas em nossa investigação</w:t>
            </w:r>
            <w:r w:rsidR="00BD2BCC">
              <w:rPr>
                <w:noProof/>
                <w:webHidden/>
              </w:rPr>
              <w:tab/>
            </w:r>
            <w:r w:rsidR="00BD2BCC">
              <w:rPr>
                <w:noProof/>
                <w:webHidden/>
              </w:rPr>
              <w:fldChar w:fldCharType="begin"/>
            </w:r>
            <w:r w:rsidR="00BD2BCC">
              <w:rPr>
                <w:noProof/>
                <w:webHidden/>
              </w:rPr>
              <w:instrText xml:space="preserve"> PAGEREF _Toc47384626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4328FCEC" w14:textId="691D1B9C" w:rsidR="00BD2BCC" w:rsidRDefault="00082F16">
          <w:pPr>
            <w:pStyle w:val="TOC2"/>
            <w:rPr>
              <w:rFonts w:asciiTheme="minorHAnsi" w:eastAsiaTheme="minorEastAsia" w:hAnsiTheme="minorHAnsi" w:cstheme="minorBidi"/>
              <w:smallCaps w:val="0"/>
              <w:noProof/>
              <w:sz w:val="24"/>
              <w:szCs w:val="24"/>
              <w:lang w:val="en-US"/>
            </w:rPr>
          </w:pPr>
          <w:hyperlink w:anchor="_Toc47384627" w:history="1">
            <w:r w:rsidR="00BD2BCC" w:rsidRPr="00350AFB">
              <w:rPr>
                <w:rStyle w:val="Hyperlink"/>
                <w:noProof/>
              </w:rPr>
              <w:t>2.2. Objetivo de nossa investigação e sua relevância</w:t>
            </w:r>
            <w:r w:rsidR="00BD2BCC">
              <w:rPr>
                <w:noProof/>
                <w:webHidden/>
              </w:rPr>
              <w:tab/>
            </w:r>
            <w:r w:rsidR="00BD2BCC">
              <w:rPr>
                <w:noProof/>
                <w:webHidden/>
              </w:rPr>
              <w:fldChar w:fldCharType="begin"/>
            </w:r>
            <w:r w:rsidR="00BD2BCC">
              <w:rPr>
                <w:noProof/>
                <w:webHidden/>
              </w:rPr>
              <w:instrText xml:space="preserve"> PAGEREF _Toc47384627 \h </w:instrText>
            </w:r>
            <w:r w:rsidR="00BD2BCC">
              <w:rPr>
                <w:noProof/>
                <w:webHidden/>
              </w:rPr>
            </w:r>
            <w:r w:rsidR="00BD2BCC">
              <w:rPr>
                <w:noProof/>
                <w:webHidden/>
              </w:rPr>
              <w:fldChar w:fldCharType="separate"/>
            </w:r>
            <w:r w:rsidR="00BD2BCC">
              <w:rPr>
                <w:noProof/>
                <w:webHidden/>
              </w:rPr>
              <w:t>69</w:t>
            </w:r>
            <w:r w:rsidR="00BD2BCC">
              <w:rPr>
                <w:noProof/>
                <w:webHidden/>
              </w:rPr>
              <w:fldChar w:fldCharType="end"/>
            </w:r>
          </w:hyperlink>
        </w:p>
        <w:p w14:paraId="167BBC88" w14:textId="24FBBD69" w:rsidR="00BD2BCC" w:rsidRDefault="00082F16">
          <w:pPr>
            <w:pStyle w:val="TOC2"/>
            <w:rPr>
              <w:rFonts w:asciiTheme="minorHAnsi" w:eastAsiaTheme="minorEastAsia" w:hAnsiTheme="minorHAnsi" w:cstheme="minorBidi"/>
              <w:smallCaps w:val="0"/>
              <w:noProof/>
              <w:sz w:val="24"/>
              <w:szCs w:val="24"/>
              <w:lang w:val="en-US"/>
            </w:rPr>
          </w:pPr>
          <w:hyperlink w:anchor="_Toc47384628" w:history="1">
            <w:r w:rsidR="00BD2BCC" w:rsidRPr="00350AFB">
              <w:rPr>
                <w:rStyle w:val="Hyperlink"/>
                <w:noProof/>
              </w:rPr>
              <w:t>2.3. Qual a questão de investigação e as sub questões?</w:t>
            </w:r>
            <w:r w:rsidR="00BD2BCC">
              <w:rPr>
                <w:noProof/>
                <w:webHidden/>
              </w:rPr>
              <w:tab/>
            </w:r>
            <w:r w:rsidR="00BD2BCC">
              <w:rPr>
                <w:noProof/>
                <w:webHidden/>
              </w:rPr>
              <w:fldChar w:fldCharType="begin"/>
            </w:r>
            <w:r w:rsidR="00BD2BCC">
              <w:rPr>
                <w:noProof/>
                <w:webHidden/>
              </w:rPr>
              <w:instrText xml:space="preserve"> PAGEREF _Toc47384628 \h </w:instrText>
            </w:r>
            <w:r w:rsidR="00BD2BCC">
              <w:rPr>
                <w:noProof/>
                <w:webHidden/>
              </w:rPr>
            </w:r>
            <w:r w:rsidR="00BD2BCC">
              <w:rPr>
                <w:noProof/>
                <w:webHidden/>
              </w:rPr>
              <w:fldChar w:fldCharType="separate"/>
            </w:r>
            <w:r w:rsidR="00BD2BCC">
              <w:rPr>
                <w:noProof/>
                <w:webHidden/>
              </w:rPr>
              <w:t>72</w:t>
            </w:r>
            <w:r w:rsidR="00BD2BCC">
              <w:rPr>
                <w:noProof/>
                <w:webHidden/>
              </w:rPr>
              <w:fldChar w:fldCharType="end"/>
            </w:r>
          </w:hyperlink>
        </w:p>
        <w:p w14:paraId="23FC7C3C" w14:textId="09928666" w:rsidR="00BD2BCC" w:rsidRDefault="00082F16">
          <w:pPr>
            <w:pStyle w:val="TOC2"/>
            <w:rPr>
              <w:rFonts w:asciiTheme="minorHAnsi" w:eastAsiaTheme="minorEastAsia" w:hAnsiTheme="minorHAnsi" w:cstheme="minorBidi"/>
              <w:smallCaps w:val="0"/>
              <w:noProof/>
              <w:sz w:val="24"/>
              <w:szCs w:val="24"/>
              <w:lang w:val="en-US"/>
            </w:rPr>
          </w:pPr>
          <w:hyperlink w:anchor="_Toc47384629" w:history="1">
            <w:r w:rsidR="00BD2BCC" w:rsidRPr="00350AFB">
              <w:rPr>
                <w:rStyle w:val="Hyperlink"/>
                <w:noProof/>
              </w:rPr>
              <w:t>2.4. Metodologia de investigação: como estudá-la e porquê?</w:t>
            </w:r>
            <w:r w:rsidR="00BD2BCC">
              <w:rPr>
                <w:noProof/>
                <w:webHidden/>
              </w:rPr>
              <w:tab/>
            </w:r>
            <w:r w:rsidR="00BD2BCC">
              <w:rPr>
                <w:noProof/>
                <w:webHidden/>
              </w:rPr>
              <w:fldChar w:fldCharType="begin"/>
            </w:r>
            <w:r w:rsidR="00BD2BCC">
              <w:rPr>
                <w:noProof/>
                <w:webHidden/>
              </w:rPr>
              <w:instrText xml:space="preserve"> PAGEREF _Toc47384629 \h </w:instrText>
            </w:r>
            <w:r w:rsidR="00BD2BCC">
              <w:rPr>
                <w:noProof/>
                <w:webHidden/>
              </w:rPr>
            </w:r>
            <w:r w:rsidR="00BD2BCC">
              <w:rPr>
                <w:noProof/>
                <w:webHidden/>
              </w:rPr>
              <w:fldChar w:fldCharType="separate"/>
            </w:r>
            <w:r w:rsidR="00BD2BCC">
              <w:rPr>
                <w:noProof/>
                <w:webHidden/>
              </w:rPr>
              <w:t>76</w:t>
            </w:r>
            <w:r w:rsidR="00BD2BCC">
              <w:rPr>
                <w:noProof/>
                <w:webHidden/>
              </w:rPr>
              <w:fldChar w:fldCharType="end"/>
            </w:r>
          </w:hyperlink>
        </w:p>
        <w:p w14:paraId="2836C092" w14:textId="678F74D2" w:rsidR="00BD2BCC" w:rsidRDefault="00082F16">
          <w:pPr>
            <w:pStyle w:val="TOC2"/>
            <w:rPr>
              <w:rFonts w:asciiTheme="minorHAnsi" w:eastAsiaTheme="minorEastAsia" w:hAnsiTheme="minorHAnsi" w:cstheme="minorBidi"/>
              <w:smallCaps w:val="0"/>
              <w:noProof/>
              <w:sz w:val="24"/>
              <w:szCs w:val="24"/>
              <w:lang w:val="en-US"/>
            </w:rPr>
          </w:pPr>
          <w:hyperlink w:anchor="_Toc47384630" w:history="1">
            <w:r w:rsidR="00BD2BCC" w:rsidRPr="00350AFB">
              <w:rPr>
                <w:rStyle w:val="Hyperlink"/>
                <w:noProof/>
              </w:rPr>
              <w:t>2.5. Apresentação e descriçã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630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57867269" w14:textId="293EA97D"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31" w:history="1">
            <w:r w:rsidR="00BD2BCC" w:rsidRPr="00350AFB">
              <w:rPr>
                <w:rStyle w:val="Hyperlink"/>
                <w:noProof/>
              </w:rPr>
              <w:t>3. As Bases Teóricas</w:t>
            </w:r>
            <w:r w:rsidR="00BD2BCC">
              <w:rPr>
                <w:noProof/>
                <w:webHidden/>
              </w:rPr>
              <w:tab/>
            </w:r>
            <w:r w:rsidR="00BD2BCC">
              <w:rPr>
                <w:noProof/>
                <w:webHidden/>
              </w:rPr>
              <w:fldChar w:fldCharType="begin"/>
            </w:r>
            <w:r w:rsidR="00BD2BCC">
              <w:rPr>
                <w:noProof/>
                <w:webHidden/>
              </w:rPr>
              <w:instrText xml:space="preserve"> PAGEREF _Toc47384631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5BE00A06" w14:textId="4DB1FDBF" w:rsidR="00BD2BCC" w:rsidRDefault="00082F16">
          <w:pPr>
            <w:pStyle w:val="TOC2"/>
            <w:rPr>
              <w:rFonts w:asciiTheme="minorHAnsi" w:eastAsiaTheme="minorEastAsia" w:hAnsiTheme="minorHAnsi" w:cstheme="minorBidi"/>
              <w:smallCaps w:val="0"/>
              <w:noProof/>
              <w:sz w:val="24"/>
              <w:szCs w:val="24"/>
              <w:lang w:val="en-US"/>
            </w:rPr>
          </w:pPr>
          <w:hyperlink w:anchor="_Toc47384632" w:history="1">
            <w:r w:rsidR="00BD2BCC" w:rsidRPr="00350AFB">
              <w:rPr>
                <w:rStyle w:val="Hyperlink"/>
                <w:noProof/>
              </w:rPr>
              <w:t>3.1. A Engenharia do Contexto</w:t>
            </w:r>
            <w:r w:rsidR="00BD2BCC">
              <w:rPr>
                <w:noProof/>
                <w:webHidden/>
              </w:rPr>
              <w:tab/>
            </w:r>
            <w:r w:rsidR="00BD2BCC">
              <w:rPr>
                <w:noProof/>
                <w:webHidden/>
              </w:rPr>
              <w:fldChar w:fldCharType="begin"/>
            </w:r>
            <w:r w:rsidR="00BD2BCC">
              <w:rPr>
                <w:noProof/>
                <w:webHidden/>
              </w:rPr>
              <w:instrText xml:space="preserve"> PAGEREF _Toc47384632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3CED66E4" w14:textId="2EF4165F" w:rsidR="00BD2BCC" w:rsidRDefault="00082F16">
          <w:pPr>
            <w:pStyle w:val="TOC2"/>
            <w:rPr>
              <w:rFonts w:asciiTheme="minorHAnsi" w:eastAsiaTheme="minorEastAsia" w:hAnsiTheme="minorHAnsi" w:cstheme="minorBidi"/>
              <w:smallCaps w:val="0"/>
              <w:noProof/>
              <w:sz w:val="24"/>
              <w:szCs w:val="24"/>
              <w:lang w:val="en-US"/>
            </w:rPr>
          </w:pPr>
          <w:hyperlink w:anchor="_Toc47384633" w:history="1">
            <w:r w:rsidR="00BD2BCC" w:rsidRPr="00350AFB">
              <w:rPr>
                <w:rStyle w:val="Hyperlink"/>
                <w:noProof/>
              </w:rPr>
              <w:t>3.2. A Teoria da Atividade</w:t>
            </w:r>
            <w:r w:rsidR="00BD2BCC">
              <w:rPr>
                <w:noProof/>
                <w:webHidden/>
              </w:rPr>
              <w:tab/>
            </w:r>
            <w:r w:rsidR="00BD2BCC">
              <w:rPr>
                <w:noProof/>
                <w:webHidden/>
              </w:rPr>
              <w:fldChar w:fldCharType="begin"/>
            </w:r>
            <w:r w:rsidR="00BD2BCC">
              <w:rPr>
                <w:noProof/>
                <w:webHidden/>
              </w:rPr>
              <w:instrText xml:space="preserve"> PAGEREF _Toc47384633 \h </w:instrText>
            </w:r>
            <w:r w:rsidR="00BD2BCC">
              <w:rPr>
                <w:noProof/>
                <w:webHidden/>
              </w:rPr>
            </w:r>
            <w:r w:rsidR="00BD2BCC">
              <w:rPr>
                <w:noProof/>
                <w:webHidden/>
              </w:rPr>
              <w:fldChar w:fldCharType="separate"/>
            </w:r>
            <w:r w:rsidR="00BD2BCC">
              <w:rPr>
                <w:noProof/>
                <w:webHidden/>
              </w:rPr>
              <w:t>114</w:t>
            </w:r>
            <w:r w:rsidR="00BD2BCC">
              <w:rPr>
                <w:noProof/>
                <w:webHidden/>
              </w:rPr>
              <w:fldChar w:fldCharType="end"/>
            </w:r>
          </w:hyperlink>
        </w:p>
        <w:p w14:paraId="7A910314" w14:textId="36B04E1E" w:rsidR="00BD2BCC" w:rsidRDefault="00082F16">
          <w:pPr>
            <w:pStyle w:val="TOC2"/>
            <w:rPr>
              <w:rFonts w:asciiTheme="minorHAnsi" w:eastAsiaTheme="minorEastAsia" w:hAnsiTheme="minorHAnsi" w:cstheme="minorBidi"/>
              <w:smallCaps w:val="0"/>
              <w:noProof/>
              <w:sz w:val="24"/>
              <w:szCs w:val="24"/>
              <w:lang w:val="en-US"/>
            </w:rPr>
          </w:pPr>
          <w:hyperlink w:anchor="_Toc47384634" w:history="1">
            <w:r w:rsidR="00BD2BCC" w:rsidRPr="00350AFB">
              <w:rPr>
                <w:rStyle w:val="Hyperlink"/>
                <w:noProof/>
              </w:rPr>
              <w:t>3.3. As Práticas</w:t>
            </w:r>
            <w:r w:rsidR="00BD2BCC">
              <w:rPr>
                <w:noProof/>
                <w:webHidden/>
              </w:rPr>
              <w:tab/>
            </w:r>
            <w:r w:rsidR="00BD2BCC">
              <w:rPr>
                <w:noProof/>
                <w:webHidden/>
              </w:rPr>
              <w:fldChar w:fldCharType="begin"/>
            </w:r>
            <w:r w:rsidR="00BD2BCC">
              <w:rPr>
                <w:noProof/>
                <w:webHidden/>
              </w:rPr>
              <w:instrText xml:space="preserve"> PAGEREF _Toc47384634 \h </w:instrText>
            </w:r>
            <w:r w:rsidR="00BD2BCC">
              <w:rPr>
                <w:noProof/>
                <w:webHidden/>
              </w:rPr>
            </w:r>
            <w:r w:rsidR="00BD2BCC">
              <w:rPr>
                <w:noProof/>
                <w:webHidden/>
              </w:rPr>
              <w:fldChar w:fldCharType="separate"/>
            </w:r>
            <w:r w:rsidR="00BD2BCC">
              <w:rPr>
                <w:noProof/>
                <w:webHidden/>
              </w:rPr>
              <w:t>124</w:t>
            </w:r>
            <w:r w:rsidR="00BD2BCC">
              <w:rPr>
                <w:noProof/>
                <w:webHidden/>
              </w:rPr>
              <w:fldChar w:fldCharType="end"/>
            </w:r>
          </w:hyperlink>
        </w:p>
        <w:p w14:paraId="283016B2" w14:textId="141FC7B0" w:rsidR="00BD2BCC" w:rsidRDefault="00082F16">
          <w:pPr>
            <w:pStyle w:val="TOC2"/>
            <w:rPr>
              <w:rFonts w:asciiTheme="minorHAnsi" w:eastAsiaTheme="minorEastAsia" w:hAnsiTheme="minorHAnsi" w:cstheme="minorBidi"/>
              <w:smallCaps w:val="0"/>
              <w:noProof/>
              <w:sz w:val="24"/>
              <w:szCs w:val="24"/>
              <w:lang w:val="en-US"/>
            </w:rPr>
          </w:pPr>
          <w:hyperlink w:anchor="_Toc47384635" w:history="1">
            <w:r w:rsidR="00BD2BCC" w:rsidRPr="00350AFB">
              <w:rPr>
                <w:rStyle w:val="Hyperlink"/>
                <w:noProof/>
              </w:rPr>
              <w:t>3.4. A Hermenêutica</w:t>
            </w:r>
            <w:r w:rsidR="00BD2BCC">
              <w:rPr>
                <w:noProof/>
                <w:webHidden/>
              </w:rPr>
              <w:tab/>
            </w:r>
            <w:r w:rsidR="00BD2BCC">
              <w:rPr>
                <w:noProof/>
                <w:webHidden/>
              </w:rPr>
              <w:fldChar w:fldCharType="begin"/>
            </w:r>
            <w:r w:rsidR="00BD2BCC">
              <w:rPr>
                <w:noProof/>
                <w:webHidden/>
              </w:rPr>
              <w:instrText xml:space="preserve"> PAGEREF _Toc47384635 \h </w:instrText>
            </w:r>
            <w:r w:rsidR="00BD2BCC">
              <w:rPr>
                <w:noProof/>
                <w:webHidden/>
              </w:rPr>
            </w:r>
            <w:r w:rsidR="00BD2BCC">
              <w:rPr>
                <w:noProof/>
                <w:webHidden/>
              </w:rPr>
              <w:fldChar w:fldCharType="separate"/>
            </w:r>
            <w:r w:rsidR="00BD2BCC">
              <w:rPr>
                <w:noProof/>
                <w:webHidden/>
              </w:rPr>
              <w:t>137</w:t>
            </w:r>
            <w:r w:rsidR="00BD2BCC">
              <w:rPr>
                <w:noProof/>
                <w:webHidden/>
              </w:rPr>
              <w:fldChar w:fldCharType="end"/>
            </w:r>
          </w:hyperlink>
        </w:p>
        <w:p w14:paraId="57E36B07" w14:textId="40F938EA" w:rsidR="00BD2BCC" w:rsidRDefault="00082F16">
          <w:pPr>
            <w:pStyle w:val="TOC2"/>
            <w:rPr>
              <w:rFonts w:asciiTheme="minorHAnsi" w:eastAsiaTheme="minorEastAsia" w:hAnsiTheme="minorHAnsi" w:cstheme="minorBidi"/>
              <w:smallCaps w:val="0"/>
              <w:noProof/>
              <w:sz w:val="24"/>
              <w:szCs w:val="24"/>
              <w:lang w:val="en-US"/>
            </w:rPr>
          </w:pPr>
          <w:hyperlink w:anchor="_Toc47384636" w:history="1">
            <w:r w:rsidR="00BD2BCC" w:rsidRPr="00350AFB">
              <w:rPr>
                <w:rStyle w:val="Hyperlink"/>
                <w:noProof/>
              </w:rPr>
              <w:t>3.5. A Gestão do Conhecimento</w:t>
            </w:r>
            <w:r w:rsidR="00BD2BCC">
              <w:rPr>
                <w:noProof/>
                <w:webHidden/>
              </w:rPr>
              <w:tab/>
            </w:r>
            <w:r w:rsidR="00BD2BCC">
              <w:rPr>
                <w:noProof/>
                <w:webHidden/>
              </w:rPr>
              <w:fldChar w:fldCharType="begin"/>
            </w:r>
            <w:r w:rsidR="00BD2BCC">
              <w:rPr>
                <w:noProof/>
                <w:webHidden/>
              </w:rPr>
              <w:instrText xml:space="preserve"> PAGEREF _Toc47384636 \h </w:instrText>
            </w:r>
            <w:r w:rsidR="00BD2BCC">
              <w:rPr>
                <w:noProof/>
                <w:webHidden/>
              </w:rPr>
            </w:r>
            <w:r w:rsidR="00BD2BCC">
              <w:rPr>
                <w:noProof/>
                <w:webHidden/>
              </w:rPr>
              <w:fldChar w:fldCharType="separate"/>
            </w:r>
            <w:r w:rsidR="00BD2BCC">
              <w:rPr>
                <w:noProof/>
                <w:webHidden/>
              </w:rPr>
              <w:t>152</w:t>
            </w:r>
            <w:r w:rsidR="00BD2BCC">
              <w:rPr>
                <w:noProof/>
                <w:webHidden/>
              </w:rPr>
              <w:fldChar w:fldCharType="end"/>
            </w:r>
          </w:hyperlink>
        </w:p>
        <w:p w14:paraId="4A8DC681" w14:textId="105D59BD"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37" w:history="1">
            <w:r w:rsidR="00BD2BCC" w:rsidRPr="00350AFB">
              <w:rPr>
                <w:rStyle w:val="Hyperlink"/>
                <w:noProof/>
              </w:rPr>
              <w:t>4. Recolha de evidências</w:t>
            </w:r>
            <w:r w:rsidR="00BD2BCC">
              <w:rPr>
                <w:noProof/>
                <w:webHidden/>
              </w:rPr>
              <w:tab/>
            </w:r>
            <w:r w:rsidR="00BD2BCC">
              <w:rPr>
                <w:noProof/>
                <w:webHidden/>
              </w:rPr>
              <w:fldChar w:fldCharType="begin"/>
            </w:r>
            <w:r w:rsidR="00BD2BCC">
              <w:rPr>
                <w:noProof/>
                <w:webHidden/>
              </w:rPr>
              <w:instrText xml:space="preserve"> PAGEREF _Toc47384637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3C053056" w14:textId="18A3561C" w:rsidR="00BD2BCC" w:rsidRDefault="00082F16">
          <w:pPr>
            <w:pStyle w:val="TOC2"/>
            <w:rPr>
              <w:rFonts w:asciiTheme="minorHAnsi" w:eastAsiaTheme="minorEastAsia" w:hAnsiTheme="minorHAnsi" w:cstheme="minorBidi"/>
              <w:smallCaps w:val="0"/>
              <w:noProof/>
              <w:sz w:val="24"/>
              <w:szCs w:val="24"/>
              <w:lang w:val="en-US"/>
            </w:rPr>
          </w:pPr>
          <w:hyperlink w:anchor="_Toc47384638" w:history="1">
            <w:r w:rsidR="00BD2BCC" w:rsidRPr="00350AFB">
              <w:rPr>
                <w:rStyle w:val="Hyperlink"/>
                <w:noProof/>
              </w:rPr>
              <w:t>4.1. Relato das evidências no contexto da PoC</w:t>
            </w:r>
            <w:r w:rsidR="00BD2BCC">
              <w:rPr>
                <w:noProof/>
                <w:webHidden/>
              </w:rPr>
              <w:tab/>
            </w:r>
            <w:r w:rsidR="00BD2BCC">
              <w:rPr>
                <w:noProof/>
                <w:webHidden/>
              </w:rPr>
              <w:fldChar w:fldCharType="begin"/>
            </w:r>
            <w:r w:rsidR="00BD2BCC">
              <w:rPr>
                <w:noProof/>
                <w:webHidden/>
              </w:rPr>
              <w:instrText xml:space="preserve"> PAGEREF _Toc47384638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2E1C152E" w14:textId="5AD9CB03" w:rsidR="00BD2BCC" w:rsidRDefault="00082F16">
          <w:pPr>
            <w:pStyle w:val="TOC2"/>
            <w:rPr>
              <w:rFonts w:asciiTheme="minorHAnsi" w:eastAsiaTheme="minorEastAsia" w:hAnsiTheme="minorHAnsi" w:cstheme="minorBidi"/>
              <w:smallCaps w:val="0"/>
              <w:noProof/>
              <w:sz w:val="24"/>
              <w:szCs w:val="24"/>
              <w:lang w:val="en-US"/>
            </w:rPr>
          </w:pPr>
          <w:hyperlink w:anchor="_Toc47384639" w:history="1">
            <w:r w:rsidR="00BD2BCC" w:rsidRPr="00350AFB">
              <w:rPr>
                <w:rStyle w:val="Hyperlink"/>
                <w:noProof/>
              </w:rPr>
              <w:t>4.2. 110 movimentos no contexto da PoC</w:t>
            </w:r>
            <w:r w:rsidR="00BD2BCC">
              <w:rPr>
                <w:noProof/>
                <w:webHidden/>
              </w:rPr>
              <w:tab/>
            </w:r>
            <w:r w:rsidR="00BD2BCC">
              <w:rPr>
                <w:noProof/>
                <w:webHidden/>
              </w:rPr>
              <w:fldChar w:fldCharType="begin"/>
            </w:r>
            <w:r w:rsidR="00BD2BCC">
              <w:rPr>
                <w:noProof/>
                <w:webHidden/>
              </w:rPr>
              <w:instrText xml:space="preserve"> PAGEREF _Toc47384639 \h </w:instrText>
            </w:r>
            <w:r w:rsidR="00BD2BCC">
              <w:rPr>
                <w:noProof/>
                <w:webHidden/>
              </w:rPr>
            </w:r>
            <w:r w:rsidR="00BD2BCC">
              <w:rPr>
                <w:noProof/>
                <w:webHidden/>
              </w:rPr>
              <w:fldChar w:fldCharType="separate"/>
            </w:r>
            <w:r w:rsidR="00BD2BCC">
              <w:rPr>
                <w:noProof/>
                <w:webHidden/>
              </w:rPr>
              <w:t>171</w:t>
            </w:r>
            <w:r w:rsidR="00BD2BCC">
              <w:rPr>
                <w:noProof/>
                <w:webHidden/>
              </w:rPr>
              <w:fldChar w:fldCharType="end"/>
            </w:r>
          </w:hyperlink>
        </w:p>
        <w:p w14:paraId="0665598F" w14:textId="2321C6B4" w:rsidR="00BD2BCC" w:rsidRDefault="00082F16">
          <w:pPr>
            <w:pStyle w:val="TOC2"/>
            <w:rPr>
              <w:rFonts w:asciiTheme="minorHAnsi" w:eastAsiaTheme="minorEastAsia" w:hAnsiTheme="minorHAnsi" w:cstheme="minorBidi"/>
              <w:smallCaps w:val="0"/>
              <w:noProof/>
              <w:sz w:val="24"/>
              <w:szCs w:val="24"/>
              <w:lang w:val="en-US"/>
            </w:rPr>
          </w:pPr>
          <w:hyperlink w:anchor="_Toc47384640" w:history="1">
            <w:r w:rsidR="00BD2BCC" w:rsidRPr="00350AFB">
              <w:rPr>
                <w:rStyle w:val="Hyperlink"/>
                <w:noProof/>
              </w:rPr>
              <w:t>4.3. 22 competências dos praticantes no contexto da PoC</w:t>
            </w:r>
            <w:r w:rsidR="00BD2BCC">
              <w:rPr>
                <w:noProof/>
                <w:webHidden/>
              </w:rPr>
              <w:tab/>
            </w:r>
            <w:r w:rsidR="00BD2BCC">
              <w:rPr>
                <w:noProof/>
                <w:webHidden/>
              </w:rPr>
              <w:fldChar w:fldCharType="begin"/>
            </w:r>
            <w:r w:rsidR="00BD2BCC">
              <w:rPr>
                <w:noProof/>
                <w:webHidden/>
              </w:rPr>
              <w:instrText xml:space="preserve"> PAGEREF _Toc47384640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7929803D" w14:textId="415F2E3C"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41" w:history="1">
            <w:r w:rsidR="00BD2BCC" w:rsidRPr="00350AFB">
              <w:rPr>
                <w:rStyle w:val="Hyperlink"/>
                <w:noProof/>
              </w:rPr>
              <w:t>5. Um modelo de contexto de práticas de PoC</w:t>
            </w:r>
            <w:r w:rsidR="00BD2BCC">
              <w:rPr>
                <w:noProof/>
                <w:webHidden/>
              </w:rPr>
              <w:tab/>
            </w:r>
            <w:r w:rsidR="00BD2BCC">
              <w:rPr>
                <w:noProof/>
                <w:webHidden/>
              </w:rPr>
              <w:fldChar w:fldCharType="begin"/>
            </w:r>
            <w:r w:rsidR="00BD2BCC">
              <w:rPr>
                <w:noProof/>
                <w:webHidden/>
              </w:rPr>
              <w:instrText xml:space="preserve"> PAGEREF _Toc47384641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48299454" w14:textId="52AB591B" w:rsidR="00BD2BCC" w:rsidRDefault="00082F16">
          <w:pPr>
            <w:pStyle w:val="TOC2"/>
            <w:rPr>
              <w:rFonts w:asciiTheme="minorHAnsi" w:eastAsiaTheme="minorEastAsia" w:hAnsiTheme="minorHAnsi" w:cstheme="minorBidi"/>
              <w:smallCaps w:val="0"/>
              <w:noProof/>
              <w:sz w:val="24"/>
              <w:szCs w:val="24"/>
              <w:lang w:val="en-US"/>
            </w:rPr>
          </w:pPr>
          <w:hyperlink w:anchor="_Toc47384642" w:history="1">
            <w:r w:rsidR="00BD2BCC" w:rsidRPr="00350AFB">
              <w:rPr>
                <w:rStyle w:val="Hyperlink"/>
                <w:noProof/>
              </w:rPr>
              <w:t>5.1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642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7E2C3134" w14:textId="00549CFF" w:rsidR="00BD2BCC" w:rsidRDefault="00082F16">
          <w:pPr>
            <w:pStyle w:val="TOC2"/>
            <w:rPr>
              <w:rFonts w:asciiTheme="minorHAnsi" w:eastAsiaTheme="minorEastAsia" w:hAnsiTheme="minorHAnsi" w:cstheme="minorBidi"/>
              <w:smallCaps w:val="0"/>
              <w:noProof/>
              <w:sz w:val="24"/>
              <w:szCs w:val="24"/>
              <w:lang w:val="en-US"/>
            </w:rPr>
          </w:pPr>
          <w:hyperlink w:anchor="_Toc47384643" w:history="1">
            <w:r w:rsidR="00BD2BCC" w:rsidRPr="00350AFB">
              <w:rPr>
                <w:rStyle w:val="Hyperlink"/>
                <w:noProof/>
              </w:rPr>
              <w:t>5.3 Apresentando as práticas de PoC utilizando as lentes teóricas da EC e da TA</w:t>
            </w:r>
            <w:r w:rsidR="00BD2BCC">
              <w:rPr>
                <w:noProof/>
                <w:webHidden/>
              </w:rPr>
              <w:tab/>
            </w:r>
            <w:r w:rsidR="00BD2BCC">
              <w:rPr>
                <w:noProof/>
                <w:webHidden/>
              </w:rPr>
              <w:fldChar w:fldCharType="begin"/>
            </w:r>
            <w:r w:rsidR="00BD2BCC">
              <w:rPr>
                <w:noProof/>
                <w:webHidden/>
              </w:rPr>
              <w:instrText xml:space="preserve"> PAGEREF _Toc47384643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00689E2B" w14:textId="69D6C186"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4" w:history="1">
            <w:r w:rsidR="00BD2BCC" w:rsidRPr="00350AFB">
              <w:rPr>
                <w:rStyle w:val="Hyperlink"/>
                <w:noProof/>
              </w:rPr>
              <w:t>5.3.1. A prática de Exploração</w:t>
            </w:r>
            <w:r w:rsidR="00BD2BCC">
              <w:rPr>
                <w:noProof/>
                <w:webHidden/>
              </w:rPr>
              <w:tab/>
            </w:r>
            <w:r w:rsidR="00BD2BCC">
              <w:rPr>
                <w:noProof/>
                <w:webHidden/>
              </w:rPr>
              <w:fldChar w:fldCharType="begin"/>
            </w:r>
            <w:r w:rsidR="00BD2BCC">
              <w:rPr>
                <w:noProof/>
                <w:webHidden/>
              </w:rPr>
              <w:instrText xml:space="preserve"> PAGEREF _Toc47384644 \h </w:instrText>
            </w:r>
            <w:r w:rsidR="00BD2BCC">
              <w:rPr>
                <w:noProof/>
                <w:webHidden/>
              </w:rPr>
            </w:r>
            <w:r w:rsidR="00BD2BCC">
              <w:rPr>
                <w:noProof/>
                <w:webHidden/>
              </w:rPr>
              <w:fldChar w:fldCharType="separate"/>
            </w:r>
            <w:r w:rsidR="00BD2BCC">
              <w:rPr>
                <w:noProof/>
                <w:webHidden/>
              </w:rPr>
              <w:t>314</w:t>
            </w:r>
            <w:r w:rsidR="00BD2BCC">
              <w:rPr>
                <w:noProof/>
                <w:webHidden/>
              </w:rPr>
              <w:fldChar w:fldCharType="end"/>
            </w:r>
          </w:hyperlink>
        </w:p>
        <w:p w14:paraId="488877EA" w14:textId="3017154F"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5" w:history="1">
            <w:r w:rsidR="00BD2BCC" w:rsidRPr="00350AFB">
              <w:rPr>
                <w:rStyle w:val="Hyperlink"/>
                <w:noProof/>
              </w:rPr>
              <w:t>5.3.2. A prática de Compreensão</w:t>
            </w:r>
            <w:r w:rsidR="00BD2BCC">
              <w:rPr>
                <w:noProof/>
                <w:webHidden/>
              </w:rPr>
              <w:tab/>
            </w:r>
            <w:r w:rsidR="00BD2BCC">
              <w:rPr>
                <w:noProof/>
                <w:webHidden/>
              </w:rPr>
              <w:fldChar w:fldCharType="begin"/>
            </w:r>
            <w:r w:rsidR="00BD2BCC">
              <w:rPr>
                <w:noProof/>
                <w:webHidden/>
              </w:rPr>
              <w:instrText xml:space="preserve"> PAGEREF _Toc47384645 \h </w:instrText>
            </w:r>
            <w:r w:rsidR="00BD2BCC">
              <w:rPr>
                <w:noProof/>
                <w:webHidden/>
              </w:rPr>
            </w:r>
            <w:r w:rsidR="00BD2BCC">
              <w:rPr>
                <w:noProof/>
                <w:webHidden/>
              </w:rPr>
              <w:fldChar w:fldCharType="separate"/>
            </w:r>
            <w:r w:rsidR="00BD2BCC">
              <w:rPr>
                <w:noProof/>
                <w:webHidden/>
              </w:rPr>
              <w:t>319</w:t>
            </w:r>
            <w:r w:rsidR="00BD2BCC">
              <w:rPr>
                <w:noProof/>
                <w:webHidden/>
              </w:rPr>
              <w:fldChar w:fldCharType="end"/>
            </w:r>
          </w:hyperlink>
        </w:p>
        <w:p w14:paraId="366D30DD" w14:textId="360780F7"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6" w:history="1">
            <w:r w:rsidR="00BD2BCC" w:rsidRPr="00350AFB">
              <w:rPr>
                <w:rStyle w:val="Hyperlink"/>
                <w:noProof/>
              </w:rPr>
              <w:t>5.3.3. A prática de Modelagem</w:t>
            </w:r>
            <w:r w:rsidR="00BD2BCC">
              <w:rPr>
                <w:noProof/>
                <w:webHidden/>
              </w:rPr>
              <w:tab/>
            </w:r>
            <w:r w:rsidR="00BD2BCC">
              <w:rPr>
                <w:noProof/>
                <w:webHidden/>
              </w:rPr>
              <w:fldChar w:fldCharType="begin"/>
            </w:r>
            <w:r w:rsidR="00BD2BCC">
              <w:rPr>
                <w:noProof/>
                <w:webHidden/>
              </w:rPr>
              <w:instrText xml:space="preserve"> PAGEREF _Toc47384646 \h </w:instrText>
            </w:r>
            <w:r w:rsidR="00BD2BCC">
              <w:rPr>
                <w:noProof/>
                <w:webHidden/>
              </w:rPr>
            </w:r>
            <w:r w:rsidR="00BD2BCC">
              <w:rPr>
                <w:noProof/>
                <w:webHidden/>
              </w:rPr>
              <w:fldChar w:fldCharType="separate"/>
            </w:r>
            <w:r w:rsidR="00BD2BCC">
              <w:rPr>
                <w:noProof/>
                <w:webHidden/>
              </w:rPr>
              <w:t>325</w:t>
            </w:r>
            <w:r w:rsidR="00BD2BCC">
              <w:rPr>
                <w:noProof/>
                <w:webHidden/>
              </w:rPr>
              <w:fldChar w:fldCharType="end"/>
            </w:r>
          </w:hyperlink>
        </w:p>
        <w:p w14:paraId="15F862E2" w14:textId="1F55BCF3"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7" w:history="1">
            <w:r w:rsidR="00BD2BCC" w:rsidRPr="00350AFB">
              <w:rPr>
                <w:rStyle w:val="Hyperlink"/>
                <w:noProof/>
              </w:rPr>
              <w:t>5.3.4. A prática de Especificação</w:t>
            </w:r>
            <w:r w:rsidR="00BD2BCC">
              <w:rPr>
                <w:noProof/>
                <w:webHidden/>
              </w:rPr>
              <w:tab/>
            </w:r>
            <w:r w:rsidR="00BD2BCC">
              <w:rPr>
                <w:noProof/>
                <w:webHidden/>
              </w:rPr>
              <w:fldChar w:fldCharType="begin"/>
            </w:r>
            <w:r w:rsidR="00BD2BCC">
              <w:rPr>
                <w:noProof/>
                <w:webHidden/>
              </w:rPr>
              <w:instrText xml:space="preserve"> PAGEREF _Toc47384647 \h </w:instrText>
            </w:r>
            <w:r w:rsidR="00BD2BCC">
              <w:rPr>
                <w:noProof/>
                <w:webHidden/>
              </w:rPr>
            </w:r>
            <w:r w:rsidR="00BD2BCC">
              <w:rPr>
                <w:noProof/>
                <w:webHidden/>
              </w:rPr>
              <w:fldChar w:fldCharType="separate"/>
            </w:r>
            <w:r w:rsidR="00BD2BCC">
              <w:rPr>
                <w:noProof/>
                <w:webHidden/>
              </w:rPr>
              <w:t>331</w:t>
            </w:r>
            <w:r w:rsidR="00BD2BCC">
              <w:rPr>
                <w:noProof/>
                <w:webHidden/>
              </w:rPr>
              <w:fldChar w:fldCharType="end"/>
            </w:r>
          </w:hyperlink>
        </w:p>
        <w:p w14:paraId="74F62E59" w14:textId="26B331E2"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8" w:history="1">
            <w:r w:rsidR="00BD2BCC" w:rsidRPr="00350AFB">
              <w:rPr>
                <w:rStyle w:val="Hyperlink"/>
                <w:noProof/>
              </w:rPr>
              <w:t>5.3.5. A prática de Execução</w:t>
            </w:r>
            <w:r w:rsidR="00BD2BCC">
              <w:rPr>
                <w:noProof/>
                <w:webHidden/>
              </w:rPr>
              <w:tab/>
            </w:r>
            <w:r w:rsidR="00BD2BCC">
              <w:rPr>
                <w:noProof/>
                <w:webHidden/>
              </w:rPr>
              <w:fldChar w:fldCharType="begin"/>
            </w:r>
            <w:r w:rsidR="00BD2BCC">
              <w:rPr>
                <w:noProof/>
                <w:webHidden/>
              </w:rPr>
              <w:instrText xml:space="preserve"> PAGEREF _Toc47384648 \h </w:instrText>
            </w:r>
            <w:r w:rsidR="00BD2BCC">
              <w:rPr>
                <w:noProof/>
                <w:webHidden/>
              </w:rPr>
            </w:r>
            <w:r w:rsidR="00BD2BCC">
              <w:rPr>
                <w:noProof/>
                <w:webHidden/>
              </w:rPr>
              <w:fldChar w:fldCharType="separate"/>
            </w:r>
            <w:r w:rsidR="00BD2BCC">
              <w:rPr>
                <w:noProof/>
                <w:webHidden/>
              </w:rPr>
              <w:t>335</w:t>
            </w:r>
            <w:r w:rsidR="00BD2BCC">
              <w:rPr>
                <w:noProof/>
                <w:webHidden/>
              </w:rPr>
              <w:fldChar w:fldCharType="end"/>
            </w:r>
          </w:hyperlink>
        </w:p>
        <w:p w14:paraId="235CF9A8" w14:textId="26800A89"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9" w:history="1">
            <w:r w:rsidR="00BD2BCC" w:rsidRPr="00350AFB">
              <w:rPr>
                <w:rStyle w:val="Hyperlink"/>
                <w:noProof/>
              </w:rPr>
              <w:t>5.3.6. A prática de Negociação</w:t>
            </w:r>
            <w:r w:rsidR="00BD2BCC">
              <w:rPr>
                <w:noProof/>
                <w:webHidden/>
              </w:rPr>
              <w:tab/>
            </w:r>
            <w:r w:rsidR="00BD2BCC">
              <w:rPr>
                <w:noProof/>
                <w:webHidden/>
              </w:rPr>
              <w:fldChar w:fldCharType="begin"/>
            </w:r>
            <w:r w:rsidR="00BD2BCC">
              <w:rPr>
                <w:noProof/>
                <w:webHidden/>
              </w:rPr>
              <w:instrText xml:space="preserve"> PAGEREF _Toc47384649 \h </w:instrText>
            </w:r>
            <w:r w:rsidR="00BD2BCC">
              <w:rPr>
                <w:noProof/>
                <w:webHidden/>
              </w:rPr>
            </w:r>
            <w:r w:rsidR="00BD2BCC">
              <w:rPr>
                <w:noProof/>
                <w:webHidden/>
              </w:rPr>
              <w:fldChar w:fldCharType="separate"/>
            </w:r>
            <w:r w:rsidR="00BD2BCC">
              <w:rPr>
                <w:noProof/>
                <w:webHidden/>
              </w:rPr>
              <w:t>339</w:t>
            </w:r>
            <w:r w:rsidR="00BD2BCC">
              <w:rPr>
                <w:noProof/>
                <w:webHidden/>
              </w:rPr>
              <w:fldChar w:fldCharType="end"/>
            </w:r>
          </w:hyperlink>
        </w:p>
        <w:p w14:paraId="40E2561B" w14:textId="2CA704D0"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0" w:history="1">
            <w:r w:rsidR="00BD2BCC" w:rsidRPr="00350AFB">
              <w:rPr>
                <w:rStyle w:val="Hyperlink"/>
                <w:noProof/>
              </w:rPr>
              <w:t>5.3.7. A prática de Improvisação</w:t>
            </w:r>
            <w:r w:rsidR="00BD2BCC">
              <w:rPr>
                <w:noProof/>
                <w:webHidden/>
              </w:rPr>
              <w:tab/>
            </w:r>
            <w:r w:rsidR="00BD2BCC">
              <w:rPr>
                <w:noProof/>
                <w:webHidden/>
              </w:rPr>
              <w:fldChar w:fldCharType="begin"/>
            </w:r>
            <w:r w:rsidR="00BD2BCC">
              <w:rPr>
                <w:noProof/>
                <w:webHidden/>
              </w:rPr>
              <w:instrText xml:space="preserve"> PAGEREF _Toc47384650 \h </w:instrText>
            </w:r>
            <w:r w:rsidR="00BD2BCC">
              <w:rPr>
                <w:noProof/>
                <w:webHidden/>
              </w:rPr>
            </w:r>
            <w:r w:rsidR="00BD2BCC">
              <w:rPr>
                <w:noProof/>
                <w:webHidden/>
              </w:rPr>
              <w:fldChar w:fldCharType="separate"/>
            </w:r>
            <w:r w:rsidR="00BD2BCC">
              <w:rPr>
                <w:noProof/>
                <w:webHidden/>
              </w:rPr>
              <w:t>344</w:t>
            </w:r>
            <w:r w:rsidR="00BD2BCC">
              <w:rPr>
                <w:noProof/>
                <w:webHidden/>
              </w:rPr>
              <w:fldChar w:fldCharType="end"/>
            </w:r>
          </w:hyperlink>
        </w:p>
        <w:p w14:paraId="460E2CDD" w14:textId="52FE65E5"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1" w:history="1">
            <w:r w:rsidR="00BD2BCC" w:rsidRPr="00350AFB">
              <w:rPr>
                <w:rStyle w:val="Hyperlink"/>
                <w:noProof/>
              </w:rPr>
              <w:t>5.3.8. A prática de Reflexão</w:t>
            </w:r>
            <w:r w:rsidR="00BD2BCC">
              <w:rPr>
                <w:noProof/>
                <w:webHidden/>
              </w:rPr>
              <w:tab/>
            </w:r>
            <w:r w:rsidR="00BD2BCC">
              <w:rPr>
                <w:noProof/>
                <w:webHidden/>
              </w:rPr>
              <w:fldChar w:fldCharType="begin"/>
            </w:r>
            <w:r w:rsidR="00BD2BCC">
              <w:rPr>
                <w:noProof/>
                <w:webHidden/>
              </w:rPr>
              <w:instrText xml:space="preserve"> PAGEREF _Toc47384651 \h </w:instrText>
            </w:r>
            <w:r w:rsidR="00BD2BCC">
              <w:rPr>
                <w:noProof/>
                <w:webHidden/>
              </w:rPr>
            </w:r>
            <w:r w:rsidR="00BD2BCC">
              <w:rPr>
                <w:noProof/>
                <w:webHidden/>
              </w:rPr>
              <w:fldChar w:fldCharType="separate"/>
            </w:r>
            <w:r w:rsidR="00BD2BCC">
              <w:rPr>
                <w:noProof/>
                <w:webHidden/>
              </w:rPr>
              <w:t>348</w:t>
            </w:r>
            <w:r w:rsidR="00BD2BCC">
              <w:rPr>
                <w:noProof/>
                <w:webHidden/>
              </w:rPr>
              <w:fldChar w:fldCharType="end"/>
            </w:r>
          </w:hyperlink>
        </w:p>
        <w:p w14:paraId="28DBF912" w14:textId="7CB1B48E"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2" w:history="1">
            <w:r w:rsidR="00BD2BCC" w:rsidRPr="00350AFB">
              <w:rPr>
                <w:rStyle w:val="Hyperlink"/>
                <w:noProof/>
              </w:rPr>
              <w:t>5.3.9. A prática de Descrição</w:t>
            </w:r>
            <w:r w:rsidR="00BD2BCC">
              <w:rPr>
                <w:noProof/>
                <w:webHidden/>
              </w:rPr>
              <w:tab/>
            </w:r>
            <w:r w:rsidR="00BD2BCC">
              <w:rPr>
                <w:noProof/>
                <w:webHidden/>
              </w:rPr>
              <w:fldChar w:fldCharType="begin"/>
            </w:r>
            <w:r w:rsidR="00BD2BCC">
              <w:rPr>
                <w:noProof/>
                <w:webHidden/>
              </w:rPr>
              <w:instrText xml:space="preserve"> PAGEREF _Toc47384652 \h </w:instrText>
            </w:r>
            <w:r w:rsidR="00BD2BCC">
              <w:rPr>
                <w:noProof/>
                <w:webHidden/>
              </w:rPr>
            </w:r>
            <w:r w:rsidR="00BD2BCC">
              <w:rPr>
                <w:noProof/>
                <w:webHidden/>
              </w:rPr>
              <w:fldChar w:fldCharType="separate"/>
            </w:r>
            <w:r w:rsidR="00BD2BCC">
              <w:rPr>
                <w:noProof/>
                <w:webHidden/>
              </w:rPr>
              <w:t>353</w:t>
            </w:r>
            <w:r w:rsidR="00BD2BCC">
              <w:rPr>
                <w:noProof/>
                <w:webHidden/>
              </w:rPr>
              <w:fldChar w:fldCharType="end"/>
            </w:r>
          </w:hyperlink>
        </w:p>
        <w:p w14:paraId="19EEF8C4" w14:textId="3E45A6EF"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3" w:history="1">
            <w:r w:rsidR="00BD2BCC" w:rsidRPr="00350AFB">
              <w:rPr>
                <w:rStyle w:val="Hyperlink"/>
                <w:noProof/>
              </w:rPr>
              <w:t>5.3.10. A prática de Documentação</w:t>
            </w:r>
            <w:r w:rsidR="00BD2BCC">
              <w:rPr>
                <w:noProof/>
                <w:webHidden/>
              </w:rPr>
              <w:tab/>
            </w:r>
            <w:r w:rsidR="00BD2BCC">
              <w:rPr>
                <w:noProof/>
                <w:webHidden/>
              </w:rPr>
              <w:fldChar w:fldCharType="begin"/>
            </w:r>
            <w:r w:rsidR="00BD2BCC">
              <w:rPr>
                <w:noProof/>
                <w:webHidden/>
              </w:rPr>
              <w:instrText xml:space="preserve"> PAGEREF _Toc47384653 \h </w:instrText>
            </w:r>
            <w:r w:rsidR="00BD2BCC">
              <w:rPr>
                <w:noProof/>
                <w:webHidden/>
              </w:rPr>
            </w:r>
            <w:r w:rsidR="00BD2BCC">
              <w:rPr>
                <w:noProof/>
                <w:webHidden/>
              </w:rPr>
              <w:fldChar w:fldCharType="separate"/>
            </w:r>
            <w:r w:rsidR="00BD2BCC">
              <w:rPr>
                <w:noProof/>
                <w:webHidden/>
              </w:rPr>
              <w:t>356</w:t>
            </w:r>
            <w:r w:rsidR="00BD2BCC">
              <w:rPr>
                <w:noProof/>
                <w:webHidden/>
              </w:rPr>
              <w:fldChar w:fldCharType="end"/>
            </w:r>
          </w:hyperlink>
        </w:p>
        <w:p w14:paraId="7FCA26C7" w14:textId="0FA89E92" w:rsidR="00BD2BCC" w:rsidRDefault="00082F16">
          <w:pPr>
            <w:pStyle w:val="TOC2"/>
            <w:rPr>
              <w:rFonts w:asciiTheme="minorHAnsi" w:eastAsiaTheme="minorEastAsia" w:hAnsiTheme="minorHAnsi" w:cstheme="minorBidi"/>
              <w:smallCaps w:val="0"/>
              <w:noProof/>
              <w:sz w:val="24"/>
              <w:szCs w:val="24"/>
              <w:lang w:val="en-US"/>
            </w:rPr>
          </w:pPr>
          <w:hyperlink w:anchor="_Toc47384654" w:history="1">
            <w:r w:rsidR="00BD2BCC" w:rsidRPr="00350AFB">
              <w:rPr>
                <w:rStyle w:val="Hyperlink"/>
                <w:noProof/>
              </w:rPr>
              <w:t>5.4 Apresentando nossa proposta de um modelo de contexto de práticas de PoC</w:t>
            </w:r>
            <w:r w:rsidR="00BD2BCC">
              <w:rPr>
                <w:noProof/>
                <w:webHidden/>
              </w:rPr>
              <w:tab/>
            </w:r>
            <w:r w:rsidR="00BD2BCC">
              <w:rPr>
                <w:noProof/>
                <w:webHidden/>
              </w:rPr>
              <w:fldChar w:fldCharType="begin"/>
            </w:r>
            <w:r w:rsidR="00BD2BCC">
              <w:rPr>
                <w:noProof/>
                <w:webHidden/>
              </w:rPr>
              <w:instrText xml:space="preserve"> PAGEREF _Toc47384654 \h </w:instrText>
            </w:r>
            <w:r w:rsidR="00BD2BCC">
              <w:rPr>
                <w:noProof/>
                <w:webHidden/>
              </w:rPr>
            </w:r>
            <w:r w:rsidR="00BD2BCC">
              <w:rPr>
                <w:noProof/>
                <w:webHidden/>
              </w:rPr>
              <w:fldChar w:fldCharType="separate"/>
            </w:r>
            <w:r w:rsidR="00BD2BCC">
              <w:rPr>
                <w:noProof/>
                <w:webHidden/>
              </w:rPr>
              <w:t>363</w:t>
            </w:r>
            <w:r w:rsidR="00BD2BCC">
              <w:rPr>
                <w:noProof/>
                <w:webHidden/>
              </w:rPr>
              <w:fldChar w:fldCharType="end"/>
            </w:r>
          </w:hyperlink>
        </w:p>
        <w:p w14:paraId="093EAD9D" w14:textId="6BAB7613"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55" w:history="1">
            <w:r w:rsidR="00BD2BCC" w:rsidRPr="00350AFB">
              <w:rPr>
                <w:rStyle w:val="Hyperlink"/>
                <w:noProof/>
              </w:rPr>
              <w:t>6. As redes de conhecimento no contexto da PoC</w:t>
            </w:r>
            <w:r w:rsidR="00BD2BCC">
              <w:rPr>
                <w:noProof/>
                <w:webHidden/>
              </w:rPr>
              <w:tab/>
            </w:r>
            <w:r w:rsidR="00BD2BCC">
              <w:rPr>
                <w:noProof/>
                <w:webHidden/>
              </w:rPr>
              <w:fldChar w:fldCharType="begin"/>
            </w:r>
            <w:r w:rsidR="00BD2BCC">
              <w:rPr>
                <w:noProof/>
                <w:webHidden/>
              </w:rPr>
              <w:instrText xml:space="preserve"> PAGEREF _Toc47384655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44970354" w14:textId="31B4D899" w:rsidR="00BD2BCC" w:rsidRDefault="00082F16">
          <w:pPr>
            <w:pStyle w:val="TOC2"/>
            <w:rPr>
              <w:rFonts w:asciiTheme="minorHAnsi" w:eastAsiaTheme="minorEastAsia" w:hAnsiTheme="minorHAnsi" w:cstheme="minorBidi"/>
              <w:smallCaps w:val="0"/>
              <w:noProof/>
              <w:sz w:val="24"/>
              <w:szCs w:val="24"/>
              <w:lang w:val="en-US"/>
            </w:rPr>
          </w:pPr>
          <w:hyperlink w:anchor="_Toc47384656" w:history="1">
            <w:r w:rsidR="00BD2BCC" w:rsidRPr="00350AFB">
              <w:rPr>
                <w:rStyle w:val="Hyperlink"/>
                <w:noProof/>
              </w:rPr>
              <w:t>6.1 PoC Knowledge Networks: o contexto da PoC e suas redes de conhecimento</w:t>
            </w:r>
            <w:r w:rsidR="00BD2BCC">
              <w:rPr>
                <w:noProof/>
                <w:webHidden/>
              </w:rPr>
              <w:tab/>
            </w:r>
            <w:r w:rsidR="00BD2BCC">
              <w:rPr>
                <w:noProof/>
                <w:webHidden/>
              </w:rPr>
              <w:fldChar w:fldCharType="begin"/>
            </w:r>
            <w:r w:rsidR="00BD2BCC">
              <w:rPr>
                <w:noProof/>
                <w:webHidden/>
              </w:rPr>
              <w:instrText xml:space="preserve"> PAGEREF _Toc47384656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70677632" w14:textId="3AF93B00" w:rsidR="00BD2BCC" w:rsidRDefault="00082F16">
          <w:pPr>
            <w:pStyle w:val="TOC2"/>
            <w:rPr>
              <w:rFonts w:asciiTheme="minorHAnsi" w:eastAsiaTheme="minorEastAsia" w:hAnsiTheme="minorHAnsi" w:cstheme="minorBidi"/>
              <w:smallCaps w:val="0"/>
              <w:noProof/>
              <w:sz w:val="24"/>
              <w:szCs w:val="24"/>
              <w:lang w:val="en-US"/>
            </w:rPr>
          </w:pPr>
          <w:hyperlink w:anchor="_Toc47384657" w:history="1">
            <w:r w:rsidR="00BD2BCC" w:rsidRPr="00350AFB">
              <w:rPr>
                <w:rStyle w:val="Hyperlink"/>
                <w:noProof/>
              </w:rPr>
              <w:t>6.2 Teoria da Percolação: a propagação de conhecimento nas PoC Knowledge Networks</w:t>
            </w:r>
            <w:r w:rsidR="00BD2BCC">
              <w:rPr>
                <w:noProof/>
                <w:webHidden/>
              </w:rPr>
              <w:tab/>
            </w:r>
            <w:r w:rsidR="00BD2BCC">
              <w:rPr>
                <w:noProof/>
                <w:webHidden/>
              </w:rPr>
              <w:fldChar w:fldCharType="begin"/>
            </w:r>
            <w:r w:rsidR="00BD2BCC">
              <w:rPr>
                <w:noProof/>
                <w:webHidden/>
              </w:rPr>
              <w:instrText xml:space="preserve"> PAGEREF _Toc47384657 \h </w:instrText>
            </w:r>
            <w:r w:rsidR="00BD2BCC">
              <w:rPr>
                <w:noProof/>
                <w:webHidden/>
              </w:rPr>
            </w:r>
            <w:r w:rsidR="00BD2BCC">
              <w:rPr>
                <w:noProof/>
                <w:webHidden/>
              </w:rPr>
              <w:fldChar w:fldCharType="separate"/>
            </w:r>
            <w:r w:rsidR="00BD2BCC">
              <w:rPr>
                <w:noProof/>
                <w:webHidden/>
              </w:rPr>
              <w:t>401</w:t>
            </w:r>
            <w:r w:rsidR="00BD2BCC">
              <w:rPr>
                <w:noProof/>
                <w:webHidden/>
              </w:rPr>
              <w:fldChar w:fldCharType="end"/>
            </w:r>
          </w:hyperlink>
        </w:p>
        <w:p w14:paraId="4C2E3D58" w14:textId="4BB4AD2C"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8" w:history="1">
            <w:r w:rsidR="00BD2BCC" w:rsidRPr="00350AFB">
              <w:rPr>
                <w:rStyle w:val="Hyperlink"/>
                <w:noProof/>
              </w:rPr>
              <w:t>6.2.1. Um exemplo do uso da Teoria da Percolação na rede de conhecimento da PoC</w:t>
            </w:r>
            <w:r w:rsidR="00BD2BCC">
              <w:rPr>
                <w:noProof/>
                <w:webHidden/>
              </w:rPr>
              <w:tab/>
            </w:r>
            <w:r w:rsidR="00BD2BCC">
              <w:rPr>
                <w:noProof/>
                <w:webHidden/>
              </w:rPr>
              <w:fldChar w:fldCharType="begin"/>
            </w:r>
            <w:r w:rsidR="00BD2BCC">
              <w:rPr>
                <w:noProof/>
                <w:webHidden/>
              </w:rPr>
              <w:instrText xml:space="preserve"> PAGEREF _Toc47384658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24F44970" w14:textId="3DB77349"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59" w:history="1">
            <w:r w:rsidR="00BD2BCC" w:rsidRPr="00350AFB">
              <w:rPr>
                <w:rStyle w:val="Hyperlink"/>
                <w:noProof/>
              </w:rPr>
              <w:t>7. O contexto da PoC e sua natureza hermenêutica</w:t>
            </w:r>
            <w:r w:rsidR="00BD2BCC">
              <w:rPr>
                <w:noProof/>
                <w:webHidden/>
              </w:rPr>
              <w:tab/>
            </w:r>
            <w:r w:rsidR="00BD2BCC">
              <w:rPr>
                <w:noProof/>
                <w:webHidden/>
              </w:rPr>
              <w:fldChar w:fldCharType="begin"/>
            </w:r>
            <w:r w:rsidR="00BD2BCC">
              <w:rPr>
                <w:noProof/>
                <w:webHidden/>
              </w:rPr>
              <w:instrText xml:space="preserve"> PAGEREF _Toc47384659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4AB219D0" w14:textId="5BA1AD5F" w:rsidR="00BD2BCC" w:rsidRDefault="00082F16">
          <w:pPr>
            <w:pStyle w:val="TOC2"/>
            <w:rPr>
              <w:rFonts w:asciiTheme="minorHAnsi" w:eastAsiaTheme="minorEastAsia" w:hAnsiTheme="minorHAnsi" w:cstheme="minorBidi"/>
              <w:smallCaps w:val="0"/>
              <w:noProof/>
              <w:sz w:val="24"/>
              <w:szCs w:val="24"/>
              <w:lang w:val="en-US"/>
            </w:rPr>
          </w:pPr>
          <w:hyperlink w:anchor="_Toc47384660" w:history="1">
            <w:r w:rsidR="00BD2BCC" w:rsidRPr="00350AFB">
              <w:rPr>
                <w:rStyle w:val="Hyperlink"/>
                <w:noProof/>
              </w:rPr>
              <w:t>7.1 Apresentando uma nova visão a respeito da PoC apoiados na hermenêutica</w:t>
            </w:r>
            <w:r w:rsidR="00BD2BCC">
              <w:rPr>
                <w:noProof/>
                <w:webHidden/>
              </w:rPr>
              <w:tab/>
            </w:r>
            <w:r w:rsidR="00BD2BCC">
              <w:rPr>
                <w:noProof/>
                <w:webHidden/>
              </w:rPr>
              <w:fldChar w:fldCharType="begin"/>
            </w:r>
            <w:r w:rsidR="00BD2BCC">
              <w:rPr>
                <w:noProof/>
                <w:webHidden/>
              </w:rPr>
              <w:instrText xml:space="preserve"> PAGEREF _Toc47384660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2D952F62" w14:textId="73447880" w:rsidR="00BD2BCC" w:rsidRDefault="00082F16">
          <w:pPr>
            <w:pStyle w:val="TOC2"/>
            <w:rPr>
              <w:rFonts w:asciiTheme="minorHAnsi" w:eastAsiaTheme="minorEastAsia" w:hAnsiTheme="minorHAnsi" w:cstheme="minorBidi"/>
              <w:smallCaps w:val="0"/>
              <w:noProof/>
              <w:sz w:val="24"/>
              <w:szCs w:val="24"/>
              <w:lang w:val="en-US"/>
            </w:rPr>
          </w:pPr>
          <w:hyperlink w:anchor="_Toc47384661" w:history="1">
            <w:r w:rsidR="00BD2BCC" w:rsidRPr="00350AFB">
              <w:rPr>
                <w:rStyle w:val="Hyperlink"/>
                <w:noProof/>
              </w:rPr>
              <w:t>7.2 A hermenêutica e os cenários na PoC</w:t>
            </w:r>
            <w:r w:rsidR="00BD2BCC">
              <w:rPr>
                <w:noProof/>
                <w:webHidden/>
              </w:rPr>
              <w:tab/>
            </w:r>
            <w:r w:rsidR="00BD2BCC">
              <w:rPr>
                <w:noProof/>
                <w:webHidden/>
              </w:rPr>
              <w:fldChar w:fldCharType="begin"/>
            </w:r>
            <w:r w:rsidR="00BD2BCC">
              <w:rPr>
                <w:noProof/>
                <w:webHidden/>
              </w:rPr>
              <w:instrText xml:space="preserve"> PAGEREF _Toc47384661 \h </w:instrText>
            </w:r>
            <w:r w:rsidR="00BD2BCC">
              <w:rPr>
                <w:noProof/>
                <w:webHidden/>
              </w:rPr>
            </w:r>
            <w:r w:rsidR="00BD2BCC">
              <w:rPr>
                <w:noProof/>
                <w:webHidden/>
              </w:rPr>
              <w:fldChar w:fldCharType="separate"/>
            </w:r>
            <w:r w:rsidR="00BD2BCC">
              <w:rPr>
                <w:noProof/>
                <w:webHidden/>
              </w:rPr>
              <w:t>426</w:t>
            </w:r>
            <w:r w:rsidR="00BD2BCC">
              <w:rPr>
                <w:noProof/>
                <w:webHidden/>
              </w:rPr>
              <w:fldChar w:fldCharType="end"/>
            </w:r>
          </w:hyperlink>
        </w:p>
        <w:p w14:paraId="4F478EE1" w14:textId="686F0532"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2" w:history="1">
            <w:r w:rsidR="00BD2BCC" w:rsidRPr="00350AFB">
              <w:rPr>
                <w:rStyle w:val="Hyperlink"/>
                <w:noProof/>
              </w:rPr>
              <w:t>7.2.1. Cenário 1: os testes de resiliência no contexto da PoC</w:t>
            </w:r>
            <w:r w:rsidR="00BD2BCC">
              <w:rPr>
                <w:noProof/>
                <w:webHidden/>
              </w:rPr>
              <w:tab/>
            </w:r>
            <w:r w:rsidR="00BD2BCC">
              <w:rPr>
                <w:noProof/>
                <w:webHidden/>
              </w:rPr>
              <w:fldChar w:fldCharType="begin"/>
            </w:r>
            <w:r w:rsidR="00BD2BCC">
              <w:rPr>
                <w:noProof/>
                <w:webHidden/>
              </w:rPr>
              <w:instrText xml:space="preserve"> PAGEREF _Toc4738466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07412422" w14:textId="7F6BEFAF"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3" w:history="1">
            <w:r w:rsidR="00BD2BCC" w:rsidRPr="00350AFB">
              <w:rPr>
                <w:rStyle w:val="Hyperlink"/>
                <w:noProof/>
              </w:rPr>
              <w:t>7.2.2. Cenário 2: o uso da média nos testes de desempenho na PoC</w:t>
            </w:r>
            <w:r w:rsidR="00BD2BCC">
              <w:rPr>
                <w:noProof/>
                <w:webHidden/>
              </w:rPr>
              <w:tab/>
            </w:r>
            <w:r w:rsidR="00BD2BCC">
              <w:rPr>
                <w:noProof/>
                <w:webHidden/>
              </w:rPr>
              <w:fldChar w:fldCharType="begin"/>
            </w:r>
            <w:r w:rsidR="00BD2BCC">
              <w:rPr>
                <w:noProof/>
                <w:webHidden/>
              </w:rPr>
              <w:instrText xml:space="preserve"> PAGEREF _Toc47384663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6913F062" w14:textId="3642CCFC"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4" w:history="1">
            <w:r w:rsidR="00BD2BCC" w:rsidRPr="00350AFB">
              <w:rPr>
                <w:rStyle w:val="Hyperlink"/>
                <w:noProof/>
              </w:rPr>
              <w:t>7.2.3. Cenário 3: lembre-se que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664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3CF9DD1B" w14:textId="0BEF8B9E"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5" w:history="1">
            <w:r w:rsidR="00BD2BCC" w:rsidRPr="00350AFB">
              <w:rPr>
                <w:rStyle w:val="Hyperlink"/>
                <w:noProof/>
              </w:rPr>
              <w:t>7.2.4. Cenário 4: a dialética dos requisitos e dos resultados no contexto da PoC</w:t>
            </w:r>
            <w:r w:rsidR="00BD2BCC">
              <w:rPr>
                <w:noProof/>
                <w:webHidden/>
              </w:rPr>
              <w:tab/>
            </w:r>
            <w:r w:rsidR="00BD2BCC">
              <w:rPr>
                <w:noProof/>
                <w:webHidden/>
              </w:rPr>
              <w:fldChar w:fldCharType="begin"/>
            </w:r>
            <w:r w:rsidR="00BD2BCC">
              <w:rPr>
                <w:noProof/>
                <w:webHidden/>
              </w:rPr>
              <w:instrText xml:space="preserve"> PAGEREF _Toc47384665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8A4382A" w14:textId="41EAB627" w:rsidR="00BD2BCC" w:rsidRDefault="00082F16">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6" w:history="1">
            <w:r w:rsidR="00BD2BCC" w:rsidRPr="00350AFB">
              <w:rPr>
                <w:rStyle w:val="Hyperlink"/>
                <w:noProof/>
              </w:rPr>
              <w:t>7.2.5. Cenário 5: as comparações no contexto da PoC</w:t>
            </w:r>
            <w:r w:rsidR="00BD2BCC">
              <w:rPr>
                <w:noProof/>
                <w:webHidden/>
              </w:rPr>
              <w:tab/>
            </w:r>
            <w:r w:rsidR="00BD2BCC">
              <w:rPr>
                <w:noProof/>
                <w:webHidden/>
              </w:rPr>
              <w:fldChar w:fldCharType="begin"/>
            </w:r>
            <w:r w:rsidR="00BD2BCC">
              <w:rPr>
                <w:noProof/>
                <w:webHidden/>
              </w:rPr>
              <w:instrText xml:space="preserve"> PAGEREF _Toc47384666 \h </w:instrText>
            </w:r>
            <w:r w:rsidR="00BD2BCC">
              <w:rPr>
                <w:noProof/>
                <w:webHidden/>
              </w:rPr>
            </w:r>
            <w:r w:rsidR="00BD2BCC">
              <w:rPr>
                <w:noProof/>
                <w:webHidden/>
              </w:rPr>
              <w:fldChar w:fldCharType="separate"/>
            </w:r>
            <w:r w:rsidR="00BD2BCC">
              <w:rPr>
                <w:noProof/>
                <w:webHidden/>
              </w:rPr>
              <w:t>446</w:t>
            </w:r>
            <w:r w:rsidR="00BD2BCC">
              <w:rPr>
                <w:noProof/>
                <w:webHidden/>
              </w:rPr>
              <w:fldChar w:fldCharType="end"/>
            </w:r>
          </w:hyperlink>
        </w:p>
        <w:p w14:paraId="2F0B778E" w14:textId="084EF1E8"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67" w:history="1">
            <w:r w:rsidR="00BD2BCC" w:rsidRPr="00350AFB">
              <w:rPr>
                <w:rStyle w:val="Hyperlink"/>
                <w:noProof/>
              </w:rPr>
              <w:t>Considerações Finais e perspectivas de trabalhos futuros</w:t>
            </w:r>
            <w:r w:rsidR="00BD2BCC">
              <w:rPr>
                <w:noProof/>
                <w:webHidden/>
              </w:rPr>
              <w:tab/>
            </w:r>
            <w:r w:rsidR="00BD2BCC">
              <w:rPr>
                <w:noProof/>
                <w:webHidden/>
              </w:rPr>
              <w:fldChar w:fldCharType="begin"/>
            </w:r>
            <w:r w:rsidR="00BD2BCC">
              <w:rPr>
                <w:noProof/>
                <w:webHidden/>
              </w:rPr>
              <w:instrText xml:space="preserve"> PAGEREF _Toc47384667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65F64352" w14:textId="767487B2" w:rsidR="00BD2BCC" w:rsidRDefault="00082F16">
          <w:pPr>
            <w:pStyle w:val="TOC2"/>
            <w:rPr>
              <w:rFonts w:asciiTheme="minorHAnsi" w:eastAsiaTheme="minorEastAsia" w:hAnsiTheme="minorHAnsi" w:cstheme="minorBidi"/>
              <w:smallCaps w:val="0"/>
              <w:noProof/>
              <w:sz w:val="24"/>
              <w:szCs w:val="24"/>
              <w:lang w:val="en-US"/>
            </w:rPr>
          </w:pPr>
          <w:hyperlink w:anchor="_Toc47384668" w:history="1">
            <w:r w:rsidR="00BD2BCC" w:rsidRPr="00350AFB">
              <w:rPr>
                <w:rStyle w:val="Hyperlink"/>
                <w:rFonts w:cs="Gill Sans"/>
                <w:noProof/>
                <w:lang w:val="pt-BR"/>
              </w:rPr>
              <w:t>o que se julga poder acontecer?</w:t>
            </w:r>
            <w:r w:rsidR="00BD2BCC">
              <w:rPr>
                <w:noProof/>
                <w:webHidden/>
              </w:rPr>
              <w:tab/>
            </w:r>
            <w:r w:rsidR="00BD2BCC">
              <w:rPr>
                <w:noProof/>
                <w:webHidden/>
              </w:rPr>
              <w:fldChar w:fldCharType="begin"/>
            </w:r>
            <w:r w:rsidR="00BD2BCC">
              <w:rPr>
                <w:noProof/>
                <w:webHidden/>
              </w:rPr>
              <w:instrText xml:space="preserve"> PAGEREF _Toc47384668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33819E98" w14:textId="0D9D7709" w:rsidR="00BD2BCC" w:rsidRDefault="00082F16">
          <w:pPr>
            <w:pStyle w:val="TOC2"/>
            <w:rPr>
              <w:rFonts w:asciiTheme="minorHAnsi" w:eastAsiaTheme="minorEastAsia" w:hAnsiTheme="minorHAnsi" w:cstheme="minorBidi"/>
              <w:smallCaps w:val="0"/>
              <w:noProof/>
              <w:sz w:val="24"/>
              <w:szCs w:val="24"/>
              <w:lang w:val="en-US"/>
            </w:rPr>
          </w:pPr>
          <w:hyperlink w:anchor="_Toc47384669" w:history="1">
            <w:r w:rsidR="00BD2BCC" w:rsidRPr="00350AFB">
              <w:rPr>
                <w:rStyle w:val="Hyperlink"/>
                <w:rFonts w:cs="Gill Sans"/>
                <w:noProof/>
                <w:lang w:val="pt-BR"/>
              </w:rPr>
              <w:t>limites à interpretação?</w:t>
            </w:r>
            <w:r w:rsidR="00BD2BCC">
              <w:rPr>
                <w:noProof/>
                <w:webHidden/>
              </w:rPr>
              <w:tab/>
            </w:r>
            <w:r w:rsidR="00BD2BCC">
              <w:rPr>
                <w:noProof/>
                <w:webHidden/>
              </w:rPr>
              <w:fldChar w:fldCharType="begin"/>
            </w:r>
            <w:r w:rsidR="00BD2BCC">
              <w:rPr>
                <w:noProof/>
                <w:webHidden/>
              </w:rPr>
              <w:instrText xml:space="preserve"> PAGEREF _Toc47384669 \h </w:instrText>
            </w:r>
            <w:r w:rsidR="00BD2BCC">
              <w:rPr>
                <w:noProof/>
                <w:webHidden/>
              </w:rPr>
            </w:r>
            <w:r w:rsidR="00BD2BCC">
              <w:rPr>
                <w:noProof/>
                <w:webHidden/>
              </w:rPr>
              <w:fldChar w:fldCharType="separate"/>
            </w:r>
            <w:r w:rsidR="00BD2BCC">
              <w:rPr>
                <w:noProof/>
                <w:webHidden/>
              </w:rPr>
              <w:t>453</w:t>
            </w:r>
            <w:r w:rsidR="00BD2BCC">
              <w:rPr>
                <w:noProof/>
                <w:webHidden/>
              </w:rPr>
              <w:fldChar w:fldCharType="end"/>
            </w:r>
          </w:hyperlink>
        </w:p>
        <w:p w14:paraId="0EAE0616" w14:textId="2CCEE8B0" w:rsidR="00BD2BCC" w:rsidRDefault="00082F16">
          <w:pPr>
            <w:pStyle w:val="TOC2"/>
            <w:rPr>
              <w:rFonts w:asciiTheme="minorHAnsi" w:eastAsiaTheme="minorEastAsia" w:hAnsiTheme="minorHAnsi" w:cstheme="minorBidi"/>
              <w:smallCaps w:val="0"/>
              <w:noProof/>
              <w:sz w:val="24"/>
              <w:szCs w:val="24"/>
              <w:lang w:val="en-US"/>
            </w:rPr>
          </w:pPr>
          <w:hyperlink w:anchor="_Toc47384670" w:history="1">
            <w:r w:rsidR="00BD2BCC" w:rsidRPr="00350AFB">
              <w:rPr>
                <w:rStyle w:val="Hyperlink"/>
                <w:rFonts w:cs="Gill Sans"/>
                <w:noProof/>
                <w:lang w:val="pt-BR"/>
              </w:rPr>
              <w:t>O que deixou dúvidas ou requer trabalho posterior?</w:t>
            </w:r>
            <w:r w:rsidR="00BD2BCC">
              <w:rPr>
                <w:noProof/>
                <w:webHidden/>
              </w:rPr>
              <w:tab/>
            </w:r>
            <w:r w:rsidR="00BD2BCC">
              <w:rPr>
                <w:noProof/>
                <w:webHidden/>
              </w:rPr>
              <w:fldChar w:fldCharType="begin"/>
            </w:r>
            <w:r w:rsidR="00BD2BCC">
              <w:rPr>
                <w:noProof/>
                <w:webHidden/>
              </w:rPr>
              <w:instrText xml:space="preserve"> PAGEREF _Toc47384670 \h </w:instrText>
            </w:r>
            <w:r w:rsidR="00BD2BCC">
              <w:rPr>
                <w:noProof/>
                <w:webHidden/>
              </w:rPr>
            </w:r>
            <w:r w:rsidR="00BD2BCC">
              <w:rPr>
                <w:noProof/>
                <w:webHidden/>
              </w:rPr>
              <w:fldChar w:fldCharType="separate"/>
            </w:r>
            <w:r w:rsidR="00BD2BCC">
              <w:rPr>
                <w:noProof/>
                <w:webHidden/>
              </w:rPr>
              <w:t>454</w:t>
            </w:r>
            <w:r w:rsidR="00BD2BCC">
              <w:rPr>
                <w:noProof/>
                <w:webHidden/>
              </w:rPr>
              <w:fldChar w:fldCharType="end"/>
            </w:r>
          </w:hyperlink>
        </w:p>
        <w:p w14:paraId="452C3DCD" w14:textId="4A4E155B"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71" w:history="1">
            <w:r w:rsidR="00BD2BCC" w:rsidRPr="00350AFB">
              <w:rPr>
                <w:rStyle w:val="Hyperlink"/>
                <w:rFonts w:cs="Gill Sans"/>
                <w:noProof/>
                <w:lang w:val="pt-BR"/>
              </w:rPr>
              <w:t>Referências Bibliográficas</w:t>
            </w:r>
            <w:r w:rsidR="00BD2BCC">
              <w:rPr>
                <w:noProof/>
                <w:webHidden/>
              </w:rPr>
              <w:tab/>
            </w:r>
            <w:r w:rsidR="00BD2BCC">
              <w:rPr>
                <w:noProof/>
                <w:webHidden/>
              </w:rPr>
              <w:fldChar w:fldCharType="begin"/>
            </w:r>
            <w:r w:rsidR="00BD2BCC">
              <w:rPr>
                <w:noProof/>
                <w:webHidden/>
              </w:rPr>
              <w:instrText xml:space="preserve"> PAGEREF _Toc47384671 \h </w:instrText>
            </w:r>
            <w:r w:rsidR="00BD2BCC">
              <w:rPr>
                <w:noProof/>
                <w:webHidden/>
              </w:rPr>
            </w:r>
            <w:r w:rsidR="00BD2BCC">
              <w:rPr>
                <w:noProof/>
                <w:webHidden/>
              </w:rPr>
              <w:fldChar w:fldCharType="separate"/>
            </w:r>
            <w:r w:rsidR="00BD2BCC">
              <w:rPr>
                <w:noProof/>
                <w:webHidden/>
              </w:rPr>
              <w:t>455</w:t>
            </w:r>
            <w:r w:rsidR="00BD2BCC">
              <w:rPr>
                <w:noProof/>
                <w:webHidden/>
              </w:rPr>
              <w:fldChar w:fldCharType="end"/>
            </w:r>
          </w:hyperlink>
        </w:p>
        <w:p w14:paraId="4D4BCA12" w14:textId="2DF10C62" w:rsidR="00BD2BCC" w:rsidRDefault="00082F16">
          <w:pPr>
            <w:pStyle w:val="TOC1"/>
            <w:rPr>
              <w:rFonts w:asciiTheme="minorHAnsi" w:eastAsiaTheme="minorEastAsia" w:hAnsiTheme="minorHAnsi" w:cstheme="minorBidi"/>
              <w:b w:val="0"/>
              <w:bCs w:val="0"/>
              <w:caps w:val="0"/>
              <w:noProof/>
              <w:sz w:val="24"/>
              <w:szCs w:val="24"/>
              <w:lang w:val="en-US"/>
            </w:rPr>
          </w:pPr>
          <w:hyperlink w:anchor="_Toc47384672" w:history="1">
            <w:r w:rsidR="00BD2BCC" w:rsidRPr="00350AFB">
              <w:rPr>
                <w:rStyle w:val="Hyperlink"/>
                <w:rFonts w:cs="Gill Sans"/>
                <w:noProof/>
                <w:lang w:val="pt-BR"/>
              </w:rPr>
              <w:t>Anexos</w:t>
            </w:r>
            <w:r w:rsidR="00BD2BCC">
              <w:rPr>
                <w:noProof/>
                <w:webHidden/>
              </w:rPr>
              <w:tab/>
            </w:r>
            <w:r w:rsidR="00BD2BCC">
              <w:rPr>
                <w:noProof/>
                <w:webHidden/>
              </w:rPr>
              <w:fldChar w:fldCharType="begin"/>
            </w:r>
            <w:r w:rsidR="00BD2BCC">
              <w:rPr>
                <w:noProof/>
                <w:webHidden/>
              </w:rPr>
              <w:instrText xml:space="preserve"> PAGEREF _Toc47384672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6F940441" w14:textId="6E2B44A6" w:rsidR="00BD2BCC" w:rsidRDefault="00082F16">
          <w:pPr>
            <w:pStyle w:val="TOC2"/>
            <w:rPr>
              <w:rFonts w:asciiTheme="minorHAnsi" w:eastAsiaTheme="minorEastAsia" w:hAnsiTheme="minorHAnsi" w:cstheme="minorBidi"/>
              <w:smallCaps w:val="0"/>
              <w:noProof/>
              <w:sz w:val="24"/>
              <w:szCs w:val="24"/>
              <w:lang w:val="en-US"/>
            </w:rPr>
          </w:pPr>
          <w:hyperlink w:anchor="_Toc47384673" w:history="1">
            <w:r w:rsidR="00BD2BCC" w:rsidRPr="00350AFB">
              <w:rPr>
                <w:rStyle w:val="Hyperlink"/>
                <w:rFonts w:cs="Gill Sans"/>
                <w:noProof/>
                <w:lang w:val="pt-BR"/>
              </w:rPr>
              <w:t>As onze entrevistas no contexto da PoC</w:t>
            </w:r>
            <w:r w:rsidR="00BD2BCC">
              <w:rPr>
                <w:noProof/>
                <w:webHidden/>
              </w:rPr>
              <w:tab/>
            </w:r>
            <w:r w:rsidR="00BD2BCC">
              <w:rPr>
                <w:noProof/>
                <w:webHidden/>
              </w:rPr>
              <w:fldChar w:fldCharType="begin"/>
            </w:r>
            <w:r w:rsidR="00BD2BCC">
              <w:rPr>
                <w:noProof/>
                <w:webHidden/>
              </w:rPr>
              <w:instrText xml:space="preserve"> PAGEREF _Toc47384673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1C742B26" w14:textId="0F7DA444" w:rsidR="00BD2BCC" w:rsidRDefault="00082F16">
          <w:pPr>
            <w:pStyle w:val="TOC2"/>
            <w:rPr>
              <w:rFonts w:asciiTheme="minorHAnsi" w:eastAsiaTheme="minorEastAsia" w:hAnsiTheme="minorHAnsi" w:cstheme="minorBidi"/>
              <w:smallCaps w:val="0"/>
              <w:noProof/>
              <w:sz w:val="24"/>
              <w:szCs w:val="24"/>
              <w:lang w:val="en-US"/>
            </w:rPr>
          </w:pPr>
          <w:hyperlink w:anchor="_Toc47384674" w:history="1">
            <w:r w:rsidR="00BD2BCC" w:rsidRPr="00350AFB">
              <w:rPr>
                <w:rStyle w:val="Hyperlink"/>
                <w:rFonts w:cs="Gill Sans"/>
                <w:noProof/>
                <w:lang w:val="pt-BR"/>
              </w:rPr>
              <w:t>Os cinco esboços teóricos no contexto da PoC</w:t>
            </w:r>
            <w:r w:rsidR="00BD2BCC">
              <w:rPr>
                <w:noProof/>
                <w:webHidden/>
              </w:rPr>
              <w:tab/>
            </w:r>
            <w:r w:rsidR="00BD2BCC">
              <w:rPr>
                <w:noProof/>
                <w:webHidden/>
              </w:rPr>
              <w:fldChar w:fldCharType="begin"/>
            </w:r>
            <w:r w:rsidR="00BD2BCC">
              <w:rPr>
                <w:noProof/>
                <w:webHidden/>
              </w:rPr>
              <w:instrText xml:space="preserve"> PAGEREF _Toc47384674 \h </w:instrText>
            </w:r>
            <w:r w:rsidR="00BD2BCC">
              <w:rPr>
                <w:noProof/>
                <w:webHidden/>
              </w:rPr>
            </w:r>
            <w:r w:rsidR="00BD2BCC">
              <w:rPr>
                <w:noProof/>
                <w:webHidden/>
              </w:rPr>
              <w:fldChar w:fldCharType="separate"/>
            </w:r>
            <w:r w:rsidR="00BD2BCC">
              <w:rPr>
                <w:noProof/>
                <w:webHidden/>
              </w:rPr>
              <w:t>532</w:t>
            </w:r>
            <w:r w:rsidR="00BD2BCC">
              <w:rPr>
                <w:noProof/>
                <w:webHidden/>
              </w:rPr>
              <w:fldChar w:fldCharType="end"/>
            </w:r>
          </w:hyperlink>
        </w:p>
        <w:p w14:paraId="2FA81C42" w14:textId="0334D5A8" w:rsidR="00BD2BCC" w:rsidRDefault="00082F16">
          <w:pPr>
            <w:pStyle w:val="TOC2"/>
            <w:rPr>
              <w:rFonts w:asciiTheme="minorHAnsi" w:eastAsiaTheme="minorEastAsia" w:hAnsiTheme="minorHAnsi" w:cstheme="minorBidi"/>
              <w:smallCaps w:val="0"/>
              <w:noProof/>
              <w:sz w:val="24"/>
              <w:szCs w:val="24"/>
              <w:lang w:val="en-US"/>
            </w:rPr>
          </w:pPr>
          <w:hyperlink w:anchor="_Toc47384675" w:history="1">
            <w:r w:rsidR="00BD2BCC" w:rsidRPr="00350AFB">
              <w:rPr>
                <w:rStyle w:val="Hyperlink"/>
                <w:rFonts w:cs="Gill Sans"/>
                <w:noProof/>
                <w:lang w:val="pt-BR"/>
              </w:rPr>
              <w:t>O modelo de contexto e sua rede de conhecimento baseada na estrutura da atividade</w:t>
            </w:r>
            <w:r w:rsidR="00BD2BCC">
              <w:rPr>
                <w:noProof/>
                <w:webHidden/>
              </w:rPr>
              <w:tab/>
            </w:r>
            <w:r w:rsidR="00BD2BCC">
              <w:rPr>
                <w:noProof/>
                <w:webHidden/>
              </w:rPr>
              <w:fldChar w:fldCharType="begin"/>
            </w:r>
            <w:r w:rsidR="00BD2BCC">
              <w:rPr>
                <w:noProof/>
                <w:webHidden/>
              </w:rPr>
              <w:instrText xml:space="preserve"> PAGEREF _Toc47384675 \h </w:instrText>
            </w:r>
            <w:r w:rsidR="00BD2BCC">
              <w:rPr>
                <w:noProof/>
                <w:webHidden/>
              </w:rPr>
            </w:r>
            <w:r w:rsidR="00BD2BCC">
              <w:rPr>
                <w:noProof/>
                <w:webHidden/>
              </w:rPr>
              <w:fldChar w:fldCharType="separate"/>
            </w:r>
            <w:r w:rsidR="00BD2BCC">
              <w:rPr>
                <w:noProof/>
                <w:webHidden/>
              </w:rPr>
              <w:t>537</w:t>
            </w:r>
            <w:r w:rsidR="00BD2BCC">
              <w:rPr>
                <w:noProof/>
                <w:webHidden/>
              </w:rPr>
              <w:fldChar w:fldCharType="end"/>
            </w:r>
          </w:hyperlink>
        </w:p>
        <w:p w14:paraId="5F50E671" w14:textId="30E7AAD2" w:rsidR="00BD2BCC" w:rsidRDefault="00082F16">
          <w:pPr>
            <w:pStyle w:val="TOC2"/>
            <w:rPr>
              <w:rFonts w:asciiTheme="minorHAnsi" w:eastAsiaTheme="minorEastAsia" w:hAnsiTheme="minorHAnsi" w:cstheme="minorBidi"/>
              <w:smallCaps w:val="0"/>
              <w:noProof/>
              <w:sz w:val="24"/>
              <w:szCs w:val="24"/>
              <w:lang w:val="en-US"/>
            </w:rPr>
          </w:pPr>
          <w:hyperlink w:anchor="_Toc47384676" w:history="1">
            <w:r w:rsidR="00BD2BCC" w:rsidRPr="00350AFB">
              <w:rPr>
                <w:rStyle w:val="Hyperlink"/>
                <w:rFonts w:cs="Gill Sans"/>
                <w:noProof/>
                <w:lang w:val="pt-BR"/>
              </w:rPr>
              <w:t>A rede completa de conhecimento no contexto da PoC</w:t>
            </w:r>
            <w:r w:rsidR="00BD2BCC">
              <w:rPr>
                <w:noProof/>
                <w:webHidden/>
              </w:rPr>
              <w:tab/>
            </w:r>
            <w:r w:rsidR="00BD2BCC">
              <w:rPr>
                <w:noProof/>
                <w:webHidden/>
              </w:rPr>
              <w:fldChar w:fldCharType="begin"/>
            </w:r>
            <w:r w:rsidR="00BD2BCC">
              <w:rPr>
                <w:noProof/>
                <w:webHidden/>
              </w:rPr>
              <w:instrText xml:space="preserve"> PAGEREF _Toc47384676 \h </w:instrText>
            </w:r>
            <w:r w:rsidR="00BD2BCC">
              <w:rPr>
                <w:noProof/>
                <w:webHidden/>
              </w:rPr>
            </w:r>
            <w:r w:rsidR="00BD2BCC">
              <w:rPr>
                <w:noProof/>
                <w:webHidden/>
              </w:rPr>
              <w:fldChar w:fldCharType="separate"/>
            </w:r>
            <w:r w:rsidR="00BD2BCC">
              <w:rPr>
                <w:noProof/>
                <w:webHidden/>
              </w:rPr>
              <w:t>542</w:t>
            </w:r>
            <w:r w:rsidR="00BD2BCC">
              <w:rPr>
                <w:noProof/>
                <w:webHidden/>
              </w:rPr>
              <w:fldChar w:fldCharType="end"/>
            </w:r>
          </w:hyperlink>
        </w:p>
        <w:p w14:paraId="47C1F4B2" w14:textId="3DA56E6B" w:rsidR="003C7681" w:rsidRPr="0050469B" w:rsidRDefault="00871035" w:rsidP="0087103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8"/>
          <w:headerReference w:type="default" r:id="rId19"/>
          <w:footerReference w:type="even" r:id="rId20"/>
          <w:footerReference w:type="default" r:id="rId21"/>
          <w:pgSz w:w="11900" w:h="16820"/>
          <w:pgMar w:top="1440" w:right="1457" w:bottom="1355" w:left="1797" w:header="720" w:footer="680" w:gutter="0"/>
          <w:cols w:space="720"/>
          <w:docGrid w:linePitch="360"/>
        </w:sectPr>
      </w:pPr>
      <w:bookmarkStart w:id="1589" w:name="_Toc13052669"/>
      <w:bookmarkStart w:id="1590" w:name="_Toc13053029"/>
      <w:bookmarkStart w:id="1591" w:name="_Toc13053118"/>
      <w:bookmarkStart w:id="1592" w:name="_Toc41897395"/>
      <w:bookmarkStart w:id="1593" w:name="_Toc506450680"/>
      <w:bookmarkStart w:id="1594"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595" w:name="_Toc47384614"/>
      <w:r w:rsidRPr="0050469B">
        <w:rPr>
          <w:rFonts w:ascii="Gill Sans" w:hAnsi="Gill Sans" w:cs="Gill Sans" w:hint="cs"/>
          <w:color w:val="000000" w:themeColor="text1"/>
          <w:sz w:val="40"/>
          <w:szCs w:val="40"/>
          <w:lang w:val="pt-BR"/>
        </w:rPr>
        <w:lastRenderedPageBreak/>
        <w:t>Introdução</w:t>
      </w:r>
      <w:bookmarkEnd w:id="1589"/>
      <w:bookmarkEnd w:id="1590"/>
      <w:bookmarkEnd w:id="1591"/>
      <w:bookmarkEnd w:id="1592"/>
      <w:bookmarkEnd w:id="1595"/>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596" w:name="_Toc13052670"/>
      <w:bookmarkStart w:id="1597" w:name="_Toc13053030"/>
      <w:bookmarkStart w:id="1598" w:name="_Toc13053119"/>
      <w:bookmarkStart w:id="1599" w:name="_Toc41897396"/>
      <w:bookmarkStart w:id="1600" w:name="_Toc47384615"/>
      <w:r w:rsidRPr="0050469B">
        <w:rPr>
          <w:rFonts w:ascii="Gill Sans" w:hAnsi="Gill Sans" w:cs="Gill Sans" w:hint="cs"/>
          <w:b w:val="0"/>
          <w:color w:val="000000" w:themeColor="text1"/>
          <w:sz w:val="36"/>
          <w:szCs w:val="36"/>
          <w:lang w:val="pt-BR"/>
        </w:rPr>
        <w:t>enquadrament</w:t>
      </w:r>
      <w:bookmarkEnd w:id="1596"/>
      <w:bookmarkEnd w:id="1597"/>
      <w:bookmarkEnd w:id="1598"/>
      <w:bookmarkEnd w:id="1599"/>
      <w:r w:rsidR="007B05C1">
        <w:rPr>
          <w:rFonts w:ascii="Gill Sans" w:hAnsi="Gill Sans" w:cs="Gill Sans"/>
          <w:b w:val="0"/>
          <w:color w:val="000000" w:themeColor="text1"/>
          <w:sz w:val="36"/>
          <w:szCs w:val="36"/>
          <w:lang w:val="pt-BR"/>
        </w:rPr>
        <w:t>o</w:t>
      </w:r>
      <w:bookmarkEnd w:id="1600"/>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1" w:name="_Toc13052671"/>
      <w:bookmarkStart w:id="1602" w:name="_Toc13053031"/>
      <w:bookmarkStart w:id="1603" w:name="_Toc13053120"/>
      <w:bookmarkStart w:id="1604" w:name="_Toc41897397"/>
      <w:bookmarkStart w:id="1605" w:name="_Toc47384616"/>
      <w:r w:rsidRPr="0050469B">
        <w:rPr>
          <w:rFonts w:ascii="Gill Sans" w:hAnsi="Gill Sans" w:cs="Gill Sans" w:hint="cs"/>
          <w:b w:val="0"/>
          <w:color w:val="000000" w:themeColor="text1"/>
          <w:sz w:val="36"/>
          <w:szCs w:val="36"/>
          <w:lang w:val="pt-BR"/>
        </w:rPr>
        <w:t>motivação</w:t>
      </w:r>
      <w:bookmarkEnd w:id="1601"/>
      <w:bookmarkEnd w:id="1602"/>
      <w:bookmarkEnd w:id="1603"/>
      <w:bookmarkEnd w:id="1604"/>
      <w:bookmarkEnd w:id="1605"/>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6" w:name="_Toc13052672"/>
      <w:bookmarkStart w:id="1607" w:name="_Toc13053032"/>
      <w:bookmarkStart w:id="1608" w:name="_Toc13053121"/>
      <w:bookmarkStart w:id="1609" w:name="_Toc41897398"/>
      <w:bookmarkStart w:id="1610" w:name="_Toc47384617"/>
      <w:r w:rsidRPr="0050469B">
        <w:rPr>
          <w:rFonts w:ascii="Gill Sans" w:hAnsi="Gill Sans" w:cs="Gill Sans" w:hint="cs"/>
          <w:b w:val="0"/>
          <w:color w:val="000000" w:themeColor="text1"/>
          <w:sz w:val="36"/>
          <w:szCs w:val="36"/>
          <w:lang w:val="pt-BR"/>
        </w:rPr>
        <w:t>objetivo/questã</w:t>
      </w:r>
      <w:bookmarkEnd w:id="1606"/>
      <w:bookmarkEnd w:id="1607"/>
      <w:bookmarkEnd w:id="1608"/>
      <w:r w:rsidR="003A66D7" w:rsidRPr="0050469B">
        <w:rPr>
          <w:rFonts w:ascii="Gill Sans" w:hAnsi="Gill Sans" w:cs="Gill Sans"/>
          <w:b w:val="0"/>
          <w:color w:val="000000" w:themeColor="text1"/>
          <w:sz w:val="36"/>
          <w:szCs w:val="36"/>
          <w:lang w:val="pt-BR"/>
        </w:rPr>
        <w:t>o</w:t>
      </w:r>
      <w:bookmarkEnd w:id="1609"/>
      <w:bookmarkEnd w:id="1610"/>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1" w:name="_Toc13052674"/>
      <w:bookmarkStart w:id="1612" w:name="_Toc13053034"/>
      <w:bookmarkStart w:id="1613" w:name="_Toc13053123"/>
      <w:bookmarkStart w:id="1614" w:name="_Toc41897399"/>
      <w:bookmarkStart w:id="1615" w:name="_Toc47384618"/>
      <w:r w:rsidRPr="0050469B">
        <w:rPr>
          <w:rFonts w:ascii="Gill Sans" w:hAnsi="Gill Sans" w:cs="Gill Sans" w:hint="cs"/>
          <w:b w:val="0"/>
          <w:color w:val="000000" w:themeColor="text1"/>
          <w:sz w:val="36"/>
          <w:szCs w:val="36"/>
          <w:lang w:val="pt-BR"/>
        </w:rPr>
        <w:t>súmula do conhecimento novo</w:t>
      </w:r>
      <w:bookmarkEnd w:id="1611"/>
      <w:bookmarkEnd w:id="1612"/>
      <w:bookmarkEnd w:id="1613"/>
      <w:bookmarkEnd w:id="1614"/>
      <w:bookmarkEnd w:id="1615"/>
    </w:p>
    <w:p w14:paraId="0A7163B9" w14:textId="5B19AF8E" w:rsidR="00317252" w:rsidRPr="0050469B" w:rsidRDefault="00317252" w:rsidP="00317252">
      <w:pPr>
        <w:pStyle w:val="Heading2"/>
        <w:spacing w:before="0"/>
        <w:rPr>
          <w:color w:val="000000" w:themeColor="text1"/>
          <w:lang w:val="pt-BR"/>
        </w:rPr>
      </w:pPr>
      <w:bookmarkStart w:id="1616" w:name="_Toc13052675"/>
      <w:bookmarkStart w:id="1617" w:name="_Toc13053035"/>
      <w:bookmarkStart w:id="1618" w:name="_Toc13053124"/>
      <w:bookmarkStart w:id="1619" w:name="_Toc41897400"/>
      <w:bookmarkStart w:id="1620" w:name="_Toc47384619"/>
      <w:r w:rsidRPr="0050469B">
        <w:rPr>
          <w:rFonts w:ascii="Gill Sans" w:hAnsi="Gill Sans" w:cs="Gill Sans" w:hint="cs"/>
          <w:b w:val="0"/>
          <w:color w:val="000000" w:themeColor="text1"/>
          <w:sz w:val="36"/>
          <w:szCs w:val="36"/>
          <w:lang w:val="pt-BR"/>
        </w:rPr>
        <w:t>o que está a segui</w:t>
      </w:r>
      <w:bookmarkEnd w:id="1616"/>
      <w:bookmarkEnd w:id="1617"/>
      <w:bookmarkEnd w:id="1618"/>
      <w:bookmarkEnd w:id="1619"/>
      <w:r w:rsidR="00550ADE">
        <w:rPr>
          <w:rFonts w:ascii="Gill Sans" w:hAnsi="Gill Sans" w:cs="Gill Sans"/>
          <w:b w:val="0"/>
          <w:color w:val="000000" w:themeColor="text1"/>
          <w:sz w:val="36"/>
          <w:szCs w:val="36"/>
          <w:lang w:val="pt-BR"/>
        </w:rPr>
        <w:t>r</w:t>
      </w:r>
      <w:bookmarkEnd w:id="1620"/>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E0752E7" w:rsidR="001D79D6" w:rsidRPr="0050469B" w:rsidRDefault="001D79D6" w:rsidP="00CF152D">
      <w:pPr>
        <w:pStyle w:val="Tese-Heading1"/>
      </w:pPr>
      <w:bookmarkStart w:id="1621" w:name="_Toc13052676"/>
      <w:bookmarkStart w:id="1622" w:name="_Toc13053036"/>
      <w:bookmarkStart w:id="1623" w:name="_Toc13053125"/>
      <w:bookmarkStart w:id="1624" w:name="_Toc41897401"/>
      <w:bookmarkStart w:id="1625" w:name="_Toc47384620"/>
      <w:r w:rsidRPr="0050469B">
        <w:lastRenderedPageBreak/>
        <w:t>1</w:t>
      </w:r>
      <w:r w:rsidR="00541015" w:rsidRPr="0050469B">
        <w:t>.</w:t>
      </w:r>
      <w:r w:rsidRPr="0050469B">
        <w:t xml:space="preserve"> </w:t>
      </w:r>
      <w:bookmarkEnd w:id="1593"/>
      <w:bookmarkEnd w:id="1594"/>
      <w:r w:rsidR="00507DDE" w:rsidRPr="0050469B">
        <w:t xml:space="preserve">O </w:t>
      </w:r>
      <w:r w:rsidR="002C4443" w:rsidRPr="0050469B">
        <w:t>Contexto da Prova de Conceito</w:t>
      </w:r>
      <w:bookmarkEnd w:id="1621"/>
      <w:bookmarkEnd w:id="1622"/>
      <w:bookmarkEnd w:id="1623"/>
      <w:bookmarkEnd w:id="1624"/>
      <w:r w:rsidR="005309C9" w:rsidRPr="0050469B">
        <w:t xml:space="preserve"> (PoC)</w:t>
      </w:r>
      <w:bookmarkEnd w:id="1625"/>
    </w:p>
    <w:p w14:paraId="4E3CF7F1" w14:textId="7D940199" w:rsidR="002731A5" w:rsidRPr="0050469B" w:rsidRDefault="00C9328B" w:rsidP="00CF152D">
      <w:pPr>
        <w:pStyle w:val="Tese-Introduo-Captulo"/>
      </w:pPr>
      <w:bookmarkStart w:id="1626" w:name="_Toc506450681"/>
      <w:bookmarkStart w:id="1627" w:name="_Toc512804494"/>
      <w:bookmarkStart w:id="1628" w:name="OLE_LINK164"/>
      <w:bookmarkStart w:id="1629" w:name="OLE_LINK439"/>
      <w:r w:rsidRPr="0050469B">
        <w:t xml:space="preserve">Este </w:t>
      </w:r>
    </w:p>
    <w:p w14:paraId="4CF19AA1" w14:textId="19C14D32" w:rsidR="002731A5" w:rsidRPr="0050469B" w:rsidRDefault="00E70DAF" w:rsidP="00CF152D">
      <w:pPr>
        <w:pStyle w:val="Tese-Heading2"/>
        <w:rPr>
          <w:b/>
        </w:rPr>
      </w:pPr>
      <w:bookmarkStart w:id="1630" w:name="_Toc13052677"/>
      <w:bookmarkStart w:id="1631" w:name="_Toc13053037"/>
      <w:bookmarkStart w:id="1632" w:name="_Toc13053126"/>
      <w:bookmarkStart w:id="1633" w:name="_Toc41897402"/>
      <w:bookmarkStart w:id="1634" w:name="_Toc47384621"/>
      <w:r w:rsidRPr="0050469B">
        <w:rPr>
          <w:rFonts w:hint="cs"/>
        </w:rPr>
        <w:t xml:space="preserve">1.1. </w:t>
      </w:r>
      <w:r w:rsidRPr="0050469B">
        <w:t xml:space="preserve">A </w:t>
      </w:r>
      <w:r w:rsidR="005309C9" w:rsidRPr="0050469B">
        <w:t xml:space="preserve">PoC </w:t>
      </w:r>
      <w:r w:rsidR="00A504F6" w:rsidRPr="0050469B">
        <w:t>– uma introdução</w:t>
      </w:r>
      <w:bookmarkEnd w:id="1630"/>
      <w:bookmarkEnd w:id="1631"/>
      <w:bookmarkEnd w:id="1632"/>
      <w:bookmarkEnd w:id="1633"/>
      <w:bookmarkEnd w:id="1634"/>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35" w:name="_Toc13052678"/>
      <w:bookmarkStart w:id="1636" w:name="_Toc13053038"/>
      <w:bookmarkStart w:id="1637" w:name="_Toc13053127"/>
      <w:bookmarkStart w:id="1638" w:name="_Toc41897403"/>
      <w:bookmarkStart w:id="1639" w:name="_Toc47384622"/>
      <w:r w:rsidRPr="0050469B">
        <w:t xml:space="preserve">1.2. A </w:t>
      </w:r>
      <w:r w:rsidR="005309C9" w:rsidRPr="0050469B">
        <w:t>PoC</w:t>
      </w:r>
      <w:r w:rsidRPr="0050469B">
        <w:t xml:space="preserve"> e sua aplicabilidade</w:t>
      </w:r>
      <w:bookmarkEnd w:id="1635"/>
      <w:bookmarkEnd w:id="1636"/>
      <w:bookmarkEnd w:id="1637"/>
      <w:bookmarkEnd w:id="1638"/>
      <w:bookmarkEnd w:id="1639"/>
    </w:p>
    <w:p w14:paraId="02096041" w14:textId="24BF820D" w:rsidR="00C56E2C" w:rsidRPr="0050469B" w:rsidRDefault="00B35DC8" w:rsidP="00C61741">
      <w:pPr>
        <w:pStyle w:val="Tese-Normal"/>
        <w:rPr>
          <w:noProof/>
        </w:rPr>
      </w:pPr>
      <w:bookmarkStart w:id="1640" w:name="OLE_LINK274"/>
      <w:bookmarkStart w:id="1641" w:name="OLE_LINK97"/>
      <w:bookmarkStart w:id="1642" w:name="OLE_LINK88"/>
      <w:bookmarkStart w:id="1643" w:name="OLE_LINK250"/>
      <w:bookmarkStart w:id="1644" w:name="OLE_LINK249"/>
      <w:bookmarkStart w:id="1645" w:name="OLE_LINK246"/>
      <w:bookmarkEnd w:id="1640"/>
      <w:bookmarkEnd w:id="1641"/>
      <w:bookmarkEnd w:id="1642"/>
      <w:r w:rsidRPr="0050469B">
        <w:t xml:space="preserve">A PoC </w:t>
      </w:r>
      <w:bookmarkEnd w:id="1643"/>
      <w:bookmarkEnd w:id="1644"/>
      <w:bookmarkEnd w:id="1645"/>
    </w:p>
    <w:p w14:paraId="73E9711C" w14:textId="38814FF6" w:rsidR="00AC36C9" w:rsidRPr="0050469B" w:rsidRDefault="00C56E2C" w:rsidP="002A0895">
      <w:pPr>
        <w:pStyle w:val="Tese-Heading2"/>
      </w:pPr>
      <w:bookmarkStart w:id="1646" w:name="_Toc13052679"/>
      <w:bookmarkStart w:id="1647" w:name="_Toc13053039"/>
      <w:bookmarkStart w:id="1648" w:name="_Toc13053128"/>
      <w:bookmarkStart w:id="1649" w:name="_Toc41897404"/>
      <w:bookmarkStart w:id="1650" w:name="_Toc47384623"/>
      <w:r w:rsidRPr="0050469B">
        <w:t xml:space="preserve">1.3. A </w:t>
      </w:r>
      <w:r w:rsidR="005309C9" w:rsidRPr="0050469B">
        <w:t>PoC</w:t>
      </w:r>
      <w:r w:rsidRPr="0050469B">
        <w:t xml:space="preserve"> e os Sistemas de Informação</w:t>
      </w:r>
      <w:bookmarkStart w:id="1651" w:name="OLE_LINK109"/>
      <w:bookmarkStart w:id="1652" w:name="OLE_LINK95"/>
      <w:bookmarkStart w:id="1653" w:name="OLE_LINK238"/>
      <w:bookmarkStart w:id="1654" w:name="OLE_LINK96"/>
      <w:bookmarkStart w:id="1655" w:name="OLE_LINK279"/>
      <w:bookmarkStart w:id="1656" w:name="OLE_LINK46"/>
      <w:bookmarkStart w:id="1657" w:name="OLE_LINK467"/>
      <w:bookmarkEnd w:id="1646"/>
      <w:bookmarkEnd w:id="1647"/>
      <w:bookmarkEnd w:id="1648"/>
      <w:bookmarkEnd w:id="1649"/>
      <w:bookmarkEnd w:id="1650"/>
    </w:p>
    <w:p w14:paraId="13B9BB36" w14:textId="69596472" w:rsidR="00C61741" w:rsidRPr="0050469B" w:rsidRDefault="00BB1D70" w:rsidP="00C61741">
      <w:pPr>
        <w:pStyle w:val="Tese-Normal"/>
        <w:rPr>
          <w:noProof/>
        </w:rPr>
      </w:pPr>
      <w:bookmarkStart w:id="1658" w:name="_Toc13052680"/>
      <w:bookmarkStart w:id="1659" w:name="_Toc13053040"/>
      <w:bookmarkStart w:id="1660" w:name="_Toc13053129"/>
      <w:bookmarkEnd w:id="1651"/>
      <w:bookmarkEnd w:id="1652"/>
      <w:bookmarkEnd w:id="1653"/>
      <w:bookmarkEnd w:id="1654"/>
      <w:bookmarkEnd w:id="1655"/>
      <w:bookmarkEnd w:id="1656"/>
      <w:bookmarkEnd w:id="1657"/>
      <w:r w:rsidRPr="0050469B">
        <w:t xml:space="preserve">Os trabalhos </w:t>
      </w:r>
      <w:bookmarkStart w:id="1661" w:name="OLE_LINK355"/>
    </w:p>
    <w:p w14:paraId="0F0AE2CE" w14:textId="1039DF37" w:rsidR="002C4443" w:rsidRPr="0050469B" w:rsidRDefault="00C56E2C" w:rsidP="005D2A0B">
      <w:pPr>
        <w:pStyle w:val="Tese-Heading2"/>
      </w:pPr>
      <w:bookmarkStart w:id="1662" w:name="_Toc41897405"/>
      <w:bookmarkStart w:id="1663" w:name="_Toc47384624"/>
      <w:bookmarkEnd w:id="1661"/>
      <w:r w:rsidRPr="0050469B">
        <w:t xml:space="preserve">1.4. </w:t>
      </w:r>
      <w:r w:rsidR="002731A5" w:rsidRPr="0050469B">
        <w:t xml:space="preserve">A </w:t>
      </w:r>
      <w:r w:rsidR="005309C9" w:rsidRPr="0050469B">
        <w:t>PoC</w:t>
      </w:r>
      <w:r w:rsidR="002731A5" w:rsidRPr="0050469B">
        <w:t xml:space="preserve"> e nossas reflexões</w:t>
      </w:r>
      <w:bookmarkEnd w:id="1658"/>
      <w:bookmarkEnd w:id="1659"/>
      <w:bookmarkEnd w:id="1660"/>
      <w:bookmarkEnd w:id="1662"/>
      <w:bookmarkEnd w:id="1663"/>
    </w:p>
    <w:p w14:paraId="7DA79C66" w14:textId="256F63B3" w:rsidR="007A798B" w:rsidRPr="0050469B" w:rsidRDefault="00D003F3" w:rsidP="00C61741">
      <w:pPr>
        <w:pStyle w:val="Tese-Normal"/>
      </w:pPr>
      <w:bookmarkStart w:id="1664" w:name="_Toc13052681"/>
      <w:bookmarkStart w:id="1665" w:name="_Toc13053041"/>
      <w:bookmarkStart w:id="1666" w:name="_Toc13053130"/>
      <w:r w:rsidRPr="0050469B">
        <w:rPr>
          <w:rFonts w:eastAsia="Calibri"/>
        </w:rPr>
        <w:t xml:space="preserve">No contexto </w:t>
      </w:r>
    </w:p>
    <w:p w14:paraId="6800FD50" w14:textId="10F04EBA" w:rsidR="00B91133" w:rsidRPr="0050469B" w:rsidRDefault="00DE5770" w:rsidP="009F3589">
      <w:pPr>
        <w:pStyle w:val="Tese-Heading1"/>
      </w:pPr>
      <w:bookmarkStart w:id="1667" w:name="_Toc41897406"/>
      <w:bookmarkStart w:id="1668" w:name="_Toc47384625"/>
      <w:r w:rsidRPr="0050469B">
        <w:t>2</w:t>
      </w:r>
      <w:r w:rsidR="00541015" w:rsidRPr="0050469B">
        <w:t>.</w:t>
      </w:r>
      <w:r w:rsidRPr="0050469B">
        <w:t xml:space="preserve"> </w:t>
      </w:r>
      <w:r w:rsidR="002C4443" w:rsidRPr="0050469B">
        <w:t>Objetivo e Metodologia</w:t>
      </w:r>
      <w:bookmarkEnd w:id="1664"/>
      <w:bookmarkEnd w:id="1665"/>
      <w:bookmarkEnd w:id="1666"/>
      <w:bookmarkEnd w:id="1667"/>
      <w:bookmarkEnd w:id="1668"/>
    </w:p>
    <w:p w14:paraId="18EAD9A1" w14:textId="16764D1F" w:rsidR="00FB6033" w:rsidRPr="0050469B" w:rsidRDefault="000F4DBD" w:rsidP="009F3589">
      <w:pPr>
        <w:pStyle w:val="Tese-Introduo-Captulo"/>
      </w:pPr>
      <w:bookmarkStart w:id="1669" w:name="_Toc13052682"/>
      <w:bookmarkStart w:id="1670" w:name="_Toc13053042"/>
      <w:bookmarkStart w:id="1671" w:name="_Toc13053131"/>
      <w:r w:rsidRPr="0050469B">
        <w:t xml:space="preserve">Este </w:t>
      </w:r>
    </w:p>
    <w:p w14:paraId="7ED33F79" w14:textId="7A9B6241" w:rsidR="005168B5" w:rsidRPr="0050469B" w:rsidRDefault="005168B5" w:rsidP="009F3589">
      <w:pPr>
        <w:pStyle w:val="Tese-Heading2"/>
      </w:pPr>
      <w:bookmarkStart w:id="1672" w:name="_Toc41897407"/>
      <w:bookmarkStart w:id="1673" w:name="_Toc47384626"/>
      <w:r w:rsidRPr="0050469B">
        <w:t>2.1. As lentes teóricas adotadas em nossa investigação</w:t>
      </w:r>
      <w:bookmarkEnd w:id="1669"/>
      <w:bookmarkEnd w:id="1670"/>
      <w:bookmarkEnd w:id="1671"/>
      <w:bookmarkEnd w:id="1672"/>
      <w:bookmarkEnd w:id="1673"/>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74" w:name="_Toc13052683"/>
      <w:bookmarkStart w:id="1675" w:name="_Toc13053043"/>
      <w:bookmarkStart w:id="1676" w:name="_Toc13053132"/>
      <w:bookmarkStart w:id="1677" w:name="_Toc41897408"/>
      <w:bookmarkStart w:id="1678" w:name="_Toc47384627"/>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74"/>
      <w:bookmarkEnd w:id="1675"/>
      <w:bookmarkEnd w:id="1676"/>
      <w:bookmarkEnd w:id="1677"/>
      <w:bookmarkEnd w:id="1678"/>
      <w:r w:rsidR="00FA3443" w:rsidRPr="0050469B">
        <w:t xml:space="preserve"> </w:t>
      </w:r>
    </w:p>
    <w:p w14:paraId="2BE23768" w14:textId="54CE63DD" w:rsidR="00D8349F" w:rsidRPr="0050469B" w:rsidRDefault="00882C4E" w:rsidP="00D8349F">
      <w:pPr>
        <w:pStyle w:val="Tese-Normal"/>
        <w:rPr>
          <w:rFonts w:eastAsia="Times"/>
        </w:rPr>
      </w:pPr>
      <w:bookmarkStart w:id="1679" w:name="_Toc13052684"/>
      <w:bookmarkStart w:id="1680" w:name="_Toc13053044"/>
      <w:bookmarkStart w:id="1681" w:name="_Toc13053133"/>
      <w:r w:rsidRPr="0050469B">
        <w:rPr>
          <w:noProof/>
        </w:rPr>
        <w:t xml:space="preserve">Em nossa </w:t>
      </w:r>
    </w:p>
    <w:p w14:paraId="23214A4D" w14:textId="6D6755D6" w:rsidR="00FA3443" w:rsidRPr="0050469B" w:rsidRDefault="00F97E59" w:rsidP="009F3589">
      <w:pPr>
        <w:pStyle w:val="Tese-Heading2"/>
      </w:pPr>
      <w:bookmarkStart w:id="1682" w:name="_Toc41897409"/>
      <w:bookmarkStart w:id="1683" w:name="_Toc47384628"/>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79"/>
      <w:bookmarkEnd w:id="1680"/>
      <w:bookmarkEnd w:id="1681"/>
      <w:bookmarkEnd w:id="1682"/>
      <w:bookmarkEnd w:id="1683"/>
    </w:p>
    <w:p w14:paraId="105E3754" w14:textId="16BFAB76" w:rsidR="00D8349F" w:rsidRPr="0050469B" w:rsidRDefault="006D4608" w:rsidP="00D8349F">
      <w:pPr>
        <w:pStyle w:val="Tese-Normal"/>
        <w:rPr>
          <w:rFonts w:eastAsia="Times"/>
          <w:color w:val="000000" w:themeColor="text1"/>
        </w:rPr>
      </w:pPr>
      <w:bookmarkStart w:id="1684" w:name="_Toc13052685"/>
      <w:bookmarkStart w:id="1685" w:name="_Toc13053045"/>
      <w:bookmarkStart w:id="1686" w:name="_Toc13053134"/>
      <w:r w:rsidRPr="0050469B">
        <w:t xml:space="preserve">De acordo </w:t>
      </w:r>
    </w:p>
    <w:p w14:paraId="5F6B000E" w14:textId="14B1137B" w:rsidR="00A07EDE" w:rsidRPr="0050469B" w:rsidRDefault="00F97E59" w:rsidP="009F3589">
      <w:pPr>
        <w:pStyle w:val="Tese-Heading2"/>
      </w:pPr>
      <w:bookmarkStart w:id="1687" w:name="_Toc41897410"/>
      <w:bookmarkStart w:id="1688" w:name="_Toc47384629"/>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84"/>
      <w:bookmarkEnd w:id="1685"/>
      <w:bookmarkEnd w:id="1686"/>
      <w:bookmarkEnd w:id="1687"/>
      <w:bookmarkEnd w:id="1688"/>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89" w:name="_Toc13052686"/>
      <w:bookmarkStart w:id="1690" w:name="_Toc13053046"/>
      <w:bookmarkStart w:id="1691" w:name="_Toc13053135"/>
      <w:bookmarkStart w:id="1692" w:name="_Toc41897411"/>
      <w:bookmarkStart w:id="1693" w:name="_Toc47384630"/>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89"/>
      <w:bookmarkEnd w:id="1690"/>
      <w:bookmarkEnd w:id="1691"/>
      <w:bookmarkEnd w:id="1692"/>
      <w:bookmarkEnd w:id="1693"/>
    </w:p>
    <w:p w14:paraId="70414F3A" w14:textId="3FDFC52E" w:rsidR="00D8349F" w:rsidRPr="0050469B" w:rsidRDefault="00795215" w:rsidP="00D8349F">
      <w:pPr>
        <w:pStyle w:val="Tese-Normal"/>
      </w:pPr>
      <w:bookmarkStart w:id="1694" w:name="_Toc13052687"/>
      <w:bookmarkStart w:id="1695" w:name="_Toc13053047"/>
      <w:bookmarkStart w:id="1696"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697"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698" w:name="_Toc47384631"/>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694"/>
      <w:bookmarkEnd w:id="1695"/>
      <w:bookmarkEnd w:id="1696"/>
      <w:bookmarkEnd w:id="1697"/>
      <w:bookmarkEnd w:id="1698"/>
    </w:p>
    <w:p w14:paraId="2E38516D" w14:textId="069C4E6E" w:rsidR="00513F18" w:rsidRPr="0050469B" w:rsidRDefault="00513F18" w:rsidP="00DE3FDE">
      <w:pPr>
        <w:pStyle w:val="Tese-Introduo-Captulo"/>
      </w:pPr>
      <w:bookmarkStart w:id="1699" w:name="_Toc13052688"/>
      <w:bookmarkStart w:id="1700" w:name="_Toc13053048"/>
      <w:bookmarkStart w:id="1701" w:name="_Toc13053137"/>
      <w:r w:rsidRPr="0050469B">
        <w:t xml:space="preserve">Este capítulo </w:t>
      </w:r>
    </w:p>
    <w:p w14:paraId="77B672FC" w14:textId="57BA1F55" w:rsidR="00ED513D" w:rsidRPr="0050469B" w:rsidRDefault="0050559A" w:rsidP="00DE3FDE">
      <w:pPr>
        <w:pStyle w:val="Tese-Heading2"/>
      </w:pPr>
      <w:bookmarkStart w:id="1702" w:name="_Toc41897413"/>
      <w:bookmarkStart w:id="1703" w:name="_Toc47384632"/>
      <w:r w:rsidRPr="0050469B">
        <w:rPr>
          <w:rFonts w:hint="cs"/>
        </w:rPr>
        <w:t xml:space="preserve">3.1. </w:t>
      </w:r>
      <w:r w:rsidR="000E2134" w:rsidRPr="0050469B">
        <w:t xml:space="preserve">A </w:t>
      </w:r>
      <w:r w:rsidR="002C4443" w:rsidRPr="0050469B">
        <w:rPr>
          <w:rFonts w:hint="cs"/>
        </w:rPr>
        <w:t>Engenharia do Contexto</w:t>
      </w:r>
      <w:bookmarkStart w:id="1704" w:name="OLE_LINK123"/>
      <w:bookmarkEnd w:id="1699"/>
      <w:bookmarkEnd w:id="1700"/>
      <w:bookmarkEnd w:id="1701"/>
      <w:bookmarkEnd w:id="1702"/>
      <w:bookmarkEnd w:id="1703"/>
    </w:p>
    <w:p w14:paraId="667B35F1" w14:textId="111F3E51" w:rsidR="00D8349F" w:rsidRPr="0050469B" w:rsidRDefault="00C92807" w:rsidP="00D8349F">
      <w:pPr>
        <w:pStyle w:val="Tese-Normal"/>
        <w:rPr>
          <w:noProof/>
        </w:rPr>
      </w:pPr>
      <w:bookmarkStart w:id="1705" w:name="_Toc13052689"/>
      <w:bookmarkStart w:id="1706" w:name="_Toc13053049"/>
      <w:bookmarkStart w:id="1707" w:name="_Toc13053138"/>
      <w:bookmarkEnd w:id="1704"/>
      <w:r w:rsidRPr="0050469B">
        <w:rPr>
          <w:noProof/>
        </w:rPr>
        <w:t xml:space="preserve">Na perspectiva do DSI, </w:t>
      </w:r>
    </w:p>
    <w:p w14:paraId="576E1C75" w14:textId="0CE4379D" w:rsidR="00793646" w:rsidRPr="0050469B" w:rsidRDefault="002C4443" w:rsidP="00DE3FDE">
      <w:pPr>
        <w:pStyle w:val="Tese-Heading2"/>
      </w:pPr>
      <w:bookmarkStart w:id="1708" w:name="_Toc41897414"/>
      <w:bookmarkStart w:id="1709" w:name="_Toc47384633"/>
      <w:r w:rsidRPr="0050469B">
        <w:t xml:space="preserve">3.2. </w:t>
      </w:r>
      <w:r w:rsidR="00F74FD7" w:rsidRPr="0050469B">
        <w:t xml:space="preserve">A </w:t>
      </w:r>
      <w:r w:rsidRPr="0050469B">
        <w:t>Teoria da Atividade</w:t>
      </w:r>
      <w:bookmarkEnd w:id="1705"/>
      <w:bookmarkEnd w:id="1706"/>
      <w:bookmarkEnd w:id="1707"/>
      <w:bookmarkEnd w:id="1708"/>
      <w:bookmarkEnd w:id="1709"/>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0" w:name="_Toc13052690"/>
      <w:bookmarkStart w:id="1711" w:name="_Toc13053050"/>
      <w:bookmarkStart w:id="1712" w:name="_Toc13053139"/>
      <w:bookmarkStart w:id="1713" w:name="_Toc41897415"/>
      <w:bookmarkStart w:id="1714" w:name="_Toc47384634"/>
      <w:r w:rsidRPr="0050469B">
        <w:t xml:space="preserve">3.3. </w:t>
      </w:r>
      <w:r w:rsidR="00520175" w:rsidRPr="0050469B">
        <w:t xml:space="preserve">As </w:t>
      </w:r>
      <w:r w:rsidRPr="0050469B">
        <w:t>Práticas</w:t>
      </w:r>
      <w:bookmarkEnd w:id="1710"/>
      <w:bookmarkEnd w:id="1711"/>
      <w:bookmarkEnd w:id="1712"/>
      <w:bookmarkEnd w:id="1713"/>
      <w:bookmarkEnd w:id="1714"/>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15" w:name="_Toc13052691"/>
      <w:bookmarkStart w:id="1716" w:name="_Toc13053051"/>
      <w:bookmarkStart w:id="1717" w:name="_Toc13053140"/>
    </w:p>
    <w:p w14:paraId="5D623B3E" w14:textId="5F46482F" w:rsidR="00864250" w:rsidRPr="0050469B" w:rsidRDefault="002C4443" w:rsidP="00465640">
      <w:pPr>
        <w:pStyle w:val="Tese-Heading2"/>
      </w:pPr>
      <w:bookmarkStart w:id="1718" w:name="_Toc41897416"/>
      <w:bookmarkStart w:id="1719" w:name="_Toc47384635"/>
      <w:r w:rsidRPr="0050469B">
        <w:t xml:space="preserve">3.4. </w:t>
      </w:r>
      <w:r w:rsidR="00864250" w:rsidRPr="0050469B">
        <w:t xml:space="preserve">A </w:t>
      </w:r>
      <w:r w:rsidRPr="0050469B">
        <w:t>Hermenêutica</w:t>
      </w:r>
      <w:bookmarkEnd w:id="1715"/>
      <w:bookmarkEnd w:id="1716"/>
      <w:bookmarkEnd w:id="1717"/>
      <w:bookmarkEnd w:id="1718"/>
      <w:bookmarkEnd w:id="1719"/>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0" w:name="_Toc13052692"/>
      <w:bookmarkStart w:id="1721" w:name="_Toc13053052"/>
      <w:bookmarkStart w:id="1722" w:name="_Toc13053141"/>
      <w:bookmarkStart w:id="1723" w:name="_Toc41897417"/>
      <w:bookmarkStart w:id="1724" w:name="_Toc47384636"/>
      <w:r w:rsidRPr="0050469B">
        <w:t xml:space="preserve">3.5. </w:t>
      </w:r>
      <w:r w:rsidR="008E1FA2" w:rsidRPr="0050469B">
        <w:t xml:space="preserve">A </w:t>
      </w:r>
      <w:r w:rsidRPr="0050469B">
        <w:t>Gestão do Conhecimento</w:t>
      </w:r>
      <w:bookmarkEnd w:id="1720"/>
      <w:bookmarkEnd w:id="1721"/>
      <w:bookmarkEnd w:id="1722"/>
      <w:bookmarkEnd w:id="1723"/>
      <w:bookmarkEnd w:id="1724"/>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25" w:name="_Toc13052693"/>
      <w:bookmarkStart w:id="1726" w:name="_Toc13053053"/>
      <w:bookmarkStart w:id="1727" w:name="_Toc13053142"/>
      <w:bookmarkStart w:id="1728"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29" w:name="_Toc47384637"/>
      <w:r w:rsidRPr="0050469B">
        <w:lastRenderedPageBreak/>
        <w:t>4</w:t>
      </w:r>
      <w:r w:rsidR="00541015" w:rsidRPr="0050469B">
        <w:t>.</w:t>
      </w:r>
      <w:r w:rsidRPr="0050469B">
        <w:t xml:space="preserve"> </w:t>
      </w:r>
      <w:r w:rsidR="002C4443" w:rsidRPr="0050469B">
        <w:t>Recolha de evidências</w:t>
      </w:r>
      <w:bookmarkEnd w:id="1725"/>
      <w:bookmarkEnd w:id="1726"/>
      <w:bookmarkEnd w:id="1727"/>
      <w:bookmarkEnd w:id="1728"/>
      <w:bookmarkEnd w:id="1729"/>
    </w:p>
    <w:p w14:paraId="40F9FCF7" w14:textId="14983760" w:rsidR="00F41B35" w:rsidRPr="0050469B" w:rsidRDefault="00713A03" w:rsidP="00ED583E">
      <w:pPr>
        <w:pStyle w:val="Tese-Introduo-Captulo"/>
      </w:pPr>
      <w:bookmarkStart w:id="1730" w:name="_Toc13052694"/>
      <w:bookmarkStart w:id="1731" w:name="_Toc13053054"/>
      <w:bookmarkStart w:id="1732" w:name="_Toc13053143"/>
      <w:r w:rsidRPr="0050469B">
        <w:t xml:space="preserve">Este capítulo </w:t>
      </w:r>
    </w:p>
    <w:p w14:paraId="1FFB9443" w14:textId="17A05958" w:rsidR="002C4443" w:rsidRPr="0050469B" w:rsidRDefault="002C4443" w:rsidP="00ED583E">
      <w:pPr>
        <w:pStyle w:val="Tese-Heading2"/>
      </w:pPr>
      <w:bookmarkStart w:id="1733" w:name="_Toc47384638"/>
      <w:r w:rsidRPr="0050469B">
        <w:rPr>
          <w:rFonts w:hint="cs"/>
        </w:rPr>
        <w:t>4.1. Relato das evidências</w:t>
      </w:r>
      <w:bookmarkEnd w:id="1730"/>
      <w:bookmarkEnd w:id="1731"/>
      <w:bookmarkEnd w:id="1732"/>
      <w:r w:rsidR="00233EFC" w:rsidRPr="0050469B">
        <w:t xml:space="preserve"> no contexto da PoC</w:t>
      </w:r>
      <w:bookmarkEnd w:id="1733"/>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34" w:name="_Toc41897420"/>
      <w:bookmarkStart w:id="1735" w:name="_Toc47384640"/>
      <w:r w:rsidRPr="0050469B">
        <w:rPr>
          <w:rFonts w:hint="cs"/>
        </w:rPr>
        <w:t>4.</w:t>
      </w:r>
      <w:r w:rsidRPr="0050469B">
        <w:t>3</w:t>
      </w:r>
      <w:r w:rsidRPr="0050469B">
        <w:rPr>
          <w:rFonts w:hint="cs"/>
        </w:rPr>
        <w:t xml:space="preserve">. </w:t>
      </w:r>
      <w:r w:rsidRPr="0050469B">
        <w:t>22 competências dos praticantes no contexto da PoC</w:t>
      </w:r>
      <w:bookmarkEnd w:id="1734"/>
      <w:bookmarkEnd w:id="1735"/>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36" w:name="_Toc13052695"/>
      <w:bookmarkStart w:id="1737" w:name="_Toc13053055"/>
      <w:bookmarkStart w:id="1738" w:name="_Toc13053144"/>
      <w:bookmarkStart w:id="1739"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0" w:name="_Toc47384641"/>
      <w:r w:rsidRPr="0050469B">
        <w:lastRenderedPageBreak/>
        <w:t>5</w:t>
      </w:r>
      <w:bookmarkEnd w:id="1736"/>
      <w:bookmarkEnd w:id="1737"/>
      <w:bookmarkEnd w:id="1738"/>
      <w:r w:rsidR="00541015" w:rsidRPr="0050469B">
        <w:t xml:space="preserve">. </w:t>
      </w:r>
      <w:r w:rsidR="00E175EF" w:rsidRPr="0050469B">
        <w:t>U</w:t>
      </w:r>
      <w:r w:rsidR="00541015" w:rsidRPr="0050469B">
        <w:t>m</w:t>
      </w:r>
      <w:r w:rsidR="0027302E" w:rsidRPr="0050469B">
        <w:t xml:space="preserve"> modelo de contexto de práticas de </w:t>
      </w:r>
      <w:bookmarkEnd w:id="1739"/>
      <w:r w:rsidR="00E175EF" w:rsidRPr="0050469B">
        <w:t>PoC</w:t>
      </w:r>
      <w:bookmarkEnd w:id="1740"/>
    </w:p>
    <w:p w14:paraId="3754EE96" w14:textId="3DBD0070" w:rsidR="0027302E" w:rsidRPr="0050469B" w:rsidRDefault="00C1574F" w:rsidP="004A0BD3">
      <w:pPr>
        <w:pStyle w:val="Tese-Introduo-Captulo"/>
      </w:pPr>
      <w:bookmarkStart w:id="1741" w:name="_Toc13052696"/>
      <w:bookmarkStart w:id="1742" w:name="_Toc13053056"/>
      <w:bookmarkStart w:id="1743" w:name="_Toc13053145"/>
      <w:r w:rsidRPr="0050469B">
        <w:t xml:space="preserve">Este capítulo tem como objetivo </w:t>
      </w:r>
      <w:bookmarkStart w:id="1744" w:name="_Toc13052697"/>
      <w:bookmarkStart w:id="1745" w:name="_Toc13053057"/>
      <w:bookmarkStart w:id="1746" w:name="_Toc13053146"/>
      <w:bookmarkEnd w:id="1741"/>
      <w:bookmarkEnd w:id="1742"/>
      <w:bookmarkEnd w:id="1743"/>
    </w:p>
    <w:p w14:paraId="707AA6B5" w14:textId="624B318C" w:rsidR="00B90E62" w:rsidRPr="0050469B" w:rsidRDefault="00B90E62" w:rsidP="004A0BD3">
      <w:pPr>
        <w:pStyle w:val="Tese-Heading2"/>
      </w:pPr>
      <w:bookmarkStart w:id="1747" w:name="_Toc41897422"/>
      <w:bookmarkStart w:id="1748" w:name="_Toc47384642"/>
      <w:r w:rsidRPr="0050469B">
        <w:t xml:space="preserve">5.1 Mapeando </w:t>
      </w:r>
      <w:r w:rsidR="00BD66CF" w:rsidRPr="0050469B">
        <w:t xml:space="preserve">as </w:t>
      </w:r>
      <w:r w:rsidRPr="0050469B">
        <w:t xml:space="preserve">práticas de PoC com a estrutura de problemas da </w:t>
      </w:r>
      <w:bookmarkEnd w:id="1747"/>
      <w:r w:rsidR="00BD66CF" w:rsidRPr="0050469B">
        <w:t>EC</w:t>
      </w:r>
      <w:bookmarkEnd w:id="1748"/>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49" w:name="_Toc41897423"/>
      <w:bookmarkStart w:id="1750" w:name="_Toc47384643"/>
      <w:r w:rsidRPr="00A017DD">
        <w:t>5.</w:t>
      </w:r>
      <w:r w:rsidR="00D8349F">
        <w:t>2</w:t>
      </w:r>
      <w:r w:rsidRPr="00A017DD">
        <w:t xml:space="preserve"> </w:t>
      </w:r>
      <w:bookmarkEnd w:id="1749"/>
      <w:r w:rsidR="00BD66CF" w:rsidRPr="00A017DD">
        <w:t>Apresentando a</w:t>
      </w:r>
      <w:r w:rsidR="005309C9" w:rsidRPr="00A017DD">
        <w:t xml:space="preserve">s práticas de PoC </w:t>
      </w:r>
      <w:r w:rsidR="00FF373B" w:rsidRPr="00A017DD">
        <w:t>utilizando as lentes teóricas da EC e da TA</w:t>
      </w:r>
      <w:bookmarkEnd w:id="1750"/>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1" w:name="_Toc41897424"/>
      <w:bookmarkStart w:id="1752" w:name="_Toc47384644"/>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1"/>
      <w:bookmarkEnd w:id="1752"/>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3" w:name="_Toc41897425"/>
      <w:bookmarkStart w:id="1754" w:name="_Toc47384645"/>
      <w:r w:rsidRPr="0050469B">
        <w:t>5.</w:t>
      </w:r>
      <w:r w:rsidR="00D8349F">
        <w:t>2</w:t>
      </w:r>
      <w:r w:rsidR="000753EB" w:rsidRPr="0050469B">
        <w:t>.</w:t>
      </w:r>
      <w:r w:rsidRPr="0050469B">
        <w:t>2. A prática de Compreensão</w:t>
      </w:r>
      <w:bookmarkEnd w:id="1753"/>
      <w:bookmarkEnd w:id="1754"/>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55"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56" w:name="_Toc47384646"/>
      <w:r w:rsidRPr="001E4B99">
        <w:t>5.</w:t>
      </w:r>
      <w:r w:rsidR="00964DB1">
        <w:t>2</w:t>
      </w:r>
      <w:r w:rsidR="000753EB" w:rsidRPr="001E4B99">
        <w:t>.3</w:t>
      </w:r>
      <w:r w:rsidRPr="001E4B99">
        <w:t>. A prática de Modelagem</w:t>
      </w:r>
      <w:bookmarkEnd w:id="1755"/>
      <w:bookmarkEnd w:id="1756"/>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57" w:name="_Toc41897427"/>
      <w:bookmarkStart w:id="1758" w:name="_Toc47384647"/>
      <w:r w:rsidRPr="0050469B">
        <w:lastRenderedPageBreak/>
        <w:t>5.</w:t>
      </w:r>
      <w:r w:rsidR="00964DB1">
        <w:t>2</w:t>
      </w:r>
      <w:r w:rsidR="000753EB" w:rsidRPr="0050469B">
        <w:t>.</w:t>
      </w:r>
      <w:r w:rsidRPr="0050469B">
        <w:t>4. A prática de Especificação</w:t>
      </w:r>
      <w:bookmarkEnd w:id="1757"/>
      <w:bookmarkEnd w:id="1758"/>
    </w:p>
    <w:p w14:paraId="4EE7E37F" w14:textId="34BCC8B9" w:rsidR="000A3590" w:rsidRPr="0050469B" w:rsidRDefault="00B65F9C" w:rsidP="00964DB1">
      <w:pPr>
        <w:pStyle w:val="Tese-Normal"/>
      </w:pPr>
      <w:r w:rsidRPr="0050469B">
        <w:t xml:space="preserve">Durante nossas observações e participação no contexto da PoC, </w:t>
      </w:r>
      <w:bookmarkStart w:id="1759" w:name="_Toc41897428"/>
    </w:p>
    <w:p w14:paraId="5743611B" w14:textId="7F0EC690" w:rsidR="00CC6502" w:rsidRPr="0050469B" w:rsidRDefault="006A5D8B" w:rsidP="00630337">
      <w:pPr>
        <w:pStyle w:val="Tese-Heading3"/>
      </w:pPr>
      <w:bookmarkStart w:id="1760" w:name="_Toc47384648"/>
      <w:r w:rsidRPr="0050469B">
        <w:t>5.</w:t>
      </w:r>
      <w:r w:rsidR="00964DB1">
        <w:t>2</w:t>
      </w:r>
      <w:r w:rsidR="000753EB" w:rsidRPr="0050469B">
        <w:t>.</w:t>
      </w:r>
      <w:r w:rsidRPr="0050469B">
        <w:t>5. A prática de Execução</w:t>
      </w:r>
      <w:bookmarkEnd w:id="1759"/>
      <w:bookmarkEnd w:id="1760"/>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1" w:name="_Toc41897429"/>
      <w:bookmarkStart w:id="1762" w:name="_Toc47384649"/>
      <w:r w:rsidRPr="0050469B">
        <w:t>5.</w:t>
      </w:r>
      <w:r w:rsidR="00964DB1">
        <w:t>2</w:t>
      </w:r>
      <w:r w:rsidR="000753EB" w:rsidRPr="0050469B">
        <w:t>.</w:t>
      </w:r>
      <w:r w:rsidRPr="0050469B">
        <w:t>6. A prática de Negociação</w:t>
      </w:r>
      <w:bookmarkEnd w:id="1761"/>
      <w:bookmarkEnd w:id="1762"/>
    </w:p>
    <w:p w14:paraId="59E5D103" w14:textId="19AB2779" w:rsidR="00F8479A" w:rsidRPr="0050469B" w:rsidRDefault="00503175" w:rsidP="00964DB1">
      <w:pPr>
        <w:pStyle w:val="Tese-Normal"/>
      </w:pPr>
      <w:r w:rsidRPr="0050469B">
        <w:t xml:space="preserve">Essa prática se materializa </w:t>
      </w:r>
      <w:bookmarkStart w:id="1763" w:name="_Toc41897430"/>
    </w:p>
    <w:p w14:paraId="1C4D8CD1" w14:textId="636F66A3" w:rsidR="00CA675B" w:rsidRPr="0050469B" w:rsidRDefault="006A5D8B" w:rsidP="00630337">
      <w:pPr>
        <w:pStyle w:val="Tese-Heading3"/>
      </w:pPr>
      <w:bookmarkStart w:id="1764" w:name="_Toc47384650"/>
      <w:r w:rsidRPr="0050469B">
        <w:t>5.</w:t>
      </w:r>
      <w:r w:rsidR="00964DB1">
        <w:t>2</w:t>
      </w:r>
      <w:r w:rsidR="000753EB" w:rsidRPr="0050469B">
        <w:t>.</w:t>
      </w:r>
      <w:r w:rsidRPr="0050469B">
        <w:t>7. A prática de Improvisação</w:t>
      </w:r>
      <w:bookmarkEnd w:id="1763"/>
      <w:bookmarkEnd w:id="1764"/>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65" w:name="_Toc41897431"/>
    </w:p>
    <w:p w14:paraId="51C6AE51" w14:textId="6DC5CAC7" w:rsidR="00CA675B" w:rsidRPr="0050469B" w:rsidRDefault="006A5D8B" w:rsidP="00B36FB4">
      <w:pPr>
        <w:pStyle w:val="Tese-Heading3"/>
      </w:pPr>
      <w:bookmarkStart w:id="1766" w:name="_Toc47384651"/>
      <w:r w:rsidRPr="0050469B">
        <w:t>5.</w:t>
      </w:r>
      <w:r w:rsidR="00964DB1">
        <w:t>2</w:t>
      </w:r>
      <w:r w:rsidR="000753EB" w:rsidRPr="0050469B">
        <w:t>.</w:t>
      </w:r>
      <w:r w:rsidRPr="0050469B">
        <w:t>8. A prática de Reflexão</w:t>
      </w:r>
      <w:bookmarkEnd w:id="1765"/>
      <w:bookmarkEnd w:id="1766"/>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67" w:name="_Toc41897432"/>
    </w:p>
    <w:p w14:paraId="76C01C17" w14:textId="3EF4B894" w:rsidR="00CA675B" w:rsidRPr="0050469B" w:rsidRDefault="006A5D8B" w:rsidP="00BE14ED">
      <w:pPr>
        <w:pStyle w:val="Tese-Heading3"/>
      </w:pPr>
      <w:bookmarkStart w:id="1768" w:name="_Toc47384652"/>
      <w:r w:rsidRPr="0050469B">
        <w:t>5.</w:t>
      </w:r>
      <w:r w:rsidR="00964DB1">
        <w:t>2</w:t>
      </w:r>
      <w:r w:rsidR="000753EB" w:rsidRPr="0050469B">
        <w:t>.</w:t>
      </w:r>
      <w:r w:rsidRPr="0050469B">
        <w:t>9. A prática de Descrição</w:t>
      </w:r>
      <w:bookmarkEnd w:id="1767"/>
      <w:bookmarkEnd w:id="1768"/>
    </w:p>
    <w:p w14:paraId="6EC8E175" w14:textId="0290E1D6" w:rsidR="00F25FEE" w:rsidRPr="0050469B" w:rsidRDefault="008A67FE" w:rsidP="00964DB1">
      <w:pPr>
        <w:pStyle w:val="Tese-Normal"/>
      </w:pPr>
      <w:r w:rsidRPr="0050469B">
        <w:t xml:space="preserve">A prática de Descrição (ou da explanação) ocorre </w:t>
      </w:r>
      <w:bookmarkStart w:id="1769" w:name="_Toc41897433"/>
    </w:p>
    <w:p w14:paraId="09413E1E" w14:textId="77213F46" w:rsidR="00CA675B" w:rsidRPr="0050469B" w:rsidRDefault="006A5D8B" w:rsidP="00EC12B5">
      <w:pPr>
        <w:pStyle w:val="Tese-Heading3"/>
      </w:pPr>
      <w:bookmarkStart w:id="1770" w:name="_Toc47384653"/>
      <w:r w:rsidRPr="0050469B">
        <w:t>5.</w:t>
      </w:r>
      <w:r w:rsidR="00964DB1">
        <w:t>2</w:t>
      </w:r>
      <w:r w:rsidR="000753EB" w:rsidRPr="0050469B">
        <w:t>.</w:t>
      </w:r>
      <w:r w:rsidRPr="0050469B">
        <w:t>10. A prática de Documentação</w:t>
      </w:r>
      <w:bookmarkEnd w:id="1769"/>
      <w:bookmarkEnd w:id="1770"/>
    </w:p>
    <w:p w14:paraId="25302136" w14:textId="51856ABD" w:rsidR="00A96AF6" w:rsidRPr="0050469B" w:rsidRDefault="00F4105E" w:rsidP="00964DB1">
      <w:pPr>
        <w:pStyle w:val="Tese-Normal"/>
      </w:pPr>
      <w:bookmarkStart w:id="1771" w:name="_Toc13052698"/>
      <w:bookmarkStart w:id="1772" w:name="_Toc13053058"/>
      <w:bookmarkStart w:id="1773" w:name="_Toc13053147"/>
      <w:bookmarkEnd w:id="1744"/>
      <w:bookmarkEnd w:id="1745"/>
      <w:bookmarkEnd w:id="1746"/>
      <w:r w:rsidRPr="0050469B">
        <w:t xml:space="preserve">O objetivo </w:t>
      </w:r>
      <w:r w:rsidR="00B134CD" w:rsidRPr="0050469B">
        <w:t>dos</w:t>
      </w:r>
      <w:r w:rsidRPr="0050469B">
        <w:t xml:space="preserve"> atores no contexto da PoC </w:t>
      </w:r>
      <w:bookmarkStart w:id="1774" w:name="OLE_LINK381"/>
      <w:bookmarkStart w:id="1775" w:name="OLE_LINK382"/>
      <w:bookmarkStart w:id="1776" w:name="OLE_LINK383"/>
      <w:bookmarkStart w:id="1777" w:name="OLE_LINK384"/>
    </w:p>
    <w:p w14:paraId="13026AC3" w14:textId="2C20BBDD" w:rsidR="00FF373B" w:rsidRPr="0050469B" w:rsidRDefault="00FF373B" w:rsidP="00EC12B5">
      <w:pPr>
        <w:pStyle w:val="Tese-Heading2"/>
      </w:pPr>
      <w:bookmarkStart w:id="1778" w:name="_Toc47384654"/>
      <w:r w:rsidRPr="0050469B">
        <w:t>5.</w:t>
      </w:r>
      <w:r w:rsidR="00964DB1">
        <w:t>3</w:t>
      </w:r>
      <w:r w:rsidRPr="0050469B">
        <w:t xml:space="preserve"> Apresentando nossa proposta de um modelo de contexto de práticas de PoC</w:t>
      </w:r>
      <w:bookmarkEnd w:id="1778"/>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79" w:name="OLE_LINK742"/>
      <w:bookmarkStart w:id="1780" w:name="OLE_LINK743"/>
      <w:bookmarkStart w:id="1781" w:name="OLE_LINK746"/>
      <w:bookmarkStart w:id="1782" w:name="OLE_LINK747"/>
      <w:bookmarkStart w:id="1783" w:name="OLE_LINK379"/>
      <w:bookmarkStart w:id="1784" w:name="OLE_LINK380"/>
    </w:p>
    <w:p w14:paraId="32B1AB08" w14:textId="54C36145" w:rsidR="00D36AFD" w:rsidRPr="00C92804" w:rsidRDefault="00D36AFD" w:rsidP="00C92804">
      <w:pPr>
        <w:pStyle w:val="Tese-Normal"/>
      </w:pPr>
    </w:p>
    <w:p w14:paraId="3008065D" w14:textId="09D91286" w:rsidR="00D13BFD" w:rsidRPr="0050469B" w:rsidRDefault="00D13BFD" w:rsidP="0061262D">
      <w:pPr>
        <w:pStyle w:val="Tese-Heading1"/>
      </w:pPr>
      <w:bookmarkStart w:id="1785" w:name="_Toc47384655"/>
      <w:bookmarkStart w:id="1786" w:name="_Toc41897434"/>
      <w:bookmarkEnd w:id="1771"/>
      <w:bookmarkEnd w:id="1772"/>
      <w:bookmarkEnd w:id="1773"/>
      <w:bookmarkEnd w:id="1774"/>
      <w:bookmarkEnd w:id="1775"/>
      <w:bookmarkEnd w:id="1776"/>
      <w:bookmarkEnd w:id="1777"/>
      <w:bookmarkEnd w:id="1779"/>
      <w:bookmarkEnd w:id="1780"/>
      <w:bookmarkEnd w:id="1781"/>
      <w:bookmarkEnd w:id="1782"/>
      <w:bookmarkEnd w:id="1783"/>
      <w:bookmarkEnd w:id="1784"/>
      <w:r w:rsidRPr="0050469B">
        <w:lastRenderedPageBreak/>
        <w:t>6. As redes de conhecimento no contexto da PoC</w:t>
      </w:r>
      <w:bookmarkEnd w:id="1785"/>
    </w:p>
    <w:p w14:paraId="3EE8DE26" w14:textId="25554E98" w:rsidR="00D13BFD" w:rsidRPr="0050469B" w:rsidRDefault="00D85DEF" w:rsidP="0061262D">
      <w:pPr>
        <w:pStyle w:val="Tese-Introduo-Captulo"/>
      </w:pPr>
      <w:r w:rsidRPr="0050469B">
        <w:t xml:space="preserve">Este capítulo tem como objetivo </w:t>
      </w:r>
    </w:p>
    <w:p w14:paraId="7364A1B2" w14:textId="40C34B27" w:rsidR="00D85DEF" w:rsidRPr="0050469B" w:rsidRDefault="00D85DEF" w:rsidP="0061262D">
      <w:pPr>
        <w:pStyle w:val="Tese-Heading2"/>
      </w:pPr>
      <w:bookmarkStart w:id="1787" w:name="_Toc47384656"/>
      <w:r w:rsidRPr="0050469B">
        <w:t>6.1 PoC Knowledge Networks: o contexto da PoC e suas redes de conhecimento</w:t>
      </w:r>
      <w:bookmarkEnd w:id="1787"/>
    </w:p>
    <w:p w14:paraId="463532CD" w14:textId="57743AA2" w:rsidR="00EF055E" w:rsidRPr="0050469B" w:rsidRDefault="00D77944" w:rsidP="00964DB1">
      <w:pPr>
        <w:pStyle w:val="Tese-Normal"/>
      </w:pPr>
      <w:r w:rsidRPr="0050469B">
        <w:t xml:space="preserve">O conhecimento é </w:t>
      </w:r>
    </w:p>
    <w:p w14:paraId="37D799E9" w14:textId="6ABE0002" w:rsidR="00311D04" w:rsidRPr="0050469B" w:rsidRDefault="00D13BFD" w:rsidP="007D2264">
      <w:pPr>
        <w:pStyle w:val="Tese-Heading2"/>
      </w:pPr>
      <w:bookmarkStart w:id="1788" w:name="_Toc47384657"/>
      <w:r w:rsidRPr="0050469B">
        <w:t>6.</w:t>
      </w:r>
      <w:r w:rsidR="00D85DEF" w:rsidRPr="0050469B">
        <w:t>2</w:t>
      </w:r>
      <w:r w:rsidRPr="0050469B">
        <w:t xml:space="preserve"> </w:t>
      </w:r>
      <w:r w:rsidR="00E219DE" w:rsidRPr="0050469B">
        <w:t>Teoria da Percolação</w:t>
      </w:r>
      <w:r w:rsidR="008C32F3" w:rsidRPr="0050469B">
        <w:t xml:space="preserve">: </w:t>
      </w:r>
      <w:r w:rsidR="00824FF9">
        <w:t>a</w:t>
      </w:r>
      <w:r w:rsidR="008C32F3" w:rsidRPr="0050469B">
        <w:t xml:space="preserve"> </w:t>
      </w:r>
      <w:r w:rsidR="00E939D8" w:rsidRPr="0050469B">
        <w:t>propagação de conhecimento</w:t>
      </w:r>
      <w:r w:rsidR="008C32F3" w:rsidRPr="0050469B">
        <w:t xml:space="preserve"> nas PoC Knowledge Network</w:t>
      </w:r>
      <w:r w:rsidR="008813D1" w:rsidRPr="0050469B">
        <w:t>s</w:t>
      </w:r>
      <w:bookmarkEnd w:id="1788"/>
    </w:p>
    <w:p w14:paraId="5DE59FD3" w14:textId="0724D270" w:rsidR="00964DB1" w:rsidRPr="0050469B" w:rsidRDefault="008C2000" w:rsidP="00964DB1">
      <w:pPr>
        <w:pStyle w:val="Tese-Normal"/>
      </w:pPr>
      <w:r w:rsidRPr="0050469B">
        <w:t xml:space="preserve">Na perspectiva da gestão de conhecimento </w:t>
      </w:r>
    </w:p>
    <w:p w14:paraId="23147E9C" w14:textId="20FA420E" w:rsidR="00413ED7" w:rsidRPr="0050469B" w:rsidRDefault="00413ED7" w:rsidP="00964DB1">
      <w:pPr>
        <w:pStyle w:val="Tese-Normal"/>
        <w:ind w:firstLine="0"/>
      </w:pPr>
    </w:p>
    <w:p w14:paraId="1F674C8E" w14:textId="62A4840B" w:rsidR="001C1EA1" w:rsidRPr="0050469B" w:rsidRDefault="001C1EA1" w:rsidP="007D2264">
      <w:pPr>
        <w:pStyle w:val="Tese-Heading3"/>
      </w:pPr>
      <w:bookmarkStart w:id="1789" w:name="_Toc47384658"/>
      <w:r w:rsidRPr="0050469B">
        <w:t xml:space="preserve">6.2.1. </w:t>
      </w:r>
      <w:r w:rsidR="00413ED7" w:rsidRPr="0050469B">
        <w:t xml:space="preserve">Um exemplo do uso da Teoria da Percolação </w:t>
      </w:r>
      <w:r w:rsidR="00A32FB7" w:rsidRPr="0050469B">
        <w:t>na rede de conhecimento da PoC</w:t>
      </w:r>
      <w:bookmarkEnd w:id="1789"/>
    </w:p>
    <w:p w14:paraId="22A8740A" w14:textId="48632B5B" w:rsidR="00964DB1" w:rsidRPr="0050469B" w:rsidRDefault="00735A01" w:rsidP="00964DB1">
      <w:pPr>
        <w:pStyle w:val="Tese-Normal"/>
      </w:pPr>
      <w:r w:rsidRPr="0050469B">
        <w:t xml:space="preserve">A seguir, demonstraremos dois exemplos, </w:t>
      </w:r>
    </w:p>
    <w:p w14:paraId="12D16FDD" w14:textId="0EFF1F09" w:rsidR="0025146B" w:rsidRPr="0050469B" w:rsidRDefault="0025146B" w:rsidP="002A7F45">
      <w:pPr>
        <w:pStyle w:val="Tese-Normal"/>
      </w:pPr>
    </w:p>
    <w:p w14:paraId="1F896683" w14:textId="77777777" w:rsidR="0025146B" w:rsidRPr="0050469B" w:rsidRDefault="0025146B" w:rsidP="00D45B05">
      <w:pPr>
        <w:spacing w:before="120" w:after="120" w:line="276" w:lineRule="auto"/>
        <w:ind w:firstLine="709"/>
        <w:jc w:val="both"/>
        <w:rPr>
          <w:szCs w:val="22"/>
          <w:lang w:val="pt-BR"/>
        </w:rPr>
      </w:pPr>
    </w:p>
    <w:p w14:paraId="323FC3E1" w14:textId="77777777" w:rsidR="00D45B05" w:rsidRPr="0050469B" w:rsidRDefault="00D45B05" w:rsidP="00D45B05">
      <w:pPr>
        <w:spacing w:before="120" w:after="120" w:line="276" w:lineRule="auto"/>
        <w:ind w:firstLine="709"/>
        <w:jc w:val="both"/>
        <w:rPr>
          <w:lang w:val="pt-BR"/>
        </w:rPr>
      </w:pPr>
    </w:p>
    <w:p w14:paraId="316488A8" w14:textId="77777777" w:rsidR="00BF7FE7" w:rsidRPr="0050469B" w:rsidRDefault="00BF7FE7" w:rsidP="00BF7FE7">
      <w:pPr>
        <w:spacing w:before="120" w:after="120" w:line="276" w:lineRule="auto"/>
        <w:ind w:firstLine="709"/>
        <w:jc w:val="both"/>
        <w:rPr>
          <w:lang w:val="pt-BR"/>
        </w:rPr>
      </w:pPr>
    </w:p>
    <w:p w14:paraId="05DF3479" w14:textId="40E55E31" w:rsidR="000754DB" w:rsidRPr="0050469B" w:rsidRDefault="000754DB">
      <w:pPr>
        <w:rPr>
          <w:b/>
          <w:bCs/>
          <w:sz w:val="20"/>
          <w:szCs w:val="20"/>
        </w:rPr>
      </w:pPr>
    </w:p>
    <w:p w14:paraId="3186CDCB" w14:textId="77777777" w:rsidR="000754DB" w:rsidRPr="0050469B" w:rsidRDefault="000754DB" w:rsidP="000754DB">
      <w:pPr>
        <w:spacing w:before="60" w:after="60"/>
        <w:jc w:val="center"/>
        <w:rPr>
          <w:b/>
          <w:bCs/>
          <w:sz w:val="20"/>
          <w:szCs w:val="20"/>
        </w:rPr>
      </w:pPr>
    </w:p>
    <w:p w14:paraId="0BC41692" w14:textId="74B0AE0E" w:rsidR="00A22E43" w:rsidRPr="0050469B" w:rsidRDefault="00D13BFD" w:rsidP="002A7F45">
      <w:pPr>
        <w:pStyle w:val="Tese-Heading1"/>
      </w:pPr>
      <w:bookmarkStart w:id="1790" w:name="_Toc47384659"/>
      <w:r w:rsidRPr="0050469B">
        <w:t>7</w:t>
      </w:r>
      <w:r w:rsidR="00541015" w:rsidRPr="0050469B">
        <w:t>.</w:t>
      </w:r>
      <w:r w:rsidR="00A22E43" w:rsidRPr="0050469B">
        <w:t xml:space="preserve"> </w:t>
      </w:r>
      <w:bookmarkStart w:id="1791" w:name="BackToTOC"/>
      <w:bookmarkEnd w:id="1791"/>
      <w:r w:rsidR="00584D1F" w:rsidRPr="0050469B">
        <w:t>O contexto da PoC</w:t>
      </w:r>
      <w:r w:rsidR="0027302E" w:rsidRPr="0050469B">
        <w:t xml:space="preserve"> e sua natureza hermenêutica</w:t>
      </w:r>
      <w:bookmarkEnd w:id="1786"/>
      <w:bookmarkEnd w:id="1790"/>
    </w:p>
    <w:p w14:paraId="3CAD7714" w14:textId="1F832E08" w:rsidR="00523441" w:rsidRPr="0050469B" w:rsidRDefault="00684CD7" w:rsidP="002A7F45">
      <w:pPr>
        <w:pStyle w:val="Tese-Introduo-Captulo"/>
      </w:pPr>
      <w:r w:rsidRPr="009079CC">
        <w:t xml:space="preserve">Este capítulo tem como objetivo apresentar </w:t>
      </w:r>
    </w:p>
    <w:p w14:paraId="22DB8BC0" w14:textId="54F00882" w:rsidR="0027302E" w:rsidRPr="0050469B" w:rsidRDefault="00D13BFD" w:rsidP="002A7F45">
      <w:pPr>
        <w:pStyle w:val="Tese-Heading2"/>
      </w:pPr>
      <w:bookmarkStart w:id="1792" w:name="_Toc41897435"/>
      <w:bookmarkStart w:id="1793" w:name="_Toc47384660"/>
      <w:bookmarkStart w:id="1794" w:name="_Toc13052699"/>
      <w:bookmarkStart w:id="1795" w:name="_Toc13053059"/>
      <w:bookmarkStart w:id="1796" w:name="_Toc13053148"/>
      <w:r w:rsidRPr="0050469B">
        <w:lastRenderedPageBreak/>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792"/>
      <w:r w:rsidR="00D97505" w:rsidRPr="0050469B">
        <w:t>da PoC</w:t>
      </w:r>
      <w:r w:rsidR="00E2736E">
        <w:t xml:space="preserve"> apoiados na hermenêutica</w:t>
      </w:r>
      <w:bookmarkEnd w:id="1793"/>
    </w:p>
    <w:p w14:paraId="6611A607" w14:textId="0689B8EF" w:rsidR="003C38A0" w:rsidRPr="0044563A" w:rsidRDefault="00996B18" w:rsidP="00964DB1">
      <w:pPr>
        <w:pStyle w:val="Tese-Normal"/>
      </w:pPr>
      <w:bookmarkStart w:id="1797" w:name="_Toc41897438"/>
      <w:bookmarkStart w:id="1798" w:name="OLE_LINK334"/>
      <w:bookmarkStart w:id="1799" w:name="OLE_LINK364"/>
      <w:bookmarkEnd w:id="1626"/>
      <w:bookmarkEnd w:id="1627"/>
      <w:bookmarkEnd w:id="1628"/>
      <w:bookmarkEnd w:id="1629"/>
      <w:bookmarkEnd w:id="1794"/>
      <w:bookmarkEnd w:id="1795"/>
      <w:bookmarkEnd w:id="1796"/>
      <w:r w:rsidRPr="0050469B">
        <w:t>Conforme podemos observar na Figura 1</w:t>
      </w:r>
      <w:r>
        <w:t>46</w:t>
      </w:r>
      <w:r w:rsidRPr="0050469B">
        <w:t xml:space="preserve">, </w:t>
      </w:r>
    </w:p>
    <w:p w14:paraId="68CC5778" w14:textId="4B8B9650" w:rsidR="00E2736E" w:rsidRDefault="00E2736E" w:rsidP="002A7F45">
      <w:pPr>
        <w:pStyle w:val="Tese-Heading2"/>
      </w:pPr>
      <w:bookmarkStart w:id="1800" w:name="_Toc47384661"/>
      <w:r w:rsidRPr="0050469B">
        <w:t>7.</w:t>
      </w:r>
      <w:r>
        <w:t>2</w:t>
      </w:r>
      <w:r w:rsidRPr="0050469B">
        <w:t xml:space="preserve"> </w:t>
      </w:r>
      <w:r>
        <w:t xml:space="preserve">A hermenêutica </w:t>
      </w:r>
      <w:r w:rsidR="00824FF9">
        <w:t>e os</w:t>
      </w:r>
      <w:r>
        <w:t xml:space="preserve"> </w:t>
      </w:r>
      <w:r w:rsidR="00824FF9">
        <w:t>cenários na PoC</w:t>
      </w:r>
      <w:bookmarkEnd w:id="1800"/>
    </w:p>
    <w:p w14:paraId="36819BEC" w14:textId="6C885BFF" w:rsidR="00A74E7B" w:rsidRDefault="000C0100" w:rsidP="00964DB1">
      <w:pPr>
        <w:pStyle w:val="Tese-Normal"/>
      </w:pPr>
      <w:r w:rsidRPr="000C0100">
        <w:t xml:space="preserve">Nesta seção, </w:t>
      </w:r>
      <w:r w:rsidR="00824FF9">
        <w:t>apresentamos</w:t>
      </w:r>
      <w:r w:rsidR="00184EED">
        <w:t xml:space="preserve"> nossas reflexões</w:t>
      </w:r>
      <w:r w:rsidR="00FF4DA8">
        <w:t>,</w:t>
      </w:r>
      <w:r w:rsidR="00184EED">
        <w:t xml:space="preserve"> </w:t>
      </w:r>
    </w:p>
    <w:p w14:paraId="5814C2FB" w14:textId="239A0C5C" w:rsidR="00D9547E" w:rsidRPr="00017ADD" w:rsidRDefault="00E2736E" w:rsidP="00017ADD">
      <w:pPr>
        <w:pStyle w:val="Tese-Heading3"/>
      </w:pPr>
      <w:bookmarkStart w:id="1801" w:name="_Toc47384662"/>
      <w:r w:rsidRPr="00017ADD">
        <w:t xml:space="preserve">7.2.1. </w:t>
      </w:r>
      <w:r w:rsidR="001C610E" w:rsidRPr="00017ADD">
        <w:t xml:space="preserve">Cenário 1: </w:t>
      </w:r>
      <w:r w:rsidR="00017ADD" w:rsidRPr="00017ADD">
        <w:t>os testes de resiliência no contexto da PoC</w:t>
      </w:r>
      <w:bookmarkEnd w:id="1801"/>
    </w:p>
    <w:p w14:paraId="2F5B16BC" w14:textId="42F41ADE" w:rsidR="00A34930" w:rsidRDefault="00184EED" w:rsidP="00964DB1">
      <w:pPr>
        <w:pStyle w:val="Tese-Normal"/>
      </w:pPr>
      <w:r w:rsidRPr="00017ADD">
        <w:t>A Tabela 2</w:t>
      </w:r>
      <w:r w:rsidR="007A0B11" w:rsidRPr="00017ADD">
        <w:t xml:space="preserve"> </w:t>
      </w:r>
    </w:p>
    <w:p w14:paraId="5EA508EC" w14:textId="17C1695F" w:rsidR="002B4D19" w:rsidRDefault="0026570A" w:rsidP="00AE3C0B">
      <w:pPr>
        <w:pStyle w:val="Heading3"/>
      </w:pPr>
      <w:bookmarkStart w:id="1802" w:name="_Toc47384663"/>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02"/>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03" w:name="_Toc47384664"/>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03"/>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04" w:name="_Toc47384665"/>
      <w:r>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04"/>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05" w:name="_Toc47384666"/>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05"/>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br w:type="page"/>
      </w:r>
    </w:p>
    <w:p w14:paraId="2093D76F" w14:textId="2FB08277" w:rsidR="001D79D6" w:rsidRPr="0050469B" w:rsidRDefault="007B2961" w:rsidP="00A01847">
      <w:pPr>
        <w:pStyle w:val="Tese-Heading1"/>
      </w:pPr>
      <w:bookmarkStart w:id="1806" w:name="_Toc47384667"/>
      <w:r w:rsidRPr="0050469B">
        <w:lastRenderedPageBreak/>
        <w:t>Considerações Finais e perspectivas de trabalho</w:t>
      </w:r>
      <w:r w:rsidR="00286FCD" w:rsidRPr="0050469B">
        <w:t>s</w:t>
      </w:r>
      <w:r w:rsidRPr="0050469B">
        <w:t xml:space="preserve"> futuro</w:t>
      </w:r>
      <w:bookmarkEnd w:id="1797"/>
      <w:r w:rsidR="00286FCD" w:rsidRPr="0050469B">
        <w:t>s</w:t>
      </w:r>
      <w:bookmarkEnd w:id="1806"/>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07" w:name="_Toc13052702"/>
      <w:bookmarkStart w:id="1808" w:name="_Toc13053062"/>
      <w:bookmarkStart w:id="1809" w:name="_Toc13053151"/>
      <w:bookmarkStart w:id="1810" w:name="_Toc41897439"/>
      <w:bookmarkStart w:id="1811" w:name="_Toc47384668"/>
      <w:bookmarkStart w:id="1812" w:name="_Toc506450693"/>
      <w:bookmarkStart w:id="1813" w:name="_Toc512804508"/>
      <w:bookmarkEnd w:id="1798"/>
      <w:bookmarkEnd w:id="1799"/>
      <w:r w:rsidRPr="0050469B">
        <w:rPr>
          <w:rFonts w:ascii="Gill Sans" w:hAnsi="Gill Sans" w:cs="Gill Sans" w:hint="cs"/>
          <w:b w:val="0"/>
          <w:color w:val="000000" w:themeColor="text1"/>
          <w:sz w:val="36"/>
          <w:szCs w:val="36"/>
          <w:lang w:val="pt-BR"/>
        </w:rPr>
        <w:t>o que se julga poder acontecer?</w:t>
      </w:r>
      <w:bookmarkEnd w:id="1807"/>
      <w:bookmarkEnd w:id="1808"/>
      <w:bookmarkEnd w:id="1809"/>
      <w:bookmarkEnd w:id="1810"/>
      <w:bookmarkEnd w:id="1811"/>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14" w:name="_Toc13052703"/>
      <w:bookmarkStart w:id="1815" w:name="_Toc13053063"/>
      <w:bookmarkStart w:id="1816" w:name="_Toc13053152"/>
      <w:bookmarkStart w:id="1817" w:name="_Toc41897440"/>
      <w:bookmarkStart w:id="1818" w:name="_Toc47384669"/>
      <w:r w:rsidRPr="0050469B">
        <w:rPr>
          <w:rFonts w:ascii="Gill Sans" w:hAnsi="Gill Sans" w:cs="Gill Sans" w:hint="cs"/>
          <w:b w:val="0"/>
          <w:color w:val="000000" w:themeColor="text1"/>
          <w:sz w:val="36"/>
          <w:szCs w:val="36"/>
          <w:lang w:val="pt-BR"/>
        </w:rPr>
        <w:lastRenderedPageBreak/>
        <w:t>limites à interpretação?</w:t>
      </w:r>
      <w:bookmarkEnd w:id="1814"/>
      <w:bookmarkEnd w:id="1815"/>
      <w:bookmarkEnd w:id="1816"/>
      <w:bookmarkEnd w:id="1817"/>
      <w:bookmarkEnd w:id="1818"/>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19" w:name="_Toc13052704"/>
      <w:bookmarkStart w:id="1820" w:name="_Toc13053064"/>
      <w:bookmarkStart w:id="1821" w:name="_Toc13053153"/>
      <w:bookmarkStart w:id="1822" w:name="_Toc41897441"/>
      <w:bookmarkStart w:id="1823" w:name="_Toc47384670"/>
      <w:r w:rsidRPr="0050469B">
        <w:rPr>
          <w:rFonts w:ascii="Gill Sans" w:hAnsi="Gill Sans" w:cs="Gill Sans" w:hint="cs"/>
          <w:b w:val="0"/>
          <w:color w:val="000000" w:themeColor="text1"/>
          <w:sz w:val="36"/>
          <w:szCs w:val="36"/>
          <w:lang w:val="pt-BR"/>
        </w:rPr>
        <w:lastRenderedPageBreak/>
        <w:t>O que deixou dúvidas ou requer trabalho posterior?</w:t>
      </w:r>
      <w:bookmarkEnd w:id="1819"/>
      <w:bookmarkEnd w:id="1820"/>
      <w:bookmarkEnd w:id="1821"/>
      <w:bookmarkEnd w:id="1822"/>
      <w:bookmarkEnd w:id="1823"/>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24" w:name="OLE_LINK712"/>
      <w:bookmarkStart w:id="1825"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22"/>
          <w:footerReference w:type="even" r:id="rId23"/>
          <w:footerReference w:type="default" r:id="rId24"/>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26" w:name="_Toc41897442"/>
      <w:bookmarkStart w:id="1827" w:name="_Toc47384671"/>
      <w:bookmarkEnd w:id="1812"/>
      <w:bookmarkEnd w:id="1813"/>
      <w:r w:rsidRPr="0050469B">
        <w:rPr>
          <w:rFonts w:ascii="Gill Sans" w:hAnsi="Gill Sans" w:cs="Gill Sans"/>
          <w:color w:val="000000" w:themeColor="text1"/>
          <w:sz w:val="40"/>
          <w:szCs w:val="40"/>
          <w:lang w:val="pt-BR"/>
        </w:rPr>
        <w:lastRenderedPageBreak/>
        <w:t>Referências Bibliográficas</w:t>
      </w:r>
      <w:bookmarkEnd w:id="1826"/>
      <w:bookmarkEnd w:id="1827"/>
    </w:p>
    <w:bookmarkEnd w:id="4"/>
    <w:bookmarkEnd w:id="5"/>
    <w:bookmarkEnd w:id="1824"/>
    <w:bookmarkEnd w:id="1825"/>
    <w:p w14:paraId="2E9A2440" w14:textId="0D8F1CD8" w:rsidR="00013822" w:rsidRPr="0050469B" w:rsidRDefault="00013822">
      <w:pPr>
        <w:spacing w:before="120" w:after="120"/>
        <w:rPr>
          <w:rFonts w:ascii="Times" w:hAnsi="Times" w:cs="Times"/>
          <w:color w:val="000000"/>
          <w:lang w:val="pt-BR"/>
        </w:rPr>
      </w:pPr>
    </w:p>
    <w:p w14:paraId="46856CBC" w14:textId="349F4E1A" w:rsidR="000B0DAA" w:rsidRPr="001257EA" w:rsidRDefault="001257EA" w:rsidP="000B0DAA">
      <w:pPr>
        <w:pStyle w:val="Tese-Bibliografia"/>
      </w:pPr>
      <w:r>
        <w:fldChar w:fldCharType="begin" w:fldLock="1"/>
      </w:r>
      <w:r>
        <w:instrText xml:space="preserve">ADDIN Mendeley Bibliography CSL_BIBLIOGRAPHY </w:instrText>
      </w:r>
      <w:r>
        <w:fldChar w:fldCharType="separate"/>
      </w:r>
    </w:p>
    <w:p w14:paraId="4AB03CCF" w14:textId="04E98449" w:rsidR="001257EA" w:rsidRPr="001257EA" w:rsidRDefault="001257EA" w:rsidP="001257EA">
      <w:pPr>
        <w:pStyle w:val="Tese-Bibliografia"/>
      </w:pPr>
    </w:p>
    <w:p w14:paraId="46524C8E" w14:textId="6619A6C4" w:rsidR="00AC426F" w:rsidRPr="0050469B" w:rsidRDefault="001257EA" w:rsidP="001257EA">
      <w:pPr>
        <w:pStyle w:val="Tese-Normal"/>
      </w:pPr>
      <w:r>
        <w:fldChar w:fldCharType="end"/>
      </w:r>
      <w:r w:rsidR="00AC426F" w:rsidRPr="0050469B">
        <w:br w:type="page"/>
      </w:r>
    </w:p>
    <w:p w14:paraId="67070211" w14:textId="10F64E85"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28" w:name="_Toc41897443"/>
      <w:bookmarkStart w:id="1829" w:name="_Toc47384672"/>
      <w:r w:rsidRPr="0050469B">
        <w:rPr>
          <w:rFonts w:ascii="Gill Sans" w:hAnsi="Gill Sans" w:cs="Gill Sans"/>
          <w:color w:val="000000" w:themeColor="text1"/>
          <w:sz w:val="40"/>
          <w:szCs w:val="40"/>
          <w:lang w:val="pt-BR"/>
        </w:rPr>
        <w:lastRenderedPageBreak/>
        <w:t>Anexos</w:t>
      </w:r>
      <w:bookmarkEnd w:id="1828"/>
      <w:bookmarkEnd w:id="1829"/>
    </w:p>
    <w:p w14:paraId="2351A875" w14:textId="69890934"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0" w:name="_Toc41897444"/>
      <w:bookmarkStart w:id="1831" w:name="_Toc47384673"/>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30"/>
      <w:bookmarkEnd w:id="1831"/>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aond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band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quele número e interpretar de forma equivocada os resultados, pensando que foi o tempo de resposta do sistema de armazenamento de dados  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r w:rsidRPr="0050469B">
        <w:t>How long have you been working with IT? – 12 years</w:t>
      </w:r>
    </w:p>
    <w:p w14:paraId="41C44BB4" w14:textId="77777777" w:rsidR="00AC426F" w:rsidRPr="0050469B" w:rsidRDefault="00AC426F" w:rsidP="00A01847">
      <w:pPr>
        <w:pStyle w:val="Tese-Entrevistas"/>
      </w:pPr>
      <w:r w:rsidRPr="0050469B">
        <w:t>How long have you been working with PoC? – 3 years (PoC participan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1) In your opinion what is a Proof of Concept (PoC)?</w:t>
      </w:r>
    </w:p>
    <w:p w14:paraId="04CF358E" w14:textId="77777777" w:rsidR="00AC426F" w:rsidRPr="0050469B" w:rsidRDefault="00AC426F" w:rsidP="00A01847">
      <w:pPr>
        <w:pStyle w:val="Tese-Entrevistas"/>
      </w:pPr>
      <w:r w:rsidRPr="0050469B">
        <w:t>In my opinion, a PoC is “something” that you have to demonstrate, such as a solution or product to a customer. Also a PoC could involves a lot of people.</w:t>
      </w:r>
    </w:p>
    <w:p w14:paraId="1C463ADE" w14:textId="77777777" w:rsidR="00AC426F" w:rsidRPr="0050469B" w:rsidRDefault="00AC426F" w:rsidP="00A01847">
      <w:pPr>
        <w:pStyle w:val="Tese-Entrevistas"/>
      </w:pPr>
      <w:r w:rsidRPr="0050469B">
        <w:t xml:space="preserve">The interview asked: How do you see a PoC?  </w:t>
      </w:r>
    </w:p>
    <w:p w14:paraId="4D4D058E" w14:textId="77777777" w:rsidR="00AC426F" w:rsidRPr="0050469B" w:rsidRDefault="00AC426F" w:rsidP="00A01847">
      <w:pPr>
        <w:pStyle w:val="Tese-Entrevistas"/>
      </w:pPr>
      <w:r w:rsidRPr="0050469B">
        <w:t>Answer: It is a process. It starts from the request, after check the availability of equipment to be used in a PoC, after goes to build the infrastructure, and goes to the specialist which executes, shows and finishes with all the results.</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2) Describe the goals or what you expect from a PoC?</w:t>
      </w:r>
    </w:p>
    <w:p w14:paraId="17C851DC" w14:textId="77777777" w:rsidR="00AC426F" w:rsidRPr="0050469B" w:rsidRDefault="00AC426F" w:rsidP="00A01847">
      <w:pPr>
        <w:pStyle w:val="Tese-Entrevistas"/>
      </w:pPr>
      <w:r w:rsidRPr="0050469B">
        <w:t xml:space="preserve">A PoC is to make a business and sales. If the PoC is a success, in all its phases, we can make the customer to buy the product.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3) What are the challenges of a PoC?</w:t>
      </w:r>
    </w:p>
    <w:p w14:paraId="3F413C06" w14:textId="77777777" w:rsidR="00AC426F" w:rsidRPr="0050469B" w:rsidRDefault="00AC426F" w:rsidP="00A01847">
      <w:pPr>
        <w:pStyle w:val="Tese-Entrevistas"/>
      </w:pPr>
      <w:r w:rsidRPr="0050469B">
        <w:t xml:space="preserve">In my opinion, it is the availability of equipment. </w:t>
      </w:r>
    </w:p>
    <w:p w14:paraId="44A88D98" w14:textId="77777777" w:rsidR="00AC426F" w:rsidRPr="0050469B" w:rsidRDefault="00AC426F" w:rsidP="00A01847">
      <w:pPr>
        <w:pStyle w:val="Tese-Entrevistas"/>
      </w:pPr>
      <w:r w:rsidRPr="0050469B">
        <w:t xml:space="preserve">The interview asked: How about the requirements from customer? </w:t>
      </w:r>
    </w:p>
    <w:p w14:paraId="114CCAC7" w14:textId="77777777" w:rsidR="00AC426F" w:rsidRPr="0050469B" w:rsidRDefault="00AC426F" w:rsidP="00A01847">
      <w:pPr>
        <w:pStyle w:val="Tese-Entrevistas"/>
      </w:pPr>
      <w:r w:rsidRPr="0050469B">
        <w:t>Answer: I am not involved in that process, but I believe it’s very hard to understand and satisfy what customers ask for. Sometimes they don't know what they ask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4) What are the elements in a PoC?</w:t>
      </w:r>
    </w:p>
    <w:p w14:paraId="04964C88" w14:textId="77777777" w:rsidR="00AC426F" w:rsidRPr="0050469B" w:rsidRDefault="00AC426F" w:rsidP="00A01847">
      <w:pPr>
        <w:pStyle w:val="Tese-Entrevistas"/>
      </w:pPr>
      <w:r w:rsidRPr="0050469B">
        <w:t>Different people involved, equipment, knowledge, technology.</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5) Briefly describe the methodology you follow in a PoC?</w:t>
      </w:r>
    </w:p>
    <w:p w14:paraId="76C26433" w14:textId="77777777" w:rsidR="00AC426F" w:rsidRPr="0050469B" w:rsidRDefault="00AC426F" w:rsidP="00A01847">
      <w:pPr>
        <w:pStyle w:val="Tese-Entrevistas"/>
      </w:pPr>
      <w:r w:rsidRPr="0050469B">
        <w:lastRenderedPageBreak/>
        <w:t xml:space="preserve">I don’t know exactly but I have some thoughts. First, we have to convert what the customer asks in how to satisfy and how to build something. For example: if they ask to migrate a database, we need to translate it to all technology elements needed to build the PoC. </w:t>
      </w:r>
    </w:p>
    <w:p w14:paraId="1A8AE553" w14:textId="77777777" w:rsidR="00AC426F" w:rsidRPr="0050469B" w:rsidRDefault="00AC426F" w:rsidP="00A01847">
      <w:pPr>
        <w:pStyle w:val="Tese-Entrevistas"/>
      </w:pPr>
      <w:r w:rsidRPr="0050469B">
        <w:t xml:space="preserve">The interview asked: But, how to execute a PoC? </w:t>
      </w:r>
    </w:p>
    <w:p w14:paraId="5D8C7119" w14:textId="77777777" w:rsidR="00AC426F" w:rsidRPr="0050469B" w:rsidRDefault="00AC426F" w:rsidP="00A01847">
      <w:pPr>
        <w:pStyle w:val="Tese-Entrevistas"/>
      </w:pPr>
      <w:r w:rsidRPr="0050469B">
        <w:t xml:space="preserve">Answer: Collect information from customer, build it, execute, and demonstrate to the customer what they asked for. That is it. </w:t>
      </w:r>
    </w:p>
    <w:p w14:paraId="6FDBC504" w14:textId="77777777" w:rsidR="00AC426F" w:rsidRPr="0050469B" w:rsidRDefault="00AC426F" w:rsidP="00A01847">
      <w:pPr>
        <w:pStyle w:val="Tese-Entrevistas"/>
      </w:pPr>
      <w:r w:rsidRPr="0050469B">
        <w:t xml:space="preserve">The interview asked: But, do you follow something? </w:t>
      </w:r>
    </w:p>
    <w:p w14:paraId="5D220ABC" w14:textId="77777777" w:rsidR="00AC426F" w:rsidRPr="0050469B" w:rsidRDefault="00AC426F" w:rsidP="00A01847">
      <w:pPr>
        <w:pStyle w:val="Tese-Entrevistas"/>
      </w:pPr>
      <w:r w:rsidRPr="0050469B">
        <w:t>Answer: Of course, first check with customer what they are looking for; second, collect data; third, find out which technology we have to use in a PoC; fourth, the availability of the equipment; and fifth, build and present to customer. This is the methodology.</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6) How do you know if someone has adequate knowledge to (execute or understand) a PoC?</w:t>
      </w:r>
    </w:p>
    <w:p w14:paraId="52EC4465" w14:textId="77777777" w:rsidR="00AC426F" w:rsidRPr="0050469B" w:rsidRDefault="00AC426F" w:rsidP="00A01847">
      <w:pPr>
        <w:pStyle w:val="Tese-Entrevistas"/>
      </w:pPr>
      <w:r w:rsidRPr="0050469B">
        <w:t>It is very hard, but I can tell from my experience, if the person that is executing a PoC follows some guidelines or logic, it is a good sign that person has some knowledge to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7) How do you know if the participants during the PoC are acquiring some knowledge?</w:t>
      </w:r>
    </w:p>
    <w:p w14:paraId="07F833C3" w14:textId="77777777" w:rsidR="00AC426F" w:rsidRPr="0050469B" w:rsidRDefault="00AC426F" w:rsidP="00A01847">
      <w:pPr>
        <w:pStyle w:val="Tese-Entrevistas"/>
      </w:pPr>
      <w:r w:rsidRPr="0050469B">
        <w:t>I use their feedback and comments to understand if they need more information, questions,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18F38BFC" w14:textId="77777777" w:rsidR="00AC426F" w:rsidRPr="0050469B" w:rsidRDefault="00AC426F" w:rsidP="00A01847">
      <w:pPr>
        <w:pStyle w:val="Tese-Entrevistas"/>
      </w:pPr>
      <w:r w:rsidRPr="0050469B">
        <w:t xml:space="preserve">We have to think about those changes first, if they are feasible or not. If they are feasible, I have to reflect how to accommodate those changes in the PoC. </w:t>
      </w:r>
    </w:p>
    <w:p w14:paraId="524DF19A" w14:textId="77777777" w:rsidR="00AC426F" w:rsidRPr="0050469B" w:rsidRDefault="00AC426F" w:rsidP="00A01847">
      <w:pPr>
        <w:pStyle w:val="Tese-Entrevistas"/>
      </w:pPr>
      <w:r w:rsidRPr="0050469B">
        <w:t xml:space="preserve">The interview asked: What do you mean by not feasible? </w:t>
      </w:r>
    </w:p>
    <w:p w14:paraId="133A7D7C" w14:textId="77777777" w:rsidR="00AC426F" w:rsidRPr="0050469B" w:rsidRDefault="00AC426F" w:rsidP="00A01847">
      <w:pPr>
        <w:pStyle w:val="Tese-Entrevistas"/>
      </w:pPr>
      <w:r w:rsidRPr="0050469B">
        <w:t xml:space="preserve">Answer: Maybe they ask something completely opposite what we have planned for. </w:t>
      </w:r>
    </w:p>
    <w:p w14:paraId="45ECBE09" w14:textId="77777777" w:rsidR="00AC426F" w:rsidRPr="0050469B" w:rsidRDefault="00AC426F" w:rsidP="00A01847">
      <w:pPr>
        <w:pStyle w:val="Tese-Entrevistas"/>
      </w:pPr>
      <w:r w:rsidRPr="0050469B">
        <w:t>Sometimes, the customer or other users don't have enough knowledge during a PoC and make things up.</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9) How to document and deliver PoC results?</w:t>
      </w:r>
    </w:p>
    <w:p w14:paraId="5EB7B514" w14:textId="77777777" w:rsidR="00AC426F" w:rsidRPr="0050469B" w:rsidRDefault="00AC426F" w:rsidP="00A01847">
      <w:pPr>
        <w:pStyle w:val="Tese-Entrevistas"/>
      </w:pPr>
      <w:r w:rsidRPr="0050469B">
        <w:t xml:space="preserve">Here is the first thing, charts and numbers. A graphical presentation. Also, we can do a demo showing and explaining the results. </w:t>
      </w:r>
    </w:p>
    <w:p w14:paraId="48AAA5CB" w14:textId="77777777" w:rsidR="00AC426F" w:rsidRPr="0050469B" w:rsidRDefault="00AC426F" w:rsidP="00A01847">
      <w:pPr>
        <w:pStyle w:val="Tese-Entrevistas"/>
      </w:pPr>
      <w:r w:rsidRPr="0050469B">
        <w:t xml:space="preserve">The interview asked: How to document and combine all the components involved in the PoC results? </w:t>
      </w:r>
    </w:p>
    <w:p w14:paraId="55A73B4E" w14:textId="77777777" w:rsidR="00AC426F" w:rsidRPr="0050469B" w:rsidRDefault="00AC426F" w:rsidP="00A01847">
      <w:pPr>
        <w:pStyle w:val="Tese-Entrevistas"/>
      </w:pPr>
      <w:r w:rsidRPr="0050469B">
        <w:t xml:space="preserve">Answer: You need to have a complete view of the infrastructure which includes everything. Second, we need to have all the phases to get the results and finally the results itself. Basically, a triad. Ah, I forgot something. We need to get a document with the requirements from the customer.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10) How do you evaluate whether there was an understanding of PoC results?</w:t>
      </w:r>
    </w:p>
    <w:p w14:paraId="7A80394D" w14:textId="77777777" w:rsidR="00AC426F" w:rsidRPr="0050469B" w:rsidRDefault="00AC426F" w:rsidP="00A01847">
      <w:pPr>
        <w:pStyle w:val="Tese-Entrevistas"/>
      </w:pPr>
      <w:r w:rsidRPr="0050469B">
        <w:t xml:space="preserve">I can use a survey at the end to get the end user opinion to see if they understand or not the results.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r w:rsidRPr="0050469B">
        <w:t>How long have you been working with IT? – 13 years</w:t>
      </w:r>
    </w:p>
    <w:p w14:paraId="0BE3962C" w14:textId="77777777" w:rsidR="00AC426F" w:rsidRPr="0050469B" w:rsidRDefault="00AC426F" w:rsidP="00A01847">
      <w:pPr>
        <w:pStyle w:val="Tese-Entrevistas"/>
      </w:pPr>
      <w:r w:rsidRPr="0050469B">
        <w:t>How long have you been working with PoC? – 6 years (PoC participan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1) In your opinion what is a Proof of Concept (PoC)?</w:t>
      </w:r>
    </w:p>
    <w:p w14:paraId="6C876B10" w14:textId="77777777" w:rsidR="00AC426F" w:rsidRPr="0050469B" w:rsidRDefault="00AC426F" w:rsidP="00A01847">
      <w:pPr>
        <w:pStyle w:val="Tese-Entrevistas"/>
      </w:pPr>
      <w:r w:rsidRPr="0050469B">
        <w:t>A PoC it is a process for demonstrating a functionality of a product related to a customer’s needs. A PoC could be any type of idea or process to demonstrate what is viable or no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Describe the goals or what you expect from a PoC? </w:t>
      </w:r>
    </w:p>
    <w:p w14:paraId="6532D85B" w14:textId="77777777" w:rsidR="00AC426F" w:rsidRPr="0050469B" w:rsidRDefault="00AC426F" w:rsidP="00A01847">
      <w:pPr>
        <w:pStyle w:val="Tese-Entrevistas"/>
      </w:pPr>
      <w:r w:rsidRPr="0050469B">
        <w:t xml:space="preserve">First of all, the goal of a PoC is to determine if the proposed idea (i.e., product, solution) meets the customer’s needs, where it may works, but it may not meets the customer’s requirements.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3) What are the challenges of a PoC?</w:t>
      </w:r>
    </w:p>
    <w:p w14:paraId="505B6482" w14:textId="77777777" w:rsidR="00AC426F" w:rsidRPr="0050469B" w:rsidRDefault="00AC426F" w:rsidP="00A01847">
      <w:pPr>
        <w:pStyle w:val="Tese-Entrevistas"/>
      </w:pPr>
      <w:r w:rsidRPr="0050469B">
        <w:t xml:space="preserve">The biggest challenge is to determine exactly what a customer(s) want. In other words, many people are involved in PoCs, thus it is hard to determine what they really want. Sometimes, they don’t know exactly what they want. Another point is if we have the right product or solution that they need. </w:t>
      </w:r>
    </w:p>
    <w:p w14:paraId="5D2BB294" w14:textId="77777777" w:rsidR="00AC426F" w:rsidRPr="0050469B" w:rsidRDefault="00AC426F" w:rsidP="00A01847">
      <w:pPr>
        <w:pStyle w:val="Tese-Entrevistas"/>
      </w:pPr>
      <w:r w:rsidRPr="0050469B">
        <w:t xml:space="preserve">The interview asked: Before, you mentioned about customer’s needs, but if they don’t know for sure, how to proceed? </w:t>
      </w:r>
    </w:p>
    <w:p w14:paraId="706ED26C" w14:textId="77777777" w:rsidR="00AC426F" w:rsidRPr="0050469B" w:rsidRDefault="00AC426F" w:rsidP="00A01847">
      <w:pPr>
        <w:pStyle w:val="Tese-Entrevistas"/>
      </w:pPr>
      <w:r w:rsidRPr="0050469B">
        <w:t xml:space="preserve">Answer: We need to educate them. </w:t>
      </w:r>
    </w:p>
    <w:p w14:paraId="668B6055" w14:textId="77777777" w:rsidR="00AC426F" w:rsidRPr="0050469B" w:rsidRDefault="00AC426F" w:rsidP="00A01847">
      <w:pPr>
        <w:pStyle w:val="Tese-Entrevistas"/>
      </w:pPr>
      <w:r w:rsidRPr="0050469B">
        <w:t xml:space="preserve">The interview asked: How do you educate them? </w:t>
      </w:r>
    </w:p>
    <w:p w14:paraId="0BFB9AB0" w14:textId="77777777" w:rsidR="00AC426F" w:rsidRPr="0050469B" w:rsidRDefault="00AC426F" w:rsidP="00A01847">
      <w:pPr>
        <w:pStyle w:val="Tese-Entrevistas"/>
      </w:pPr>
      <w:r w:rsidRPr="0050469B">
        <w:t xml:space="preserve">Answer: We need to ask the right questions, sometimes it is just a matter of clarification. </w:t>
      </w:r>
    </w:p>
    <w:p w14:paraId="4E6A0470" w14:textId="77777777" w:rsidR="00AC426F" w:rsidRPr="0050469B" w:rsidRDefault="00AC426F" w:rsidP="00A01847">
      <w:pPr>
        <w:pStyle w:val="Tese-Entrevistas"/>
      </w:pPr>
      <w:r w:rsidRPr="0050469B">
        <w:t xml:space="preserve">The interview asked: How to clarify? </w:t>
      </w:r>
    </w:p>
    <w:p w14:paraId="543926DC" w14:textId="77777777" w:rsidR="00AC426F" w:rsidRPr="0050469B" w:rsidRDefault="00AC426F" w:rsidP="00A01847">
      <w:pPr>
        <w:pStyle w:val="Tese-Entrevistas"/>
      </w:pPr>
      <w:r w:rsidRPr="0050469B">
        <w:t>Answer: Sometimes, their conversations are more subjective rather than specific, thus we need to “hold their hand”.</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4) What are the elements in a PoC?</w:t>
      </w:r>
    </w:p>
    <w:p w14:paraId="49257071" w14:textId="77777777" w:rsidR="00AC426F" w:rsidRPr="0050469B" w:rsidRDefault="00AC426F" w:rsidP="00A01847">
      <w:pPr>
        <w:pStyle w:val="Tese-Entrevistas"/>
      </w:pPr>
      <w:r w:rsidRPr="0050469B">
        <w:lastRenderedPageBreak/>
        <w:t>People, goals, hardware, software, testing tools, results, and the decision (if they will accept results or no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5) Briefly describe the methodology you follow in a PoC?</w:t>
      </w:r>
    </w:p>
    <w:p w14:paraId="3C0F60E2" w14:textId="77777777" w:rsidR="00AC426F" w:rsidRPr="0050469B" w:rsidRDefault="00AC426F" w:rsidP="00A01847">
      <w:pPr>
        <w:pStyle w:val="Tese-Entrevistas"/>
      </w:pPr>
      <w:r w:rsidRPr="0050469B">
        <w:t xml:space="preserve">I don’t execute PoCs, but I build them. I don’t follow a methodology, I just use just a simple process and my own experience such as: defining the software and hardware, identifying the resources, among others. We need to look for many things in parallel and how they are linked (connected), thus all those things to build th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6) How do you know if someone has adequate knowledge to (execute or understand) a PoC?</w:t>
      </w:r>
    </w:p>
    <w:p w14:paraId="3B1BEE43" w14:textId="77777777" w:rsidR="00AC426F" w:rsidRPr="0050469B" w:rsidRDefault="00AC426F" w:rsidP="00A01847">
      <w:pPr>
        <w:pStyle w:val="Tese-Entrevistas"/>
      </w:pPr>
      <w:r w:rsidRPr="0050469B">
        <w:t>I know based on the questions I ask and how they ask/answer. Also, I usually look for the participants’s role in the PoC.</w:t>
      </w:r>
    </w:p>
    <w:p w14:paraId="39904221" w14:textId="77777777" w:rsidR="00AC426F" w:rsidRPr="0050469B" w:rsidRDefault="00AC426F" w:rsidP="00A01847">
      <w:pPr>
        <w:pStyle w:val="Tese-Entrevistas"/>
      </w:pPr>
      <w:r w:rsidRPr="0050469B">
        <w:t>The interview asked: How do you link questions with knowledge? Are you saying when there are nice questions mean good knowledge?</w:t>
      </w:r>
    </w:p>
    <w:p w14:paraId="6E45B1E5" w14:textId="77777777" w:rsidR="00AC426F" w:rsidRPr="0050469B" w:rsidRDefault="00AC426F" w:rsidP="00A01847">
      <w:pPr>
        <w:pStyle w:val="Tese-Entrevistas"/>
      </w:pPr>
      <w:r w:rsidRPr="0050469B">
        <w:t>Answer: It is just a matter of judgment. (Note from interviewer: I realized an uncertainty answering this question)</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7) How do you know if the participants during the PoC are acquiring some knowledge?</w:t>
      </w:r>
    </w:p>
    <w:p w14:paraId="108862CF" w14:textId="77777777" w:rsidR="00AC426F" w:rsidRPr="0050469B" w:rsidRDefault="00AC426F" w:rsidP="00A01847">
      <w:pPr>
        <w:pStyle w:val="Tese-Entrevistas"/>
      </w:pPr>
      <w:r w:rsidRPr="0050469B">
        <w:t>Based on their feedback, and if they are able to explain and identify the why about things related in the PoC. Another important point is, if something is working or not, and if it is not working, please explain why.</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3364ED4C" w14:textId="77777777" w:rsidR="00AC426F" w:rsidRPr="0050469B" w:rsidRDefault="00AC426F" w:rsidP="00A01847">
      <w:pPr>
        <w:pStyle w:val="Tese-Entrevistas"/>
      </w:pPr>
      <w:r w:rsidRPr="0050469B">
        <w:t>Be as flexible as possible, but realistic. One example, in middle of a PoC presentation, during the execution of the performance tests, customer asks to add more servers, because they don’t believe one server is going to be “good” to generate the performance required on the storage subsystem. Thus, they are requesting to add twenty more servers in the PoC. I like to call it as “needs vs wants”.</w:t>
      </w:r>
    </w:p>
    <w:p w14:paraId="41F05480" w14:textId="77777777" w:rsidR="00AC426F" w:rsidRPr="0050469B" w:rsidRDefault="00AC426F" w:rsidP="00A01847">
      <w:pPr>
        <w:pStyle w:val="Tese-Entrevistas"/>
      </w:pPr>
      <w:r w:rsidRPr="0050469B">
        <w:lastRenderedPageBreak/>
        <w:t xml:space="preserve">The interview asked: But, how about unexpected result during the PoC built? </w:t>
      </w:r>
    </w:p>
    <w:p w14:paraId="3BE68ED0" w14:textId="77777777" w:rsidR="00AC426F" w:rsidRPr="0050469B" w:rsidRDefault="00AC426F" w:rsidP="00A01847">
      <w:pPr>
        <w:pStyle w:val="Tese-Entrevistas"/>
      </w:pPr>
      <w:r w:rsidRPr="0050469B">
        <w:t>Answer: I try to find out the root cause for it.</w:t>
      </w:r>
    </w:p>
    <w:p w14:paraId="17019303" w14:textId="77777777" w:rsidR="00AC426F" w:rsidRPr="0050469B" w:rsidRDefault="00AC426F" w:rsidP="00A01847">
      <w:pPr>
        <w:pStyle w:val="Tese-Entrevistas"/>
      </w:pPr>
      <w:r w:rsidRPr="0050469B">
        <w:t xml:space="preserve">The interview asked: I understand, but assuming you thought for the root cause X, but in the reality it was Y? </w:t>
      </w:r>
    </w:p>
    <w:p w14:paraId="32719E93" w14:textId="77777777" w:rsidR="00AC426F" w:rsidRPr="0050469B" w:rsidRDefault="00AC426F" w:rsidP="00A01847">
      <w:pPr>
        <w:pStyle w:val="Tese-Entrevistas"/>
      </w:pPr>
      <w:r w:rsidRPr="0050469B">
        <w:t xml:space="preserve">Answer: Take the results and learn from them.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9) How to document and deliver PoC results?</w:t>
      </w:r>
    </w:p>
    <w:p w14:paraId="702C6575" w14:textId="77777777" w:rsidR="00AC426F" w:rsidRPr="0050469B" w:rsidRDefault="00AC426F" w:rsidP="00A01847">
      <w:pPr>
        <w:pStyle w:val="Tese-Entrevistas"/>
      </w:pPr>
      <w:r w:rsidRPr="0050469B">
        <w:t xml:space="preserve">Along with test plan. </w:t>
      </w:r>
    </w:p>
    <w:p w14:paraId="723D31D7" w14:textId="77777777" w:rsidR="00AC426F" w:rsidRPr="0050469B" w:rsidRDefault="00AC426F" w:rsidP="00A01847">
      <w:pPr>
        <w:pStyle w:val="Tese-Entrevistas"/>
      </w:pPr>
      <w:r w:rsidRPr="0050469B">
        <w:t xml:space="preserve">The interview asked: What is test plan? </w:t>
      </w:r>
    </w:p>
    <w:p w14:paraId="30ADEB16" w14:textId="77777777" w:rsidR="00AC426F" w:rsidRPr="0050469B" w:rsidRDefault="00AC426F" w:rsidP="00A01847">
      <w:pPr>
        <w:pStyle w:val="Tese-Entrevistas"/>
      </w:pPr>
      <w:r w:rsidRPr="0050469B">
        <w:t xml:space="preserve">Answer: It is an outline for the goals of a PoC. </w:t>
      </w:r>
    </w:p>
    <w:p w14:paraId="1B2066B6" w14:textId="77777777" w:rsidR="00AC426F" w:rsidRPr="0050469B" w:rsidRDefault="00AC426F" w:rsidP="00A01847">
      <w:pPr>
        <w:pStyle w:val="Tese-Entrevistas"/>
      </w:pPr>
      <w:r w:rsidRPr="0050469B">
        <w:t>The interview asked: When do you ask for a test plan? In the beginning, middle or end of a PoC?</w:t>
      </w:r>
    </w:p>
    <w:p w14:paraId="4511250A" w14:textId="77777777" w:rsidR="00AC426F" w:rsidRPr="0050469B" w:rsidRDefault="00AC426F" w:rsidP="00A01847">
      <w:pPr>
        <w:pStyle w:val="Tese-Entrevistas"/>
      </w:pPr>
      <w:r w:rsidRPr="0050469B">
        <w:t xml:space="preserve">Answer: It should be asked in the beginning to determine the goals. </w:t>
      </w:r>
    </w:p>
    <w:p w14:paraId="3DC6D111" w14:textId="77777777" w:rsidR="00AC426F" w:rsidRPr="0050469B" w:rsidRDefault="00AC426F" w:rsidP="00A01847">
      <w:pPr>
        <w:pStyle w:val="Tese-Entrevistas"/>
      </w:pPr>
      <w:r w:rsidRPr="0050469B">
        <w:t>The interview asked: We discussed about unexpected results. If something changes in the PoC, how about the test plan? How do you act with those changes?</w:t>
      </w:r>
    </w:p>
    <w:p w14:paraId="0F4F4A40" w14:textId="77777777" w:rsidR="00AC426F" w:rsidRPr="0050469B" w:rsidRDefault="00AC426F" w:rsidP="00A01847">
      <w:pPr>
        <w:pStyle w:val="Tese-Entrevistas"/>
      </w:pPr>
      <w:r w:rsidRPr="0050469B">
        <w:t xml:space="preserve">Answer: Adjust as needed to a reasonable degree. </w:t>
      </w:r>
    </w:p>
    <w:p w14:paraId="6FE04141" w14:textId="77777777" w:rsidR="00AC426F" w:rsidRPr="0050469B" w:rsidRDefault="00AC426F" w:rsidP="00A01847">
      <w:pPr>
        <w:pStyle w:val="Tese-Entrevistas"/>
      </w:pPr>
      <w:r w:rsidRPr="0050469B">
        <w:t xml:space="preserve">The interview asked: Based on your answer, do you believe a test plan is adjustable through the PoC process? </w:t>
      </w:r>
    </w:p>
    <w:p w14:paraId="093449CF" w14:textId="77777777" w:rsidR="00AC426F" w:rsidRPr="0050469B" w:rsidRDefault="00AC426F" w:rsidP="00A01847">
      <w:pPr>
        <w:pStyle w:val="Tese-Entrevistas"/>
      </w:pPr>
      <w:r w:rsidRPr="0050469B">
        <w:t>Answer: Yes with some flexibility.</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10) How do you evaluate whether there was an understanding of PoC results?</w:t>
      </w:r>
    </w:p>
    <w:p w14:paraId="24BE2BA8" w14:textId="77777777" w:rsidR="00AC426F" w:rsidRPr="0050469B" w:rsidRDefault="00AC426F" w:rsidP="00A01847">
      <w:pPr>
        <w:pStyle w:val="Tese-Entrevistas"/>
      </w:pPr>
      <w:r w:rsidRPr="0050469B">
        <w:t xml:space="preserve">We should explain the results to them (customer). We need to explain and present the results. </w:t>
      </w:r>
    </w:p>
    <w:p w14:paraId="2E9D9191" w14:textId="77777777" w:rsidR="00AC426F" w:rsidRPr="0050469B" w:rsidRDefault="00AC426F" w:rsidP="00A01847">
      <w:pPr>
        <w:pStyle w:val="Tese-Entrevistas"/>
      </w:pPr>
      <w:r w:rsidRPr="0050469B">
        <w:t xml:space="preserve">The interview asked: How about others participants? I mean, how about other participants which are receiving the PoC results without to get the proper explanation and presentation? How are they going to interpret the results? </w:t>
      </w:r>
    </w:p>
    <w:p w14:paraId="6DE630BA" w14:textId="77777777" w:rsidR="00AC426F" w:rsidRPr="0050469B" w:rsidRDefault="00AC426F" w:rsidP="00A01847">
      <w:pPr>
        <w:pStyle w:val="Tese-Entrevistas"/>
      </w:pPr>
      <w:r w:rsidRPr="0050469B">
        <w:t xml:space="preserve">We don’t have control about it. We need to be clear as much as possible and present using different methods (i.e., presentations, videos, etc) to explain in an easy way, the results and </w:t>
      </w:r>
      <w:r w:rsidRPr="0050469B">
        <w:lastRenderedPageBreak/>
        <w:t xml:space="preserve">their relation with all the elements in the PoC. Also, it is important to present any references to clarify all the technology terms used in th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r w:rsidRPr="0050469B">
        <w:t>Narrative: Please describe a PoC that you have participated.</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I was preparing a PoC for Mr. Duck (PoC expert) [fictitious name] in order to execute a performance PoC for a customer (omitted the name) and Mr. Duck asked to select a specific server for the PoC built, the Bomb model 123 server [fictitious name], firmware 0.90, with 24 CPUs and 512GB of memory. After a few days, Mr. Duck (PoC expert) came to talk to me, that the server was not behaving properly and the performance gets from the server was not good to continue with the PoC. I started looking for some documentation about this and could not find anything specifically for this particular situation. During my research, I did remember that I built for a different PoC built with a different PoC specialist using a very similar version of that server, a Bomb model 124 server, firmware 0.93, with 40 CPUs and 256GB of memory. I made a detailed comparison and identified some differences in some configurations between the two servers, specifically in the system BIOS of those servers. I checked with another PoC specialist about the performance of the server Bomb Model 124 server, and there were no complaints. I applied the changes to the Boom server, model 123 for Mr. Duck and all the performance issues were gone. After that, I documented the differences that I’ve found to prevent this particular situation from happening again in the future regarding this matter.</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r w:rsidRPr="0050469B">
        <w:t>How long have you been working with IT? – 15 years</w:t>
      </w:r>
    </w:p>
    <w:p w14:paraId="3AE8A5E8" w14:textId="77777777" w:rsidR="00AC426F" w:rsidRPr="0050469B" w:rsidRDefault="00AC426F" w:rsidP="00A01847">
      <w:pPr>
        <w:pStyle w:val="Tese-Entrevistas"/>
      </w:pPr>
      <w:r w:rsidRPr="0050469B">
        <w:t>How long have you been working with PoC? – 6 years (PoC participan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1) In your opinion what is a Proof of Concept (PoC)?</w:t>
      </w:r>
    </w:p>
    <w:p w14:paraId="46C820AE" w14:textId="77777777" w:rsidR="00AC426F" w:rsidRPr="0050469B" w:rsidRDefault="00AC426F" w:rsidP="00A01847">
      <w:pPr>
        <w:pStyle w:val="Tese-Entrevistas"/>
      </w:pPr>
      <w:r w:rsidRPr="0050469B">
        <w:t xml:space="preserve">It is a process to help customers to understand what they need, as for example, testing a solution or a product. In my experience, sometimes they ask for some tests, but they don’t know what they need. </w:t>
      </w:r>
    </w:p>
    <w:p w14:paraId="069A9512" w14:textId="77777777" w:rsidR="00AC426F" w:rsidRPr="0050469B" w:rsidRDefault="00AC426F" w:rsidP="00A01847">
      <w:pPr>
        <w:pStyle w:val="Tese-Entrevistas"/>
      </w:pPr>
      <w:r w:rsidRPr="0050469B">
        <w:t xml:space="preserve">The interview asked: If a PoC is a process, could you describe the process? </w:t>
      </w:r>
    </w:p>
    <w:p w14:paraId="73558F8E" w14:textId="77777777" w:rsidR="00AC426F" w:rsidRPr="0050469B" w:rsidRDefault="00AC426F" w:rsidP="00A01847">
      <w:pPr>
        <w:pStyle w:val="Tese-Entrevistas"/>
      </w:pPr>
      <w:r w:rsidRPr="0050469B">
        <w:t>Answer: Request, Discussion, Build, Configuration, and Execution.</w:t>
      </w:r>
    </w:p>
    <w:p w14:paraId="34712762" w14:textId="77777777" w:rsidR="00AC426F" w:rsidRPr="0050469B" w:rsidRDefault="00AC426F" w:rsidP="00A01847">
      <w:pPr>
        <w:pStyle w:val="Tese-Entrevistas"/>
      </w:pPr>
      <w:r w:rsidRPr="0050469B">
        <w:t>The interview asked: Could that order (request, discussion, build, configuration, and execution) change during the PoC or in different PoC?</w:t>
      </w:r>
    </w:p>
    <w:p w14:paraId="7400AA8C" w14:textId="77777777" w:rsidR="00AC426F" w:rsidRPr="0050469B" w:rsidRDefault="00AC426F" w:rsidP="00A01847">
      <w:pPr>
        <w:pStyle w:val="Tese-Entrevistas"/>
      </w:pPr>
      <w:r w:rsidRPr="0050469B">
        <w:t>Answer: Sometimes it does change. There is a loop, but in my experience it might changes in the build, configuration, and execution. Ah, many times we need to have many discussions (again and again...).</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Describe the goals or what you expect from a PoC? </w:t>
      </w:r>
    </w:p>
    <w:p w14:paraId="78F86EC8" w14:textId="77777777" w:rsidR="00AC426F" w:rsidRPr="0050469B" w:rsidRDefault="00AC426F" w:rsidP="00A01847">
      <w:pPr>
        <w:pStyle w:val="Tese-Entrevistas"/>
      </w:pPr>
      <w:r w:rsidRPr="0050469B">
        <w:t>From my perspective as a participant, (I am not a specialist, but I participate building PoC for the specialists), my goal is to provide what the customer or specialist need. Also, I need to make sure what you need is build in the right way.</w:t>
      </w:r>
    </w:p>
    <w:p w14:paraId="6DBEDD06" w14:textId="77777777" w:rsidR="00AC426F" w:rsidRPr="0050469B" w:rsidRDefault="00AC426F" w:rsidP="00A01847">
      <w:pPr>
        <w:pStyle w:val="Tese-Entrevistas"/>
      </w:pPr>
      <w:r w:rsidRPr="0050469B">
        <w:t>The interview asked: What do you mean “in the right way”? How do you know if it is right or not?</w:t>
      </w:r>
    </w:p>
    <w:p w14:paraId="4E321E73" w14:textId="77777777" w:rsidR="00AC426F" w:rsidRPr="0050469B" w:rsidRDefault="00AC426F" w:rsidP="00A01847">
      <w:pPr>
        <w:pStyle w:val="Tese-Entrevistas"/>
      </w:pPr>
      <w:r w:rsidRPr="0050469B">
        <w:t xml:space="preserve">Answer: To build a PoC, I follow best practices to the best of my knowledge. </w:t>
      </w:r>
    </w:p>
    <w:p w14:paraId="73C6F193" w14:textId="77777777" w:rsidR="00AC426F" w:rsidRPr="0050469B" w:rsidRDefault="00AC426F" w:rsidP="00A01847">
      <w:pPr>
        <w:pStyle w:val="Tese-Entrevistas"/>
      </w:pPr>
      <w:r w:rsidRPr="0050469B">
        <w:t>The interview asked: You mentioned in one of the answers, sometimes they (customers) don’t know what they need. How do you manage that?</w:t>
      </w:r>
    </w:p>
    <w:p w14:paraId="322E7F67" w14:textId="77777777" w:rsidR="00AC426F" w:rsidRPr="0050469B" w:rsidRDefault="00AC426F" w:rsidP="00A01847">
      <w:pPr>
        <w:pStyle w:val="Tese-Entrevistas"/>
      </w:pPr>
      <w:r w:rsidRPr="0050469B">
        <w:t>Answer: Using my own knowledge and judgment. Also, I do researches.</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3) What are the challenges of a PoC?</w:t>
      </w:r>
    </w:p>
    <w:p w14:paraId="4F93913E" w14:textId="77777777" w:rsidR="00AC426F" w:rsidRPr="0050469B" w:rsidRDefault="00AC426F" w:rsidP="00A01847">
      <w:pPr>
        <w:pStyle w:val="Tese-Entrevistas"/>
      </w:pPr>
      <w:r w:rsidRPr="0050469B">
        <w:lastRenderedPageBreak/>
        <w:t>From what I have seen, the biggest variables are the discussion and the knowledge between the people involved in the PoC (customers, participants, specialists), trying to be on the same page. Also, I have seen the discussion and knowledge continues during the execution of the PoC.</w:t>
      </w:r>
    </w:p>
    <w:p w14:paraId="6B37E8D0" w14:textId="77777777" w:rsidR="00AC426F" w:rsidRPr="0050469B" w:rsidRDefault="00AC426F" w:rsidP="00A01847">
      <w:pPr>
        <w:pStyle w:val="Tese-Entrevistas"/>
      </w:pPr>
      <w:r w:rsidRPr="0050469B">
        <w:t>The interview asked: Do you have any idea why does that continue through the whole PoC?</w:t>
      </w:r>
    </w:p>
    <w:p w14:paraId="5AEB65FA" w14:textId="77777777" w:rsidR="00AC426F" w:rsidRPr="0050469B" w:rsidRDefault="00AC426F" w:rsidP="00A01847">
      <w:pPr>
        <w:pStyle w:val="Tese-Entrevistas"/>
      </w:pPr>
      <w:r w:rsidRPr="0050469B">
        <w:t>Answer: It is people, the biggest variable. They bring and get different ideas during the PoC.</w:t>
      </w:r>
    </w:p>
    <w:p w14:paraId="13B40FC0" w14:textId="77777777" w:rsidR="00AC426F" w:rsidRPr="0050469B" w:rsidRDefault="00AC426F" w:rsidP="00A01847">
      <w:pPr>
        <w:pStyle w:val="Tese-Entrevistas"/>
      </w:pPr>
      <w:r w:rsidRPr="0050469B">
        <w:t>The interview asked: Do you think this is because the PoC process could change?</w:t>
      </w:r>
    </w:p>
    <w:p w14:paraId="7DCCE9C0" w14:textId="77777777" w:rsidR="00AC426F" w:rsidRPr="0050469B" w:rsidRDefault="00AC426F" w:rsidP="00A01847">
      <w:pPr>
        <w:pStyle w:val="Tese-Entrevistas"/>
      </w:pPr>
      <w:r w:rsidRPr="0050469B">
        <w:t>Answer: Yes. I don’t think they even realize there are some steps and the steps are changing all the time during th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4) What are the elements in a PoC?</w:t>
      </w:r>
    </w:p>
    <w:p w14:paraId="62B5B1E9" w14:textId="77777777" w:rsidR="00AC426F" w:rsidRPr="0050469B" w:rsidRDefault="00AC426F" w:rsidP="00A01847">
      <w:pPr>
        <w:pStyle w:val="Tese-Entrevistas"/>
      </w:pPr>
      <w:r w:rsidRPr="0050469B">
        <w:t xml:space="preserve">People, equipment, knowledge about the entire scope, technology, execution, practices. I feel some of the elements can overlap.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5) Briefly describe the methodology you follow in a PoC?</w:t>
      </w:r>
    </w:p>
    <w:p w14:paraId="0FDB4C56" w14:textId="77777777" w:rsidR="00AC426F" w:rsidRPr="0050469B" w:rsidRDefault="00AC426F" w:rsidP="00A01847">
      <w:pPr>
        <w:pStyle w:val="Tese-Entrevistas"/>
      </w:pPr>
      <w:r w:rsidRPr="0050469B">
        <w:t>It depends completely. There is not one that I can follow. Sometimes it involves different technologies to build a PoC. The framework I’ve used is based on an initial discussion. As we discuss, I narrow down the specifics and compare/check after with a PoC specialist. I’ll look for the technical resources to build a PoC and then I will start building. If there is something I need to do (in a different way), I will use my own experience and I will make judgment if I need to.</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6) How do you know if someone has adequate knowledge to (execute or understand) a PoC?</w:t>
      </w:r>
    </w:p>
    <w:p w14:paraId="35C10EB6" w14:textId="77777777" w:rsidR="00AC426F" w:rsidRPr="0050469B" w:rsidRDefault="00AC426F" w:rsidP="00A01847">
      <w:pPr>
        <w:pStyle w:val="Tese-Entrevistas"/>
      </w:pPr>
      <w:r w:rsidRPr="0050469B">
        <w:t xml:space="preserve">Based on the discussion. </w:t>
      </w:r>
    </w:p>
    <w:p w14:paraId="4A5E37D4" w14:textId="77777777" w:rsidR="00AC426F" w:rsidRPr="0050469B" w:rsidRDefault="00AC426F" w:rsidP="00A01847">
      <w:pPr>
        <w:pStyle w:val="Tese-Entrevistas"/>
      </w:pPr>
      <w:r w:rsidRPr="0050469B">
        <w:t xml:space="preserve">The interview asked: How do you judge it based on the discussion? </w:t>
      </w:r>
    </w:p>
    <w:p w14:paraId="1B90A672" w14:textId="77777777" w:rsidR="00AC426F" w:rsidRPr="0050469B" w:rsidRDefault="00AC426F" w:rsidP="00A01847">
      <w:pPr>
        <w:pStyle w:val="Tese-Entrevistas"/>
      </w:pPr>
      <w:r w:rsidRPr="0050469B">
        <w:t xml:space="preserve">Answer: I compare to my own knowledge and others. </w:t>
      </w:r>
    </w:p>
    <w:p w14:paraId="174E2282" w14:textId="77777777" w:rsidR="00AC426F" w:rsidRPr="0050469B" w:rsidRDefault="00AC426F" w:rsidP="00A01847">
      <w:pPr>
        <w:pStyle w:val="Tese-Entrevistas"/>
      </w:pPr>
      <w:r w:rsidRPr="0050469B">
        <w:t>The interview asked: How do you compare?</w:t>
      </w:r>
    </w:p>
    <w:p w14:paraId="2B8E8675" w14:textId="77777777" w:rsidR="00AC426F" w:rsidRPr="0050469B" w:rsidRDefault="00AC426F" w:rsidP="00A01847">
      <w:pPr>
        <w:pStyle w:val="Tese-Entrevistas"/>
      </w:pPr>
      <w:r w:rsidRPr="0050469B">
        <w:lastRenderedPageBreak/>
        <w:t>Answer: During the discussion, I listen to them. If they saying something that I know, it is OK. If they say something that I don’t know, I will question them. If this is a group, I will stay quiet and I will confirm doing a research.</w:t>
      </w:r>
    </w:p>
    <w:p w14:paraId="15C8F6F2" w14:textId="77777777" w:rsidR="00AC426F" w:rsidRPr="0050469B" w:rsidRDefault="00AC426F" w:rsidP="00A01847">
      <w:pPr>
        <w:pStyle w:val="Tese-Entrevistas"/>
      </w:pPr>
      <w:r w:rsidRPr="0050469B">
        <w:t>The interview asked: After doing a research, if you don’t find an answer, do you believe (assume) the person was right? I mean, they have the adequate knowledge?</w:t>
      </w:r>
    </w:p>
    <w:p w14:paraId="59B65D7B" w14:textId="77777777" w:rsidR="00AC426F" w:rsidRPr="0050469B" w:rsidRDefault="00AC426F" w:rsidP="00A01847">
      <w:pPr>
        <w:pStyle w:val="Tese-Entrevistas"/>
      </w:pPr>
      <w:r w:rsidRPr="0050469B">
        <w:t>Answer: If the person is someone I know (reputable person) I believe (of course, with reason). If the person is someone that I don't know, I want to se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7) How do you know if the participants during the PoC are acquiring some knowledge?</w:t>
      </w:r>
    </w:p>
    <w:p w14:paraId="7F10DC73" w14:textId="77777777" w:rsidR="00AC426F" w:rsidRPr="0050469B" w:rsidRDefault="00AC426F" w:rsidP="00A01847">
      <w:pPr>
        <w:pStyle w:val="Tese-Entrevistas"/>
      </w:pPr>
      <w:r w:rsidRPr="0050469B">
        <w:t>Talk to them, make sure they understand the needs and tests during the demo. This is the best what you could do.</w:t>
      </w:r>
    </w:p>
    <w:p w14:paraId="44E61D31" w14:textId="77777777" w:rsidR="00AC426F" w:rsidRPr="0050469B" w:rsidRDefault="00AC426F" w:rsidP="00A01847">
      <w:pPr>
        <w:pStyle w:val="Tese-Entrevistas"/>
      </w:pPr>
      <w:r w:rsidRPr="0050469B">
        <w:t>The interview asked: Only talk to them during the demo?</w:t>
      </w:r>
    </w:p>
    <w:p w14:paraId="4AFAAC8E" w14:textId="77777777" w:rsidR="00AC426F" w:rsidRPr="0050469B" w:rsidRDefault="00AC426F" w:rsidP="00A01847">
      <w:pPr>
        <w:pStyle w:val="Tese-Entrevistas"/>
      </w:pPr>
      <w:r w:rsidRPr="0050469B">
        <w:t>Answer: No, during the whole PoC process. Every time when you talk to them.</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8) During the execution of a PoC, how to act in the face of some changes in the PoC context, such as requirements, elements, unexpected results, etc.</w:t>
      </w:r>
    </w:p>
    <w:p w14:paraId="48041AAF" w14:textId="77777777" w:rsidR="00AC426F" w:rsidRPr="0050469B" w:rsidRDefault="00AC426F" w:rsidP="00A01847">
      <w:pPr>
        <w:pStyle w:val="Tese-Entrevistas"/>
      </w:pPr>
      <w:r w:rsidRPr="0050469B">
        <w:t xml:space="preserve">From my perspective, we need to document it. If there are changes, we need to go back, research, discuss and do again. It is a loop. </w:t>
      </w:r>
    </w:p>
    <w:p w14:paraId="60808137" w14:textId="77777777" w:rsidR="00AC426F" w:rsidRPr="0050469B" w:rsidRDefault="00AC426F" w:rsidP="00A01847">
      <w:pPr>
        <w:pStyle w:val="Tese-Entrevistas"/>
      </w:pPr>
      <w:r w:rsidRPr="0050469B">
        <w:t>The interview asked: Just to make sure I understood it correctly, you are saying a PoC process has to be flexible with recursive activities?</w:t>
      </w:r>
    </w:p>
    <w:p w14:paraId="3CEA0C6C" w14:textId="77777777" w:rsidR="00AC426F" w:rsidRPr="0050469B" w:rsidRDefault="00AC426F" w:rsidP="00A01847">
      <w:pPr>
        <w:pStyle w:val="Tese-Entrevistas"/>
      </w:pPr>
      <w:r w:rsidRPr="0050469B">
        <w:t>Answer: It has to be, because there are always people involved, so new things will show up. Always new variables will come, people are unknown.</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9) How to document and deliver PoC results?</w:t>
      </w:r>
    </w:p>
    <w:p w14:paraId="7DFFC392" w14:textId="77777777" w:rsidR="00AC426F" w:rsidRPr="0050469B" w:rsidRDefault="00AC426F" w:rsidP="00A01847">
      <w:pPr>
        <w:pStyle w:val="Tese-Entrevistas"/>
      </w:pPr>
      <w:r w:rsidRPr="0050469B">
        <w:t>I don’t have experience delivering PoC results, because usually I just participate building a PoC, but what I have seen, I think the best way should be comparing what they (customer) have asked to test with what they have got in a real PoC situation. Comparing things is a great way, associated with a presentation.</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10) How do you evaluate whether there was an understanding of PoC results?</w:t>
      </w:r>
    </w:p>
    <w:p w14:paraId="313EC126" w14:textId="77777777" w:rsidR="00AC426F" w:rsidRPr="0050469B" w:rsidRDefault="00AC426F" w:rsidP="00A01847">
      <w:pPr>
        <w:pStyle w:val="Tese-Entrevistas"/>
      </w:pPr>
      <w:r w:rsidRPr="0050469B">
        <w:t>It is another conversation, I mean, it is the concluding conversation. Always, they (customer) will understand more at the end of a PoC rather than the beginning.</w:t>
      </w:r>
    </w:p>
    <w:p w14:paraId="4F84AB31" w14:textId="77777777" w:rsidR="00AC426F" w:rsidRPr="0050469B" w:rsidRDefault="00AC426F" w:rsidP="00A01847">
      <w:pPr>
        <w:pStyle w:val="Tese-Entrevistas"/>
      </w:pPr>
      <w:r w:rsidRPr="0050469B">
        <w:t xml:space="preserve">The interview asked: How about other people which were not involved in that conversation? For example, a different customer or person in the same organization got the PoC results, but they did not participate of the PoC process neither the concluding conversation. How to create a documentation of the PoC results to facilitate their understanding? </w:t>
      </w:r>
    </w:p>
    <w:p w14:paraId="2FA84F38" w14:textId="77777777" w:rsidR="00AC426F" w:rsidRPr="0050469B" w:rsidRDefault="00AC426F" w:rsidP="00A01847">
      <w:pPr>
        <w:pStyle w:val="Tese-Entrevistas"/>
      </w:pPr>
      <w:r w:rsidRPr="0050469B">
        <w:t>This is a really hard question, because you don’t know what will make them to understand. You could write a technical paper, but some people may not understand it. Too many variables.</w:t>
      </w:r>
    </w:p>
    <w:p w14:paraId="66F3D7B5" w14:textId="77777777" w:rsidR="00AC426F" w:rsidRPr="0050469B" w:rsidRDefault="00AC426F" w:rsidP="00A01847">
      <w:pPr>
        <w:pStyle w:val="Tese-Entrevistas"/>
      </w:pPr>
      <w:r w:rsidRPr="0050469B">
        <w:t>The interview asked: What do you mean by “too many variables”?</w:t>
      </w:r>
    </w:p>
    <w:p w14:paraId="33A715B8" w14:textId="77777777" w:rsidR="00AC426F" w:rsidRPr="0050469B" w:rsidRDefault="00AC426F" w:rsidP="00A01847">
      <w:pPr>
        <w:pStyle w:val="Tese-Entrevistas"/>
      </w:pPr>
      <w:r w:rsidRPr="0050469B">
        <w:t xml:space="preserve">People are the variables. </w:t>
      </w:r>
    </w:p>
    <w:p w14:paraId="2BF8FAF4" w14:textId="77777777" w:rsidR="00AC426F" w:rsidRPr="0050469B" w:rsidRDefault="00AC426F" w:rsidP="00A01847">
      <w:pPr>
        <w:pStyle w:val="Tese-Entrevistas"/>
      </w:pPr>
      <w:r w:rsidRPr="0050469B">
        <w:t>The interview asked: How about variables happening through the PoC process?</w:t>
      </w:r>
    </w:p>
    <w:p w14:paraId="09C02495" w14:textId="77777777" w:rsidR="00AC426F" w:rsidRPr="0050469B" w:rsidRDefault="00AC426F" w:rsidP="00A01847">
      <w:pPr>
        <w:pStyle w:val="Tese-Entrevistas"/>
      </w:pPr>
      <w:r w:rsidRPr="0050469B">
        <w:t>The interview asked: We control those variables. You can teach the people how to understand it. I mean, you can correlate the variables during the PoC process in the way they could understand. The problem that people understand in different ways.</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r w:rsidRPr="0050469B">
        <w:t>Narrative: Please describe a PoC that you have participated.</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hich I would like to highlight was a PoC initiated by Mr. Wimp (Solutions Architect) [fictitious name] from the IT reseller IT Experts. Mr. Wimp requested a PoC with a focus on performance and specifically requested four storage systems for this PoC. During the conversation with Mr. Wimp, the PoC specialist Mr. Lexis Ludovic [fictitious name] and I (omitted the name) asked what the technical reason to request specifically four storage systems? Mr. Wimp answered this was a customer requirement, without any further explanation. After many discussions, the PoC has started. In this particular case, I have never worked with this particular technology, and it was a challenge to deal with new stuff that I have never worked before. I spend more time doing this build because I did not have practice and experience with this technology. </w:t>
      </w:r>
    </w:p>
    <w:p w14:paraId="2FEAE7B9" w14:textId="77777777" w:rsidR="00AC426F" w:rsidRPr="0050469B" w:rsidRDefault="00AC426F" w:rsidP="00A01847">
      <w:pPr>
        <w:pStyle w:val="Tese-Entrevistas"/>
      </w:pPr>
      <w:r w:rsidRPr="0050469B">
        <w:lastRenderedPageBreak/>
        <w:t>After we build, Mr. Wimp told us he was going to work directly with the customer to run the PoC, in other words, executing all tests in the PoC. During the execution, Mr. Wimp contacted the PoC specialist Mr. Lexis Ludovic requesting to make changes in the PoC, mainly adding more servers and change some specific artifacts in the technology. I realized the customer and Mr. Wimp, both did not have the experience to run a PoC, and we (myself and Mr. Lexis Ludovic) needed to be close to them guiding them how to do do it properly.</w:t>
      </w:r>
    </w:p>
    <w:p w14:paraId="61C86EFC" w14:textId="77777777" w:rsidR="00AC426F" w:rsidRPr="0050469B" w:rsidRDefault="00AC426F" w:rsidP="00A01847">
      <w:pPr>
        <w:pStyle w:val="Tese-Entrevistas"/>
      </w:pPr>
      <w:r w:rsidRPr="0050469B">
        <w:t>After the results with all four storage systems, they asked is to lower the number of systems, as we have suggested prior. Thus, we have asked them why are they asking now to lower the number of systems? They answered, “now, we want to see it.” They requested specifically to tear down the whole environment and build a solution with two storage systems only. Mr. Lexis Ludovic has asked them why not to use only half of the storage systems? In other words, they have four storage systems available, just use two of them.</w:t>
      </w:r>
    </w:p>
    <w:p w14:paraId="6156A987" w14:textId="77777777" w:rsidR="00AC426F" w:rsidRPr="0050469B" w:rsidRDefault="00AC426F" w:rsidP="00A01847">
      <w:pPr>
        <w:pStyle w:val="Tese-Entrevistas"/>
      </w:pPr>
      <w:r w:rsidRPr="0050469B">
        <w:t>They did push back on it, and Mr. Lexis Ludovic emphasized said there was no technical reason for that. After many conversations, they finally agreed to run using half of the storage systems.</w:t>
      </w:r>
    </w:p>
    <w:p w14:paraId="54B27875" w14:textId="77777777" w:rsidR="00AC426F" w:rsidRPr="0050469B" w:rsidRDefault="00AC426F" w:rsidP="00A01847">
      <w:pPr>
        <w:pStyle w:val="Tese-Entrevistas"/>
      </w:pPr>
      <w:r w:rsidRPr="0050469B">
        <w:t xml:space="preserve">Also, another PoC to highlight was a PoC where the customer (I do not recall the name) would like to use a specific application to generate I/O against a storage subsystem, but they specifically requested to use with one LUN (Logical Unit Number) allocated. Mrs. Maria [fictitious name], a PoC specialist, needed to show (compare) the results with the application doing the tests with one LUN allocated versus the same application doing the tests with more than one LUN allocated, and also compare the results. The comparison helped the customer to understand that allocating more resources would be helpful and provide better results. Before the comparison, the customer was not even interested to hear, but when he saw the comparison and the proper explanation, the customer has changed his mind.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r w:rsidRPr="0050469B">
        <w:t>How long have you been working with IT? – 22 years</w:t>
      </w:r>
    </w:p>
    <w:p w14:paraId="3C284C75" w14:textId="77777777" w:rsidR="00AC426F" w:rsidRPr="0050469B" w:rsidRDefault="00AC426F" w:rsidP="00A01847">
      <w:pPr>
        <w:pStyle w:val="Tese-Entrevistas"/>
      </w:pPr>
      <w:r w:rsidRPr="0050469B">
        <w:t>How long have you been working with PoC? – 9 years (PoC participan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1) In your opinion what is a Proof of Concept (PoC)?</w:t>
      </w:r>
    </w:p>
    <w:p w14:paraId="53D42B45" w14:textId="77777777" w:rsidR="00AC426F" w:rsidRPr="0050469B" w:rsidRDefault="00AC426F" w:rsidP="00A01847">
      <w:pPr>
        <w:pStyle w:val="Tese-Entrevistas"/>
      </w:pPr>
      <w:r w:rsidRPr="0050469B">
        <w:t xml:space="preserve">I like to define a PoC as “it is marketing and sales making promises and customers use a PoC to make sure those promises are true or not.” A PoC it is a group of tests to whatever customers want to prove and test to make sure what they are going to buy works or not.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Describe the goals or what you expect from a PoC? </w:t>
      </w:r>
    </w:p>
    <w:p w14:paraId="5D2BBCFF" w14:textId="77777777" w:rsidR="00AC426F" w:rsidRPr="0050469B" w:rsidRDefault="00AC426F" w:rsidP="00A01847">
      <w:pPr>
        <w:pStyle w:val="Tese-Entrevistas"/>
      </w:pPr>
      <w:r w:rsidRPr="0050469B">
        <w:t xml:space="preserve">The goals of a PoC is “to prove” to a customer how the equipment or a specific feature works, for example, resilience tests against network equipment. You can compare a PoC as a test drive when you are looking to buy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3) What are the challenges of a PoC?</w:t>
      </w:r>
    </w:p>
    <w:p w14:paraId="5C3EF051" w14:textId="77777777" w:rsidR="00AC426F" w:rsidRPr="0050469B" w:rsidRDefault="00AC426F" w:rsidP="00A01847">
      <w:pPr>
        <w:pStyle w:val="Tese-Entrevistas"/>
      </w:pPr>
      <w:r w:rsidRPr="0050469B">
        <w:t xml:space="preserve">The challenges are related to the knowledge of each area in the PoC. I build PoC, so the challenge for me is to look for the right equipment to build. For the PoC specialist, I understand the challenge is related to the knowledge about the practice to execute and demonstrate the technology under test for other participants in the PoC. Even though, after you have done everything right, you may still get issues with the technology and elements used in a PoC, as software bugs, power goes out of the building, among others.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4) What are the elements in a PoC?</w:t>
      </w:r>
    </w:p>
    <w:p w14:paraId="339EE173" w14:textId="77777777" w:rsidR="00AC426F" w:rsidRPr="0050469B" w:rsidRDefault="00AC426F" w:rsidP="00A01847">
      <w:pPr>
        <w:pStyle w:val="Tese-Entrevistas"/>
      </w:pPr>
      <w:r w:rsidRPr="0050469B">
        <w:t>Hardware, software, networking, documentation, and select and put all your tools in place before building the PoC. Also, people who may influence the execution of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5) Briefly describe the methodology you follow in a PoC?</w:t>
      </w:r>
    </w:p>
    <w:p w14:paraId="45BFDA54" w14:textId="77777777" w:rsidR="00AC426F" w:rsidRPr="0050469B" w:rsidRDefault="00AC426F" w:rsidP="00A01847">
      <w:pPr>
        <w:pStyle w:val="Tese-Entrevistas"/>
      </w:pPr>
      <w:r w:rsidRPr="0050469B">
        <w:lastRenderedPageBreak/>
        <w:t>First, I need to make sure I correctly understand what I am supposed to do (building a PoC). If I am not sure, I put in a graphical way with many details as possible to make sure I understood all the specific requirements. Then, I work to find the right equipment to start building the PoC. After that, I started to document everything to make it easier to look and troubleshoot later, if I have to. During the building process, I start with the steps which take more time, and in parallel, I start doing other activities needed in the PoC. Time is efficiency.</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6) How do you know if someone has adequate knowledge to (execute or understand) a PoC?</w:t>
      </w:r>
    </w:p>
    <w:p w14:paraId="7656C6D2" w14:textId="77777777" w:rsidR="00AC426F" w:rsidRPr="0050469B" w:rsidRDefault="00AC426F" w:rsidP="00A01847">
      <w:pPr>
        <w:pStyle w:val="Tese-Entrevistas"/>
      </w:pPr>
      <w:r w:rsidRPr="0050469B">
        <w:t xml:space="preserve">Well, you can tell by the questions they ask or by the questions they don’t ask, also by the comments they make. </w:t>
      </w:r>
    </w:p>
    <w:p w14:paraId="7A166690" w14:textId="77777777" w:rsidR="00AC426F" w:rsidRPr="0050469B" w:rsidRDefault="00AC426F" w:rsidP="00A01847">
      <w:pPr>
        <w:pStyle w:val="Tese-Entrevistas"/>
      </w:pPr>
      <w:r w:rsidRPr="0050469B">
        <w:t>The interview asked: How do you know? Can you please give me an example?</w:t>
      </w:r>
    </w:p>
    <w:p w14:paraId="4869A151" w14:textId="77777777" w:rsidR="00AC426F" w:rsidRPr="0050469B" w:rsidRDefault="00AC426F" w:rsidP="00A01847">
      <w:pPr>
        <w:pStyle w:val="Tese-Entrevistas"/>
      </w:pPr>
      <w:r w:rsidRPr="0050469B">
        <w:t>Answer: A few weeks ago, a customer was doing a PoC for resiliency tests, and they asked me to pull a power supply from the network equipment, and I did that. The customer did not understand why they were not getting the alerts on the equipment console immediately. Based on the question they asked, it was clear to me they did not quite have the “knowledge” to understand what exactly happened. The network equipment has redundant components for power supply, and just losing one power supply the alerts will only show up on the console around the 30th second after the failure detected.</w:t>
      </w:r>
    </w:p>
    <w:p w14:paraId="175E75C6" w14:textId="77777777" w:rsidR="00AC426F" w:rsidRPr="0050469B" w:rsidRDefault="00AC426F" w:rsidP="00A01847">
      <w:pPr>
        <w:pStyle w:val="Tese-Entrevistas"/>
      </w:pPr>
      <w:r w:rsidRPr="0050469B">
        <w:t>The interview asked: If you don’t know the answer to some questions they have asked, How do you know if they have or not the adequate knowledge?</w:t>
      </w:r>
    </w:p>
    <w:p w14:paraId="1DD8DC23" w14:textId="77777777" w:rsidR="00AC426F" w:rsidRPr="0050469B" w:rsidRDefault="00AC426F" w:rsidP="00A01847">
      <w:pPr>
        <w:pStyle w:val="Tese-Entrevistas"/>
      </w:pPr>
      <w:r w:rsidRPr="0050469B">
        <w:t xml:space="preserve">Answer: Sometimes, people pretend to know something just to look smart in front of others.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7) How do you know if the participants during the PoC are acquiring some knowledge?</w:t>
      </w:r>
    </w:p>
    <w:p w14:paraId="74750212" w14:textId="77777777" w:rsidR="00AC426F" w:rsidRPr="0050469B" w:rsidRDefault="00AC426F" w:rsidP="00A01847">
      <w:pPr>
        <w:pStyle w:val="Tese-Entrevistas"/>
      </w:pPr>
      <w:r w:rsidRPr="0050469B">
        <w:t xml:space="preserve">Usually by the comments they make. I also make sure to recheck with them every time, for example, when I am building a PoC. Also, I always ask questions to make sure we are on the same page before I move on with other assignments in the PoC building process.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8) During the execution of a PoC, how to act in the face of some changes in the PoC context, such as requirements, elements, unexpected results, etc.</w:t>
      </w:r>
    </w:p>
    <w:p w14:paraId="5AC46956" w14:textId="77777777" w:rsidR="00AC426F" w:rsidRPr="0050469B" w:rsidRDefault="00AC426F" w:rsidP="00A01847">
      <w:pPr>
        <w:pStyle w:val="Tese-Entrevistas"/>
      </w:pPr>
      <w:r w:rsidRPr="0050469B">
        <w:t xml:space="preserve">Changes always happen during the execution of a PoC (i.e., the technology may change during the execution of a PoC). For unexpected results, first I check everything to make sure everything is built as it is supposed to be. </w:t>
      </w:r>
    </w:p>
    <w:p w14:paraId="3C0A011A" w14:textId="77777777" w:rsidR="00AC426F" w:rsidRPr="0050469B" w:rsidRDefault="00AC426F" w:rsidP="00A01847">
      <w:pPr>
        <w:pStyle w:val="Tese-Entrevistas"/>
      </w:pPr>
      <w:r w:rsidRPr="0050469B">
        <w:t>The interview asked: How do you check?</w:t>
      </w:r>
    </w:p>
    <w:p w14:paraId="66D91BC2" w14:textId="77777777" w:rsidR="00AC426F" w:rsidRPr="0050469B" w:rsidRDefault="00AC426F" w:rsidP="00A01847">
      <w:pPr>
        <w:pStyle w:val="Tese-Entrevistas"/>
      </w:pPr>
      <w:r w:rsidRPr="0050469B">
        <w:t xml:space="preserve">Answer: I make sure everything follows a pattern, in other words, I follow the documentation. Also, if needed, I ask a co-worker to re-check to make sure I did not make any mistakes. Also, I use my own experience about successful PoCs that I’ve built, and I apply as much as possible to the new ones. I compare different elements and technologies (i.e., different operating systems) to compare if the results will be different or stay the same. Making comparisons help to identify different behaviors which may contribute to different situations, as problems, new scenarios, among others.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9) How to document and deliver PoC results?</w:t>
      </w:r>
    </w:p>
    <w:p w14:paraId="1B989F9C" w14:textId="77777777" w:rsidR="00AC426F" w:rsidRPr="0050469B" w:rsidRDefault="00AC426F" w:rsidP="00A01847">
      <w:pPr>
        <w:pStyle w:val="Tese-Entrevistas"/>
      </w:pPr>
      <w:r w:rsidRPr="0050469B">
        <w:t>It depends on the tests required and used in the PoC. I started with the PoC test plan which was at the beginning of the PoC, and I use it as a baseline to document and deliver the PoC results.</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The interview asked: What is a test plan?</w:t>
      </w:r>
    </w:p>
    <w:p w14:paraId="1E5DDA4C" w14:textId="77777777" w:rsidR="00AC426F" w:rsidRPr="0050469B" w:rsidRDefault="00AC426F" w:rsidP="00A01847">
      <w:pPr>
        <w:pStyle w:val="Tese-Entrevistas"/>
      </w:pPr>
      <w:r w:rsidRPr="0050469B">
        <w:t>Answer: It is basically what the customer wants to test in a PoC.</w:t>
      </w:r>
    </w:p>
    <w:p w14:paraId="118C4BF0" w14:textId="77777777" w:rsidR="00AC426F" w:rsidRPr="0050469B" w:rsidRDefault="00AC426F" w:rsidP="00A01847">
      <w:pPr>
        <w:pStyle w:val="Tese-Entrevistas"/>
      </w:pPr>
      <w:r w:rsidRPr="0050469B">
        <w:t>The interview asked: Could the test plan change during the PoC?</w:t>
      </w:r>
    </w:p>
    <w:p w14:paraId="4E49DDC0" w14:textId="77777777" w:rsidR="00AC426F" w:rsidRPr="0050469B" w:rsidRDefault="00AC426F" w:rsidP="00A01847">
      <w:pPr>
        <w:pStyle w:val="Tese-Entrevistas"/>
      </w:pPr>
      <w:r w:rsidRPr="0050469B">
        <w:t xml:space="preserve">Answer: To a certain degree, yes. After executing some tests, a customer could ask to change some parameters of these tests to analyze different behaviors of the equipment with the new parameters requested.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10) How do you evaluate whether there was an understanding of PoC results?</w:t>
      </w:r>
    </w:p>
    <w:p w14:paraId="1EE3CBAF" w14:textId="77777777" w:rsidR="00AC426F" w:rsidRPr="0050469B" w:rsidRDefault="00AC426F" w:rsidP="00A01847">
      <w:pPr>
        <w:pStyle w:val="Tese-Entrevistas"/>
      </w:pPr>
      <w:r w:rsidRPr="0050469B">
        <w:t>You ask them during the final conversation. You can also tell by the questions they ask. Sometimes if they ask if the equipment will come “in purple”, you know they did not understand quite well the results.</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The interview asked: How about other people which was not in that conversation?</w:t>
      </w:r>
    </w:p>
    <w:p w14:paraId="7AFC2C77" w14:textId="77777777" w:rsidR="00AC426F" w:rsidRPr="0050469B" w:rsidRDefault="00AC426F" w:rsidP="00A01847">
      <w:pPr>
        <w:pStyle w:val="Tese-Entrevistas"/>
      </w:pPr>
      <w:r w:rsidRPr="0050469B">
        <w:t>Answer: I don’t know, the only way to find out is to talk to them.</w:t>
      </w:r>
    </w:p>
    <w:p w14:paraId="3742D90A" w14:textId="77777777" w:rsidR="00AC426F" w:rsidRPr="0050469B" w:rsidRDefault="00AC426F" w:rsidP="00A01847">
      <w:pPr>
        <w:pStyle w:val="Tese-Entrevistas"/>
      </w:pPr>
      <w:r w:rsidRPr="0050469B">
        <w:t>The interview asked: Based on your answer, you believe to understand the final results of a PoC, the results should be contextualized and explained in a conversation with all participants?</w:t>
      </w:r>
    </w:p>
    <w:p w14:paraId="1A8D23FC" w14:textId="77777777" w:rsidR="00AC426F" w:rsidRPr="0050469B" w:rsidRDefault="00AC426F" w:rsidP="00A01847">
      <w:pPr>
        <w:pStyle w:val="Tese-Entrevistas"/>
      </w:pPr>
      <w:r w:rsidRPr="0050469B">
        <w:t>Answer: Yes. Even with a very detailed report, they might not understand the whole context and all variables involved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restor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pr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Resposta: É um processo, que vai depender inevitavelmente de um conhecimento prévio. O especialista em PoC têm que possuir um pre-req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Têm que documentar tudo. Tudo que for executado, gerar evidências, como por exemplo: print screen,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O entrevistador fez a seguinte pergunta: Existem vários relatórios de PoC, como por exemplo, technical reports disponíveis pelos fabricantes. Como você avalia em geral esses reports?</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possuia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O equipamento foi enviado e instalado seguindo as melhores práticas e o cliente executou a PoC em nosso equipamento. Depois de algumas semanas, fomos convocados para uma reunião aond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r w:rsidRPr="0050469B">
        <w:rPr>
          <w:i/>
          <w:iCs/>
        </w:rPr>
        <w:t>subset</w:t>
      </w:r>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idl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r w:rsidRPr="0050469B">
        <w:rPr>
          <w:i/>
          <w:iCs/>
        </w:rPr>
        <w:t>bottleneck</w:t>
      </w:r>
      <w:r w:rsidRPr="0050469B">
        <w:t>) estava na CPU do servidor e não no sistema de armazenamento, gerando assim uma falsa impressão qu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idéia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tuning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pré-validação,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apresentação dos resultados, onde seria feita um confrontamento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ajuda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r w:rsidRPr="0050469B">
        <w:rPr>
          <w:i/>
          <w:iCs/>
        </w:rPr>
        <w:t>template</w:t>
      </w:r>
      <w:r w:rsidRPr="0050469B">
        <w:t xml:space="preserve"> contemplando todas as fases da PoC, desde a primeira fase até a fase final, principalmente destacando o confrontamento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Eu acho que a maneira como você estrutura e padroniza o templat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items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do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Para ter sucesso, a gente (quem está executando e participando do lado do fabricante, integrador de soluções ou revenda) precisa ter a certeza qu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solução de problemas (mais específico), onde basicamente eu preciso entender do problema para poder resolve-lo,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retro-alimentação,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porqu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confrontamento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r w:rsidR="00AC426F" w:rsidRPr="0050469B">
        <w:t xml:space="preserve">anonimizado) entrou em contato comigo Edson </w:t>
      </w:r>
      <w:r w:rsidR="002345C7" w:rsidRPr="0050469B">
        <w:t>Arantes</w:t>
      </w:r>
      <w:r w:rsidR="00AC426F" w:rsidRPr="0050469B">
        <w:t xml:space="preserve"> (diretor de soluções) </w:t>
      </w:r>
      <w:r w:rsidR="002345C7" w:rsidRPr="0050469B">
        <w:t xml:space="preserve">) [nome fictício] </w:t>
      </w:r>
      <w:r w:rsidR="00AC426F" w:rsidRPr="0050469B">
        <w:t>do integrador TechSoL</w:t>
      </w:r>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mesma forma, o órgão em questão possui um sistema de armazenamento do fabricante YadaIO</w:t>
      </w:r>
      <w:r w:rsidR="002345C7" w:rsidRPr="0050469B">
        <w:t xml:space="preserve"> [nome fictício] e</w:t>
      </w:r>
      <w:r w:rsidRPr="0050469B">
        <w:t xml:space="preserve"> modelo Yada10</w:t>
      </w:r>
      <w:r w:rsidR="002345C7" w:rsidRPr="0050469B">
        <w:t xml:space="preserve"> [nome fictício] </w:t>
      </w:r>
      <w:r w:rsidRPr="0050469B">
        <w:t>que é um modelo baseado na tecnologia Fibre Channel.</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da empresa multinacional YipeStorage+</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Hu</w:t>
      </w:r>
      <w:r w:rsidR="002345C7" w:rsidRPr="0050469B">
        <w:t>l</w:t>
      </w:r>
      <w:r w:rsidRPr="0050469B">
        <w:t xml:space="preserve">k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Mesmo com a nossa insistência em acompanhar todos os momentos da PoC, o senhor Severino Hu</w:t>
      </w:r>
      <w:r w:rsidR="002345C7" w:rsidRPr="0050469B">
        <w:t>l</w:t>
      </w:r>
      <w:r w:rsidRPr="0050469B">
        <w:t>k mencionou por várias vezes que não precisava de nenhuma ajuda pois conhecia muito bem a tecnologia e se sentia muito confortável em rodar todos os testes. Durante a execução dos testes, fomos convocados (com tom de urgência) pelo senhor Benedito para uma reunião (</w:t>
      </w:r>
      <w:r w:rsidRPr="0050469B">
        <w:rPr>
          <w:i/>
          <w:iCs/>
        </w:rPr>
        <w:t>war room</w:t>
      </w:r>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recebi essa notícia como um choque, pois temos outros clientes utilizando essa mesma tecnologia e não apresentaram nenhum tipo de problema. Depois de uma investigação mais minuciosa, entendemos que o senhor Severino Hu</w:t>
      </w:r>
      <w:r w:rsidR="002345C7" w:rsidRPr="0050469B">
        <w:t>l</w:t>
      </w:r>
      <w:r w:rsidRPr="0050469B">
        <w:t>k avaliou ambas soluções de armazenamento de dados (a solução existente versus a nova solução) utilizando um pacote de software específico do banco de dados chamado Winchester-IO-Generation</w:t>
      </w:r>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Procedural Language for SQL - Structured Query Language</w:t>
      </w:r>
      <w:r w:rsidRPr="0050469B">
        <w:t>) e tem como finalidade gerar uma carga de I/O (leitura e escrita) no banco de dados, apresentando no final os resultados de desempenho, tempo de resposta e outros. O senhor Severino Hu</w:t>
      </w:r>
      <w:r w:rsidR="002345C7" w:rsidRPr="0050469B">
        <w:t>l</w:t>
      </w:r>
      <w:r w:rsidRPr="0050469B">
        <w:t xml:space="preserve">k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Channel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convoquei minha equipe técnica aonde explicamos e discutimos com o senhor Severino Hu</w:t>
      </w:r>
      <w:r w:rsidR="002345C7" w:rsidRPr="0050469B">
        <w:t>l</w:t>
      </w:r>
      <w:r w:rsidRPr="0050469B">
        <w:t xml:space="preserve">k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Nós sugerimos a utilização de uma outra ferramenta de geração de desempenho para a comparação e encontramos uma forte resistência do senhor Severino Hu</w:t>
      </w:r>
      <w:r w:rsidR="002345C7" w:rsidRPr="0050469B">
        <w:t>l</w:t>
      </w:r>
      <w:r w:rsidRPr="0050469B">
        <w:t>k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Hu</w:t>
      </w:r>
      <w:r w:rsidR="002345C7" w:rsidRPr="0050469B">
        <w:t>l</w:t>
      </w:r>
      <w:r w:rsidRPr="0050469B">
        <w:t>k,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O entrevistador fez a seguinte pergunta: Voc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Resposta: Nesse caso sim. Eu acredito que existem certas atividades (se posso chamar assim) que normalmente são as mesmas, mas como se existissem sub-atividades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anonimizado) com esses parâmetros em específico, aond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aond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aond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r w:rsidRPr="0050469B">
        <w:t>How long have you been working with IT? </w:t>
      </w:r>
      <w:r w:rsidR="00D22958" w:rsidRPr="0050469B">
        <w:t xml:space="preserve">– </w:t>
      </w:r>
      <w:r w:rsidRPr="0050469B">
        <w:t>23 years</w:t>
      </w:r>
    </w:p>
    <w:p w14:paraId="39FEF785" w14:textId="753905AB" w:rsidR="00AC426F" w:rsidRPr="0050469B" w:rsidRDefault="00AC426F" w:rsidP="00A01847">
      <w:pPr>
        <w:pStyle w:val="Tese-Entrevistas"/>
      </w:pPr>
      <w:r w:rsidRPr="0050469B">
        <w:t>How long have you been working with PoC?</w:t>
      </w:r>
      <w:r w:rsidR="00D22958" w:rsidRPr="0050469B">
        <w:t xml:space="preserve"> – </w:t>
      </w:r>
      <w:r w:rsidRPr="0050469B">
        <w:t>13 years (</w:t>
      </w:r>
      <w:r w:rsidR="00D22958" w:rsidRPr="0050469B">
        <w:t xml:space="preserve">PoC </w:t>
      </w:r>
      <w:r w:rsidRPr="0050469B">
        <w:t>specialis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1) In your opinion what is a Proof of Concept (PoC)?</w:t>
      </w:r>
    </w:p>
    <w:p w14:paraId="1739A9FB" w14:textId="7FC234DD" w:rsidR="00AC426F" w:rsidRPr="0050469B" w:rsidRDefault="00AC426F" w:rsidP="00A01847">
      <w:pPr>
        <w:pStyle w:val="Tese-Entrevistas"/>
      </w:pPr>
      <w:r w:rsidRPr="0050469B">
        <w:t>Based on my experience as a consultant architect and PoC specialist, a PoC is all about creating artifacts aiming to provide scientific results, going through some procedures based on customer</w:t>
      </w:r>
      <w:r w:rsidR="00D22958" w:rsidRPr="0050469B">
        <w:t>’</w:t>
      </w:r>
      <w:r w:rsidRPr="0050469B">
        <w:t>s guidelines, where the artifact from customer A is different than customer B.</w:t>
      </w:r>
    </w:p>
    <w:p w14:paraId="5C6E6280" w14:textId="511ED11E" w:rsidR="00AC426F" w:rsidRPr="0050469B" w:rsidRDefault="00AC426F" w:rsidP="00A01847">
      <w:pPr>
        <w:pStyle w:val="Tese-Entrevistas"/>
      </w:pPr>
      <w:r w:rsidRPr="0050469B">
        <w:t>The interview asked: Could you please elaborate about artifacts? Could you also please give me an example?</w:t>
      </w:r>
    </w:p>
    <w:p w14:paraId="6883F7A9" w14:textId="63EB567E" w:rsidR="00AC426F" w:rsidRPr="0050469B" w:rsidRDefault="00AC426F" w:rsidP="00A01847">
      <w:pPr>
        <w:pStyle w:val="Tese-Entrevistas"/>
      </w:pPr>
      <w:r w:rsidRPr="0050469B">
        <w:t>Answer: In IT terminology, artifacts are something that could be related with any element in the PoC, such as a database, a response time for an I/O, a software, parameters in the software, among others. The only way to test and validate the artifacts is to create a methodology to explore, reflect, and understand how those artifacts and their combination could provide the proper knowledge to people involved in the PoC. Thus, an artifact is basically a combination of elements which is present in the PoC. In the PoC, there could be more than one artifact.</w:t>
      </w:r>
    </w:p>
    <w:p w14:paraId="6AD61DBB" w14:textId="0D2F6E78" w:rsidR="00AC426F" w:rsidRPr="0050469B" w:rsidRDefault="00AC426F" w:rsidP="00A01847">
      <w:pPr>
        <w:pStyle w:val="Tese-Entrevistas"/>
      </w:pPr>
      <w:r w:rsidRPr="0050469B">
        <w:t>The interview asked: If I understood correctly based on your previous answers, a PoC could have hundred of artifacts aiming to create some knowledge based on a study of these artifacts and their combinations, which could change during the PoC or PoC to PoC. Do you agree with my understanding?</w:t>
      </w:r>
    </w:p>
    <w:p w14:paraId="333F803A" w14:textId="3DD66D5E" w:rsidR="00AC426F" w:rsidRPr="0050469B" w:rsidRDefault="00D22958" w:rsidP="00A01847">
      <w:pPr>
        <w:pStyle w:val="Tese-Entrevistas"/>
      </w:pPr>
      <w:r w:rsidRPr="0050469B">
        <w:t xml:space="preserve">Answer: </w:t>
      </w:r>
      <w:r w:rsidR="00AC426F" w:rsidRPr="0050469B">
        <w:t>Fundamentally yes.</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2) Describe the goals or what you expect from a PoC?</w:t>
      </w:r>
    </w:p>
    <w:p w14:paraId="619D2A06" w14:textId="156B2C01" w:rsidR="00AC426F" w:rsidRPr="0050469B" w:rsidRDefault="00AC426F" w:rsidP="00A01847">
      <w:pPr>
        <w:pStyle w:val="Tese-Entrevistas"/>
      </w:pPr>
      <w:r w:rsidRPr="0050469B">
        <w:t xml:space="preserve">It depends on the customer requirements. Before you start a PoC, you (as a PoC specialist) need to ask the customer, what is the goal of the PoC? What are they (customer) expecting to see? I also have seen different things (outside the technical world) happen in the PoC and affect the results (i.e., change in the infrastructure, budget, people influence, among others), or at least, how they </w:t>
      </w:r>
      <w:r w:rsidR="00D22958" w:rsidRPr="0050469B">
        <w:t>“</w:t>
      </w:r>
      <w:r w:rsidRPr="0050469B">
        <w:t>see</w:t>
      </w:r>
      <w:r w:rsidR="00D22958" w:rsidRPr="0050469B">
        <w:t>”</w:t>
      </w:r>
      <w:r w:rsidRPr="0050469B">
        <w:t xml:space="preserve"> the results. Having an understanding about the customer </w:t>
      </w:r>
      <w:r w:rsidRPr="0050469B">
        <w:lastRenderedPageBreak/>
        <w:t>requirements is really important in the PoC, where who is leading the conversation with the customer should guide them and understand what a success is or not for the PoC.</w:t>
      </w:r>
    </w:p>
    <w:p w14:paraId="656213ED" w14:textId="122D2B35" w:rsidR="00AC426F" w:rsidRPr="0050469B" w:rsidRDefault="00AC426F" w:rsidP="00A01847">
      <w:pPr>
        <w:pStyle w:val="Tese-Entrevistas"/>
      </w:pPr>
      <w:r w:rsidRPr="0050469B">
        <w:t>The interview asked: You mentioned about customer</w:t>
      </w:r>
      <w:r w:rsidR="00D22958" w:rsidRPr="0050469B">
        <w:t>’</w:t>
      </w:r>
      <w:r w:rsidRPr="0050469B">
        <w:t>s requirements, but you have also mentioned there are many artifacts in the PoC. Also, you mentioned about artifacts and their combinations, and I understood these artifacts could have a lot of mutation depending on the tests to be executed in a PoC. Do you believe the requirements could change during the PoC execution or the requirements will never change?</w:t>
      </w:r>
    </w:p>
    <w:p w14:paraId="59BDAFAB" w14:textId="77777777" w:rsidR="00AC426F" w:rsidRPr="0050469B" w:rsidRDefault="00AC426F" w:rsidP="00A01847">
      <w:pPr>
        <w:pStyle w:val="Tese-Entrevistas"/>
      </w:pPr>
      <w:r w:rsidRPr="0050469B">
        <w:t>Answer: It is possible to change. My experience tells me the way to get the requirement may change, but the requirement itself will not change.</w:t>
      </w:r>
    </w:p>
    <w:p w14:paraId="6E71F645" w14:textId="03273614" w:rsidR="00AC426F" w:rsidRPr="0050469B" w:rsidRDefault="00AC426F" w:rsidP="00A01847">
      <w:pPr>
        <w:pStyle w:val="Tese-Entrevistas"/>
      </w:pPr>
      <w:r w:rsidRPr="0050469B">
        <w:t>The interview asked: Assuming you have ten customers with ten different requirements, is there any way to know (from the perspective as a PoC specialist) the complete insight from each requirement and its relation with all artifacts?</w:t>
      </w:r>
    </w:p>
    <w:p w14:paraId="2501AFA7" w14:textId="77777777" w:rsidR="00AC426F" w:rsidRPr="0050469B" w:rsidRDefault="00AC426F" w:rsidP="00A01847">
      <w:pPr>
        <w:pStyle w:val="Tese-Entrevistas"/>
      </w:pPr>
      <w:r w:rsidRPr="0050469B">
        <w:t>Answer: No. There is no way to know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3) What are the challenges of a PoC?</w:t>
      </w:r>
    </w:p>
    <w:p w14:paraId="6502B7C5" w14:textId="74D1F6FB" w:rsidR="00AC426F" w:rsidRPr="0050469B" w:rsidRDefault="00AC426F" w:rsidP="00A01847">
      <w:pPr>
        <w:pStyle w:val="Tese-Entrevistas"/>
      </w:pPr>
      <w:r w:rsidRPr="0050469B">
        <w:t>The biggest challenge in PoC is that customers do not have a complete insight about the requirements itself.</w:t>
      </w:r>
    </w:p>
    <w:p w14:paraId="1F38FE0A" w14:textId="7931A5AC" w:rsidR="00AC426F" w:rsidRPr="0050469B" w:rsidRDefault="00AC426F" w:rsidP="00A01847">
      <w:pPr>
        <w:pStyle w:val="Tese-Entrevistas"/>
      </w:pPr>
      <w:r w:rsidRPr="0050469B">
        <w:t>The interview asked: But if they don</w:t>
      </w:r>
      <w:r w:rsidR="00D22958" w:rsidRPr="0050469B">
        <w:t>’</w:t>
      </w:r>
      <w:r w:rsidRPr="0050469B">
        <w:t>t have a complete insight, how do you act to guide them?</w:t>
      </w:r>
    </w:p>
    <w:p w14:paraId="254D2A9F" w14:textId="3A51E0CB" w:rsidR="00AC426F" w:rsidRPr="0050469B" w:rsidRDefault="00AC426F" w:rsidP="00A01847">
      <w:pPr>
        <w:pStyle w:val="Tese-Entrevistas"/>
      </w:pPr>
      <w:r w:rsidRPr="0050469B">
        <w:t>Answer: Here is the problem. The customer does not know that he/she has a problem, and usually is expecting us to solve that problem (and we don</w:t>
      </w:r>
      <w:r w:rsidR="00D22958" w:rsidRPr="0050469B">
        <w:t>’</w:t>
      </w:r>
      <w:r w:rsidRPr="0050469B">
        <w:t>t know what problem is). As we don</w:t>
      </w:r>
      <w:r w:rsidR="00D22958" w:rsidRPr="0050469B">
        <w:t>’</w:t>
      </w:r>
      <w:r w:rsidRPr="0050469B">
        <w:t>t know what is exactly the problem, we need to use our experience to try to extract as much information as we can from the customer, so we are always in an illusion we are going to fail when artifacts doesn’t completely align with the requirement.</w:t>
      </w:r>
    </w:p>
    <w:p w14:paraId="7BF9EF73" w14:textId="40219B6D" w:rsidR="00AC426F" w:rsidRPr="0050469B" w:rsidRDefault="00AC426F" w:rsidP="00A01847">
      <w:pPr>
        <w:pStyle w:val="Tese-Entrevistas"/>
      </w:pPr>
      <w:r w:rsidRPr="0050469B">
        <w:t>The interview asked: If I may, I would like to ask a provocative question. Based in other interviews, some PoC practitioners believe that a PoC is a process (sequence) with results which could fail or pass. I would like to get your perspective on it.</w:t>
      </w:r>
    </w:p>
    <w:p w14:paraId="1CF363B6" w14:textId="13CE57AD" w:rsidR="00AC426F" w:rsidRPr="0050469B" w:rsidRDefault="00AC426F" w:rsidP="00A01847">
      <w:pPr>
        <w:pStyle w:val="Tese-Entrevistas"/>
      </w:pPr>
      <w:r w:rsidRPr="0050469B">
        <w:t xml:space="preserve">Answer: Most of the people (participating in a PoC or executing a PoC) believe that a PoC is a process. I have been doing that for a long time and I have seen a lot of this. The way I see it (PoC) is a scientific experiment which results in an artifact where most of the guys that do PoC do not understand it. A PoC is not a process, but it is a scientific experiment, </w:t>
      </w:r>
      <w:r w:rsidRPr="0050469B">
        <w:lastRenderedPageBreak/>
        <w:t>(whether it is IT, medicine, making drugs) which results in artifacts. Process is a set of steps and a PoC is a scientific experiment which it is not just a “set of steps</w:t>
      </w:r>
      <w:r w:rsidR="00D22958" w:rsidRPr="0050469B">
        <w:t>”</w:t>
      </w:r>
      <w:r w:rsidRPr="0050469B">
        <w:t>.</w:t>
      </w:r>
    </w:p>
    <w:p w14:paraId="340A7823" w14:textId="1029E9C8" w:rsidR="00AC426F" w:rsidRPr="0050469B" w:rsidRDefault="00AC426F" w:rsidP="00A01847">
      <w:pPr>
        <w:pStyle w:val="Tese-Entrevistas"/>
      </w:pPr>
      <w:r w:rsidRPr="0050469B">
        <w:t>The interview asked: As you mentioned earlier about PoC results, do you believe the results in a PoC could be reproducible in a different PoC?</w:t>
      </w:r>
    </w:p>
    <w:p w14:paraId="3C26CB03" w14:textId="4BD00B71" w:rsidR="00AC426F" w:rsidRPr="0050469B" w:rsidRDefault="00D22958" w:rsidP="00A01847">
      <w:pPr>
        <w:pStyle w:val="Tese-Entrevistas"/>
      </w:pPr>
      <w:r w:rsidRPr="0050469B">
        <w:t xml:space="preserve">Answer: </w:t>
      </w:r>
      <w:r w:rsidR="00AC426F" w:rsidRPr="0050469B">
        <w:t>Yes, but the artifacts should be the same and also been reproducible.</w:t>
      </w:r>
    </w:p>
    <w:p w14:paraId="3BC6D974" w14:textId="78681CF3" w:rsidR="00AC426F" w:rsidRPr="0050469B" w:rsidRDefault="00AC426F" w:rsidP="00A01847">
      <w:pPr>
        <w:pStyle w:val="Tese-Entrevistas"/>
      </w:pPr>
      <w:r w:rsidRPr="0050469B">
        <w:t xml:space="preserve">The interview asked: What are the conditions to guarantee </w:t>
      </w:r>
      <w:r w:rsidR="00D22958" w:rsidRPr="0050469B">
        <w:t>having a</w:t>
      </w:r>
      <w:r w:rsidRPr="0050469B">
        <w:t xml:space="preserve"> PoC to be reproducible?</w:t>
      </w:r>
    </w:p>
    <w:p w14:paraId="56910152" w14:textId="77777777" w:rsidR="00AC426F" w:rsidRPr="0050469B" w:rsidRDefault="00AC426F" w:rsidP="00A01847">
      <w:pPr>
        <w:pStyle w:val="Tese-Entrevistas"/>
      </w:pPr>
      <w:r w:rsidRPr="0050469B">
        <w:t>Answer: when you have the exactly same elements, their combinations, the result should be the same.</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4) What are the elements in a PoC?</w:t>
      </w:r>
    </w:p>
    <w:p w14:paraId="66285492" w14:textId="77777777" w:rsidR="00AC426F" w:rsidRPr="0050469B" w:rsidRDefault="00AC426F" w:rsidP="00A01847">
      <w:pPr>
        <w:pStyle w:val="Tese-Entrevistas"/>
      </w:pPr>
      <w:r w:rsidRPr="0050469B">
        <w:t>I will include the people in the PoC (stakeholders), hardware, software, requirements. I just included hardware and software because I am assuming we are talking about PoC in an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5) Briefly describe the methodology you follow in a PoC?</w:t>
      </w:r>
    </w:p>
    <w:p w14:paraId="77A6D225" w14:textId="138596B8" w:rsidR="00AC426F" w:rsidRPr="0050469B" w:rsidRDefault="00AC426F" w:rsidP="00A01847">
      <w:pPr>
        <w:pStyle w:val="Tese-Entrevistas"/>
      </w:pPr>
      <w:r w:rsidRPr="0050469B">
        <w:t>First, as always, I get really adamant about following best practices (hardware and software) to prepare and install the infrastructure for the PoC. Second, I call as a basic test, which is a synthetic process to measure the infrastructure (without an application), it is like a plumbing work. After that, I start I add other elements (application requirements), which is mostly what customer should know</w:t>
      </w:r>
    </w:p>
    <w:p w14:paraId="7B6C028B" w14:textId="1005797B" w:rsidR="00AC426F" w:rsidRPr="0050469B" w:rsidRDefault="00AC426F" w:rsidP="00A01847">
      <w:pPr>
        <w:pStyle w:val="Tese-Entrevistas"/>
      </w:pPr>
      <w:r w:rsidRPr="0050469B">
        <w:t>The interview asked: How do you act when you talk to customers in the beginning of a PoC. What is your strategy in connecting all the requirements and translate them to a PoC?</w:t>
      </w:r>
    </w:p>
    <w:p w14:paraId="79AA8986" w14:textId="4F6EFE97" w:rsidR="00AC426F" w:rsidRPr="0050469B" w:rsidRDefault="00AC426F" w:rsidP="00A01847">
      <w:pPr>
        <w:pStyle w:val="Tese-Entrevistas"/>
      </w:pPr>
      <w:r w:rsidRPr="0050469B">
        <w:t xml:space="preserve">Answer: This is a tough question. Let me think a little bit... Personally, I listen to them and always ask what is the real pain point. I believe it is more important to address the pain point rather than the requirement. Also, when I look for an artifact I always try to mentalize what this artifact can </w:t>
      </w:r>
      <w:r w:rsidR="004F22CA" w:rsidRPr="0050469B">
        <w:t>do but</w:t>
      </w:r>
      <w:r w:rsidRPr="0050469B">
        <w:t xml:space="preserve"> I always reflect (with more attention) what this artifact cannot do (sometimes this is more important to know what it could do). The requirement should not be seem as passed or failed. This should be interpreted and translated, in other words, this should be analyzed in combination with the whole pain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6) How do you know if someone has adequate knowledge to (execute or understand) a PoC?</w:t>
      </w:r>
    </w:p>
    <w:p w14:paraId="3EB57B31" w14:textId="7C3738BC" w:rsidR="00AC426F" w:rsidRPr="0050469B" w:rsidRDefault="00AC426F" w:rsidP="00A01847">
      <w:pPr>
        <w:pStyle w:val="Tese-Entrevistas"/>
      </w:pPr>
      <w:r w:rsidRPr="0050469B">
        <w:t>Again this is a tough question. The way I feel when you work in a team is that people understand things different because they have a different perspective.</w:t>
      </w:r>
    </w:p>
    <w:p w14:paraId="6D13B080" w14:textId="25A6DE69" w:rsidR="00AC426F" w:rsidRPr="0050469B" w:rsidRDefault="00AC426F" w:rsidP="00A01847">
      <w:pPr>
        <w:pStyle w:val="Tese-Entrevistas"/>
      </w:pPr>
      <w:r w:rsidRPr="0050469B">
        <w:t>The interview asked: When you mentioned a different perspective, would you meant people could have different interpretation about what happened in a PoC and its results?</w:t>
      </w:r>
    </w:p>
    <w:p w14:paraId="27670527" w14:textId="77777777" w:rsidR="00AC426F" w:rsidRPr="0050469B" w:rsidRDefault="00AC426F" w:rsidP="00A01847">
      <w:pPr>
        <w:pStyle w:val="Tese-Entrevistas"/>
      </w:pPr>
      <w:r w:rsidRPr="0050469B">
        <w:t>Answer: Absolutely yes. The way I interpret results and other members interpret results could be the same (it is hard), slighted or completely different. But at the end of the day, if we could produce an artifact, usually will be understandable for others in th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7) How do you know if the participants during the PoC are acquiring some knowledge?</w:t>
      </w:r>
    </w:p>
    <w:p w14:paraId="41C50128" w14:textId="6CC09393" w:rsidR="00AC426F" w:rsidRPr="0050469B" w:rsidRDefault="00AC426F" w:rsidP="00A01847">
      <w:pPr>
        <w:pStyle w:val="Tese-Entrevistas"/>
      </w:pPr>
      <w:r w:rsidRPr="0050469B">
        <w:t>Answer: My experience with all PoC that I have participated so far, the stakeholders definitely gain knowledge as part of my execution because I always give them a complete insight what is going on the PoC.</w:t>
      </w:r>
    </w:p>
    <w:p w14:paraId="1373B7E8" w14:textId="648B5A1C" w:rsidR="00AC426F" w:rsidRPr="0050469B" w:rsidRDefault="00AC426F" w:rsidP="00A01847">
      <w:pPr>
        <w:pStyle w:val="Tese-Entrevistas"/>
      </w:pPr>
      <w:r w:rsidRPr="0050469B">
        <w:t>The interview asked: How are you able to accomplish that?</w:t>
      </w:r>
    </w:p>
    <w:p w14:paraId="59630BC8" w14:textId="77777777" w:rsidR="00AC426F" w:rsidRPr="0050469B" w:rsidRDefault="00AC426F" w:rsidP="00A01847">
      <w:pPr>
        <w:pStyle w:val="Tese-Entrevistas"/>
      </w:pPr>
      <w:r w:rsidRPr="0050469B">
        <w:t>Answer: First, I always try to have transparent communications because during the conversation in some cases, I could refine (or even (re)define) the requirements, because during the execution we (customer and PoC specialist) are getting knowledge (i.e., knowledge about the situations, combinations, artifacts, interaction with people, software, its combination, among others), especially with the combination of those artifacts, which usually is unique during a PoC execution.</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8) During the execution of a PoC, how to act in the face of some changes in the PoC context, such as requirements, elements, unexpected results, etc</w:t>
      </w:r>
      <w:r w:rsidR="00934605">
        <w:t>.</w:t>
      </w:r>
    </w:p>
    <w:p w14:paraId="78E18A52" w14:textId="71BFA0CD" w:rsidR="00AC426F" w:rsidRPr="0050469B" w:rsidRDefault="00AC426F" w:rsidP="00A01847">
      <w:pPr>
        <w:pStyle w:val="Tese-Entrevistas"/>
      </w:pPr>
      <w:r w:rsidRPr="0050469B">
        <w:t xml:space="preserve">Based on my experience, it is about trial and error. More than that, it is about having a clear understanding of every element and its combination (I know it is hard). A PoC in IT could have hundreds of different elements and combinations. I always try to understand clearly what is going on during the PoC execution, and I try to eliminate variables which are not </w:t>
      </w:r>
      <w:r w:rsidRPr="0050469B">
        <w:lastRenderedPageBreak/>
        <w:t>relevant and focus what is really important. I never thought how I do it, it is an intuitive process. It is the same when I drive my car. I don't think how to drive, I just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9) How to document and deliver PoC results?</w:t>
      </w:r>
    </w:p>
    <w:p w14:paraId="6C2172A9" w14:textId="666FDA72" w:rsidR="00AC426F" w:rsidRPr="0050469B" w:rsidRDefault="00AC426F" w:rsidP="00A01847">
      <w:pPr>
        <w:pStyle w:val="Tese-Entrevistas"/>
      </w:pPr>
      <w:r w:rsidRPr="0050469B">
        <w:t>This should be documented and written in the most direct way to justify the tests you (PoC specialist) did in the PoC. Also, it is important to highlight and explain what you (PoC specialist) have done to accomplish the conclusion showing the results of each test case. The customer defines the test case they want to see, and not you.</w:t>
      </w:r>
    </w:p>
    <w:p w14:paraId="492E1D9C" w14:textId="2FADB882" w:rsidR="00AC426F" w:rsidRPr="0050469B" w:rsidRDefault="00AC426F" w:rsidP="00A01847">
      <w:pPr>
        <w:pStyle w:val="Tese-Entrevistas"/>
      </w:pPr>
      <w:r w:rsidRPr="0050469B">
        <w:t>The interview asked: In a PoC, a customer has defined a specific test, and during the PoC execution you (PoC specialist) realized this specific test won</w:t>
      </w:r>
      <w:r w:rsidR="004F22CA" w:rsidRPr="0050469B">
        <w:t>’</w:t>
      </w:r>
      <w:r w:rsidRPr="0050469B">
        <w:t>t translate to customer</w:t>
      </w:r>
      <w:r w:rsidR="004F22CA" w:rsidRPr="0050469B">
        <w:t>’</w:t>
      </w:r>
      <w:r w:rsidRPr="0050469B">
        <w:t xml:space="preserve">s real situation. Going in more details now, for example, a customer X asked for their test case to use a generic I/O application to generate IO against the storage subsystem. During the execution, you have seem this particular tool generating data blocks with </w:t>
      </w:r>
      <w:r w:rsidR="004F22CA" w:rsidRPr="0050469B">
        <w:t>zeroes, which</w:t>
      </w:r>
      <w:r w:rsidRPr="0050469B">
        <w:t xml:space="preserve"> may not translated to a customer reality. How do you act in this case?</w:t>
      </w:r>
    </w:p>
    <w:p w14:paraId="0932D3ED" w14:textId="77777777" w:rsidR="00AC426F" w:rsidRPr="0050469B" w:rsidRDefault="00AC426F" w:rsidP="00A01847">
      <w:pPr>
        <w:pStyle w:val="Tese-Entrevistas"/>
      </w:pPr>
      <w:r w:rsidRPr="0050469B">
        <w:t>Answer: Always have transparent conversation. I would explain these elements may or may not produce an artifact that could be translated what customer wants. Maybe the customer wants to test a tool that generates only zeroes. If this is the case, it is OK, but everyone needs to be on the same page. There is no right or wrong, but maybe customer did not know about the behavior of that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10) How do you evaluate whether there was an understanding of PoC results?</w:t>
      </w:r>
    </w:p>
    <w:p w14:paraId="5A0A7D56" w14:textId="1853E7CD" w:rsidR="007D2656" w:rsidRPr="0050469B" w:rsidRDefault="00AC426F" w:rsidP="00A01847">
      <w:pPr>
        <w:pStyle w:val="Tese-Entrevistas"/>
      </w:pPr>
      <w:r w:rsidRPr="0050469B">
        <w:t>Usually after the PoC execution, there is a demo or presentation, it is like a discussion between the PoC specialist and customer about the outcome. The outcome (results) should be in a such way that – it should with the objectives in the PoC and results. The customer is going to see if that is going to meet the business requirement and the communication between all involved in the PoC should be completely transparent in the results.</w:t>
      </w:r>
    </w:p>
    <w:p w14:paraId="622535C4" w14:textId="77777777" w:rsidR="007D2656" w:rsidRPr="0050469B" w:rsidRDefault="007D2656">
      <w:pPr>
        <w:rPr>
          <w:color w:val="000000"/>
          <w:lang w:val="pt-BR"/>
        </w:rPr>
      </w:pPr>
      <w:r w:rsidRPr="0050469B">
        <w:rPr>
          <w:color w:val="000000"/>
          <w:lang w:val="pt-BR"/>
        </w:rPr>
        <w:br w:type="page"/>
      </w:r>
    </w:p>
    <w:p w14:paraId="51FE6911" w14:textId="15E343CE"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2" w:name="_Toc41897445"/>
      <w:bookmarkStart w:id="1833" w:name="_Toc47384674"/>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32"/>
      <w:bookmarkEnd w:id="1833"/>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25"/>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26"/>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27"/>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28"/>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29"/>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3D519008"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34" w:name="_Toc47384675"/>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34"/>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30">
                      <a:extLst>
                        <a:ext uri="{BEBA8EAE-BF5A-486C-A8C5-ECC9F3942E4B}">
                          <a14:imgProps xmlns:a14="http://schemas.microsoft.com/office/drawing/2010/main">
                            <a14:imgLayer r:embed="rId31">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35"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r w:rsidRPr="000F41EB">
              <w:rPr>
                <w:b/>
                <w:bCs/>
                <w:sz w:val="22"/>
                <w:szCs w:val="22"/>
                <w:lang w:val="pt-BR"/>
              </w:rPr>
              <w:t>Name</w:t>
            </w:r>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r w:rsidRPr="000F41EB">
              <w:rPr>
                <w:b/>
                <w:bCs/>
                <w:sz w:val="22"/>
                <w:szCs w:val="22"/>
                <w:lang w:val="pt-BR"/>
              </w:rPr>
              <w:t>Group</w:t>
            </w:r>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Nome do grupo que o nó percente</w:t>
            </w:r>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r w:rsidRPr="000F41EB">
              <w:rPr>
                <w:b/>
                <w:bCs/>
                <w:sz w:val="22"/>
                <w:szCs w:val="22"/>
                <w:lang w:val="pt-BR"/>
              </w:rPr>
              <w:t>Value</w:t>
            </w:r>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35"/>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36" w:name="_Toc47384676"/>
      <w:r w:rsidRPr="0050469B">
        <w:rPr>
          <w:rFonts w:ascii="Gill Sans" w:hAnsi="Gill Sans" w:cs="Gill Sans"/>
          <w:b w:val="0"/>
          <w:color w:val="000000" w:themeColor="text1"/>
          <w:sz w:val="36"/>
          <w:szCs w:val="36"/>
          <w:lang w:val="pt-BR"/>
        </w:rPr>
        <w:lastRenderedPageBreak/>
        <w:t>A rede completa de conhecimento no contexto da PoC</w:t>
      </w:r>
      <w:bookmarkEnd w:id="1836"/>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F53FF7" w14:textId="77777777" w:rsidR="00082F16" w:rsidRDefault="00082F16" w:rsidP="00DB0344">
      <w:r>
        <w:separator/>
      </w:r>
    </w:p>
    <w:p w14:paraId="45A3D793" w14:textId="77777777" w:rsidR="00082F16" w:rsidRDefault="00082F16"/>
  </w:endnote>
  <w:endnote w:type="continuationSeparator" w:id="0">
    <w:p w14:paraId="2DF745AF" w14:textId="77777777" w:rsidR="00082F16" w:rsidRDefault="00082F16" w:rsidP="00DB0344">
      <w:r>
        <w:continuationSeparator/>
      </w:r>
    </w:p>
    <w:p w14:paraId="0239107D" w14:textId="77777777" w:rsidR="00082F16" w:rsidRDefault="00082F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EndPr>
      <w:rPr>
        <w:rStyle w:val="PageNumber"/>
      </w:rPr>
    </w:sdtEndPr>
    <w:sdtContent>
      <w:p w14:paraId="581821BF" w14:textId="2E008B83" w:rsidR="00D25106" w:rsidRDefault="00D25106"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D25106" w:rsidRDefault="00D25106"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2F70A" w14:textId="77777777" w:rsidR="00250FD4" w:rsidRDefault="00250F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5FD94" w14:textId="77777777" w:rsidR="00250FD4" w:rsidRDefault="00250F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D25106" w:rsidRDefault="00D25106"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D25106" w:rsidRDefault="00D25106" w:rsidP="00B3170C">
    <w:pPr>
      <w:pStyle w:val="Footer"/>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EndPr>
      <w:rPr>
        <w:rStyle w:val="PageNumber"/>
      </w:rPr>
    </w:sdtEndPr>
    <w:sdtContent>
      <w:p w14:paraId="26C465B9" w14:textId="01B63C64" w:rsidR="00D25106" w:rsidRDefault="00D25106"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D25106" w:rsidRDefault="00D25106" w:rsidP="00B3170C">
    <w:pPr>
      <w:pStyle w:val="Footer"/>
      <w:ind w:right="360"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EndPr>
      <w:rPr>
        <w:rStyle w:val="PageNumber"/>
      </w:rPr>
    </w:sdtEndPr>
    <w:sdtContent>
      <w:p w14:paraId="5BF36A71" w14:textId="0C173CD1" w:rsidR="00D25106" w:rsidRDefault="00D25106"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D25106" w:rsidRDefault="00D25106"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C0C7F3" w14:textId="77777777" w:rsidR="00082F16" w:rsidRDefault="00082F16" w:rsidP="00DB0344">
      <w:r>
        <w:separator/>
      </w:r>
    </w:p>
  </w:footnote>
  <w:footnote w:type="continuationSeparator" w:id="0">
    <w:p w14:paraId="5BE9E209" w14:textId="77777777" w:rsidR="00082F16" w:rsidRDefault="00082F16" w:rsidP="00DB0344">
      <w:r>
        <w:continuationSeparator/>
      </w:r>
    </w:p>
  </w:footnote>
  <w:footnote w:type="continuationNotice" w:id="1">
    <w:p w14:paraId="7E8D253F" w14:textId="77777777" w:rsidR="00082F16" w:rsidRPr="00E4363C" w:rsidRDefault="00082F16"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D25106" w:rsidRDefault="00D25106"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D25106" w:rsidRDefault="00D25106">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D25106" w:rsidRDefault="00D25106"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D25106" w:rsidRDefault="00D25106"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D25106" w:rsidRPr="002A7F45" w:rsidRDefault="00D25106"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D25106" w:rsidRPr="00517533" w:rsidRDefault="00D25106"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A84FA1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F285ED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EEE64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063C9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BC4E4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A6A6A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E14F17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11625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80AE2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1ED92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3"/>
  </w:num>
  <w:num w:numId="4">
    <w:abstractNumId w:val="16"/>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4"/>
  </w:num>
  <w:num w:numId="16">
    <w:abstractNumId w:val="10"/>
  </w:num>
  <w:num w:numId="17">
    <w:abstractNumId w:val="1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72B"/>
    <w:rsid w:val="00A6473E"/>
    <w:rsid w:val="00A64A68"/>
    <w:rsid w:val="00A656A9"/>
    <w:rsid w:val="00A66863"/>
    <w:rsid w:val="00A668E2"/>
    <w:rsid w:val="00A66913"/>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BA"/>
    <w:rsid w:val="00CA5B25"/>
    <w:rsid w:val="00CA5FE4"/>
    <w:rsid w:val="00CA60F6"/>
    <w:rsid w:val="00CA62D1"/>
    <w:rsid w:val="00CA649A"/>
    <w:rsid w:val="00CA675B"/>
    <w:rsid w:val="00CA6789"/>
    <w:rsid w:val="00CA6F06"/>
    <w:rsid w:val="00CA6F93"/>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87103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87103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572B"/>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5.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4.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footer" Target="footer6.xml"/><Relationship Id="rId28" Type="http://schemas.openxmlformats.org/officeDocument/2006/relationships/image" Target="media/image8.emf"/><Relationship Id="rId10" Type="http://schemas.openxmlformats.org/officeDocument/2006/relationships/header" Target="header2.xml"/><Relationship Id="rId19" Type="http://schemas.openxmlformats.org/officeDocument/2006/relationships/header" Target="header5.xml"/><Relationship Id="rId31" Type="http://schemas.microsoft.com/office/2007/relationships/hdphoto" Target="media/hdphoto1.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7.jpeg"/><Relationship Id="rId30" Type="http://schemas.openxmlformats.org/officeDocument/2006/relationships/image" Target="media/image10.png"/><Relationship Id="rId8" Type="http://schemas.openxmlformats.org/officeDocument/2006/relationships/image" Target="media/image1.tif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4</Pages>
  <Words>25953</Words>
  <Characters>147933</Characters>
  <Application>Microsoft Office Word</Application>
  <DocSecurity>0</DocSecurity>
  <Lines>1232</Lines>
  <Paragraphs>3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1735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3T15:32: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11159281/ECIS-style</vt:lpwstr>
  </property>
  <property fmtid="{D5CDD505-2E9C-101B-9397-08002B2CF9AE}" pid="13" name="Mendeley Recent Style Name 5_1">
    <vt:lpwstr>ECIS/AMCIS/PACIS/ICIS citation style format v5 - Remko Helm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